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A31323" w14:textId="77777777" w:rsidR="00322AFE" w:rsidRDefault="00322AFE" w:rsidP="00322AFE"/>
    <w:p w14:paraId="73193246" w14:textId="0CF35D67" w:rsidR="00131B2C" w:rsidRDefault="000B210D" w:rsidP="000B210D">
      <w:pPr>
        <w:spacing w:before="0" w:after="160"/>
        <w:ind w:firstLine="0"/>
        <w:jc w:val="center"/>
      </w:pPr>
      <w:bookmarkStart w:id="0" w:name="_Hlk12376739"/>
      <w:r>
        <w:rPr>
          <w:noProof/>
        </w:rPr>
        <w:drawing>
          <wp:inline distT="0" distB="0" distL="0" distR="0" wp14:anchorId="5986548A" wp14:editId="5773B4FE">
            <wp:extent cx="5400040" cy="1499235"/>
            <wp:effectExtent l="0" t="0" r="0" b="57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1499235"/>
                    </a:xfrm>
                    <a:prstGeom prst="rect">
                      <a:avLst/>
                    </a:prstGeom>
                  </pic:spPr>
                </pic:pic>
              </a:graphicData>
            </a:graphic>
          </wp:inline>
        </w:drawing>
      </w:r>
    </w:p>
    <w:p w14:paraId="28AAA1B7" w14:textId="77777777" w:rsidR="00B67063" w:rsidRDefault="00B67063" w:rsidP="00081989">
      <w:pPr>
        <w:ind w:firstLine="0"/>
        <w:jc w:val="center"/>
      </w:pPr>
    </w:p>
    <w:tbl>
      <w:tblPr>
        <w:tblStyle w:val="Tablaconcuadrcula"/>
        <w:tblW w:w="0" w:type="auto"/>
        <w:tblInd w:w="11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79"/>
        <w:gridCol w:w="1596"/>
      </w:tblGrid>
      <w:tr w:rsidR="007671D6" w14:paraId="6EBA24C0" w14:textId="77777777" w:rsidTr="00B67063">
        <w:tc>
          <w:tcPr>
            <w:tcW w:w="5954" w:type="dxa"/>
          </w:tcPr>
          <w:p w14:paraId="350AADBE" w14:textId="77777777" w:rsidR="00E52B9C" w:rsidRDefault="00E52B9C" w:rsidP="00081989">
            <w:pPr>
              <w:ind w:firstLine="0"/>
              <w:jc w:val="center"/>
              <w:rPr>
                <w:b/>
                <w:szCs w:val="24"/>
              </w:rPr>
            </w:pPr>
          </w:p>
          <w:p w14:paraId="37483FA5" w14:textId="77777777" w:rsidR="007A04B4" w:rsidRPr="00FE5F66" w:rsidRDefault="007A04B4" w:rsidP="007A04B4">
            <w:pPr>
              <w:ind w:firstLine="0"/>
              <w:jc w:val="center"/>
              <w:rPr>
                <w:b/>
                <w:szCs w:val="24"/>
              </w:rPr>
            </w:pPr>
            <w:r w:rsidRPr="00FE5F66">
              <w:rPr>
                <w:b/>
                <w:szCs w:val="24"/>
              </w:rPr>
              <w:t>TFG del Grado en Ingeniería Informática</w:t>
            </w:r>
          </w:p>
          <w:p w14:paraId="44620837" w14:textId="77777777" w:rsidR="007A04B4" w:rsidRPr="005421BB" w:rsidRDefault="007A04B4" w:rsidP="007A04B4">
            <w:pPr>
              <w:ind w:firstLine="0"/>
              <w:jc w:val="center"/>
              <w:rPr>
                <w:b/>
                <w:sz w:val="36"/>
                <w:szCs w:val="36"/>
              </w:rPr>
            </w:pPr>
            <w:r w:rsidRPr="005421BB">
              <w:rPr>
                <w:b/>
                <w:sz w:val="36"/>
                <w:szCs w:val="36"/>
              </w:rPr>
              <w:t>TestingAWE</w:t>
            </w:r>
          </w:p>
          <w:p w14:paraId="66B6E1E1" w14:textId="1BDDCFF0" w:rsidR="00081989" w:rsidRPr="007A04B4" w:rsidRDefault="007A04B4" w:rsidP="007A04B4">
            <w:pPr>
              <w:jc w:val="center"/>
              <w:rPr>
                <w:b/>
                <w:sz w:val="28"/>
                <w:szCs w:val="28"/>
              </w:rPr>
            </w:pPr>
            <w:r w:rsidRPr="002C1AF4">
              <w:rPr>
                <w:b/>
                <w:sz w:val="28"/>
                <w:szCs w:val="28"/>
              </w:rPr>
              <w:t>Sistema para generar test automáticos End-to-end de aplicaciones Angular/Web/Electron</w:t>
            </w:r>
          </w:p>
        </w:tc>
        <w:tc>
          <w:tcPr>
            <w:tcW w:w="1411" w:type="dxa"/>
          </w:tcPr>
          <w:p w14:paraId="1104583F" w14:textId="77777777" w:rsidR="00081989" w:rsidRDefault="00081989" w:rsidP="00081989">
            <w:pPr>
              <w:ind w:firstLine="0"/>
              <w:jc w:val="center"/>
            </w:pPr>
            <w:r>
              <w:rPr>
                <w:b/>
                <w:noProof/>
                <w:szCs w:val="24"/>
              </w:rPr>
              <w:drawing>
                <wp:anchor distT="0" distB="0" distL="114300" distR="114300" simplePos="0" relativeHeight="251658240" behindDoc="0" locked="0" layoutInCell="1" allowOverlap="1" wp14:anchorId="56A26A35" wp14:editId="2FD14706">
                  <wp:simplePos x="0" y="0"/>
                  <wp:positionH relativeFrom="column">
                    <wp:posOffset>-68263</wp:posOffset>
                  </wp:positionH>
                  <wp:positionV relativeFrom="paragraph">
                    <wp:posOffset>208915</wp:posOffset>
                  </wp:positionV>
                  <wp:extent cx="866775" cy="1049655"/>
                  <wp:effectExtent l="0" t="0" r="9525" b="0"/>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cudo_Informatica.PNG"/>
                          <pic:cNvPicPr/>
                        </pic:nvPicPr>
                        <pic:blipFill>
                          <a:blip r:embed="rId9">
                            <a:extLst>
                              <a:ext uri="{28A0092B-C50C-407E-A947-70E740481C1C}">
                                <a14:useLocalDpi xmlns:a14="http://schemas.microsoft.com/office/drawing/2010/main" val="0"/>
                              </a:ext>
                            </a:extLst>
                          </a:blip>
                          <a:stretch>
                            <a:fillRect/>
                          </a:stretch>
                        </pic:blipFill>
                        <pic:spPr>
                          <a:xfrm>
                            <a:off x="0" y="0"/>
                            <a:ext cx="866775" cy="1049655"/>
                          </a:xfrm>
                          <a:prstGeom prst="rect">
                            <a:avLst/>
                          </a:prstGeom>
                        </pic:spPr>
                      </pic:pic>
                    </a:graphicData>
                  </a:graphic>
                  <wp14:sizeRelH relativeFrom="margin">
                    <wp14:pctWidth>0</wp14:pctWidth>
                  </wp14:sizeRelH>
                  <wp14:sizeRelV relativeFrom="margin">
                    <wp14:pctHeight>0</wp14:pctHeight>
                  </wp14:sizeRelV>
                </wp:anchor>
              </w:drawing>
            </w:r>
          </w:p>
        </w:tc>
      </w:tr>
    </w:tbl>
    <w:p w14:paraId="1CBCCE9B" w14:textId="5D9994E4" w:rsidR="00131B2C" w:rsidRDefault="00131B2C" w:rsidP="007A04B4">
      <w:pPr>
        <w:ind w:firstLine="0"/>
      </w:pPr>
    </w:p>
    <w:p w14:paraId="67F1C9A4" w14:textId="77777777" w:rsidR="00400D92" w:rsidRDefault="00400D92" w:rsidP="007A04B4">
      <w:pPr>
        <w:ind w:firstLine="0"/>
      </w:pPr>
    </w:p>
    <w:p w14:paraId="124ED2EC" w14:textId="77777777" w:rsidR="00131B2C" w:rsidRDefault="00131B2C" w:rsidP="00081989">
      <w:pPr>
        <w:ind w:firstLine="0"/>
        <w:jc w:val="center"/>
        <w:rPr>
          <w:sz w:val="32"/>
          <w:szCs w:val="32"/>
        </w:rPr>
      </w:pPr>
      <w:r>
        <w:rPr>
          <w:sz w:val="32"/>
          <w:szCs w:val="32"/>
        </w:rPr>
        <w:t>Presentado por Mario Ubierna San Mamés</w:t>
      </w:r>
    </w:p>
    <w:p w14:paraId="74FE6D91" w14:textId="74D3BB28" w:rsidR="00131B2C" w:rsidRDefault="00131B2C" w:rsidP="00081989">
      <w:pPr>
        <w:ind w:firstLine="0"/>
        <w:jc w:val="center"/>
        <w:rPr>
          <w:sz w:val="32"/>
          <w:szCs w:val="32"/>
        </w:rPr>
      </w:pPr>
      <w:r>
        <w:rPr>
          <w:sz w:val="32"/>
          <w:szCs w:val="32"/>
        </w:rPr>
        <w:t xml:space="preserve">en </w:t>
      </w:r>
      <w:r w:rsidR="0023198D">
        <w:rPr>
          <w:sz w:val="32"/>
          <w:szCs w:val="32"/>
        </w:rPr>
        <w:t xml:space="preserve">la </w:t>
      </w:r>
      <w:r>
        <w:rPr>
          <w:sz w:val="32"/>
          <w:szCs w:val="32"/>
        </w:rPr>
        <w:t xml:space="preserve">Universidad de Burgos – </w:t>
      </w:r>
      <w:r w:rsidR="007A04B4">
        <w:rPr>
          <w:sz w:val="32"/>
          <w:szCs w:val="32"/>
        </w:rPr>
        <w:t>3</w:t>
      </w:r>
      <w:r>
        <w:rPr>
          <w:sz w:val="32"/>
          <w:szCs w:val="32"/>
        </w:rPr>
        <w:t xml:space="preserve"> de </w:t>
      </w:r>
      <w:r w:rsidR="007A04B4">
        <w:rPr>
          <w:sz w:val="32"/>
          <w:szCs w:val="32"/>
        </w:rPr>
        <w:t>julio</w:t>
      </w:r>
      <w:r>
        <w:rPr>
          <w:sz w:val="32"/>
          <w:szCs w:val="32"/>
        </w:rPr>
        <w:t xml:space="preserve"> de 2019</w:t>
      </w:r>
    </w:p>
    <w:p w14:paraId="5FBE389A" w14:textId="07666112" w:rsidR="00131B2C" w:rsidRDefault="00131B2C" w:rsidP="00081989">
      <w:pPr>
        <w:ind w:firstLine="0"/>
        <w:jc w:val="center"/>
        <w:rPr>
          <w:sz w:val="32"/>
          <w:szCs w:val="32"/>
        </w:rPr>
      </w:pPr>
      <w:r>
        <w:rPr>
          <w:sz w:val="32"/>
          <w:szCs w:val="32"/>
        </w:rPr>
        <w:t>Tutor</w:t>
      </w:r>
      <w:r w:rsidR="007A04B4">
        <w:rPr>
          <w:sz w:val="32"/>
          <w:szCs w:val="32"/>
        </w:rPr>
        <w:t xml:space="preserve"> Universidad de Burgos</w:t>
      </w:r>
      <w:r>
        <w:rPr>
          <w:sz w:val="32"/>
          <w:szCs w:val="32"/>
        </w:rPr>
        <w:t>:</w:t>
      </w:r>
      <w:r w:rsidR="00A047F0">
        <w:rPr>
          <w:sz w:val="32"/>
          <w:szCs w:val="32"/>
        </w:rPr>
        <w:t xml:space="preserve"> Dr.</w:t>
      </w:r>
      <w:r>
        <w:rPr>
          <w:sz w:val="32"/>
          <w:szCs w:val="32"/>
        </w:rPr>
        <w:t xml:space="preserve"> Raúl Marticorena Sánchez</w:t>
      </w:r>
    </w:p>
    <w:p w14:paraId="7DA6B1C6" w14:textId="104037A7" w:rsidR="00662B87" w:rsidRDefault="00662B87" w:rsidP="00081989">
      <w:pPr>
        <w:ind w:firstLine="0"/>
        <w:jc w:val="center"/>
        <w:rPr>
          <w:sz w:val="32"/>
          <w:szCs w:val="32"/>
        </w:rPr>
      </w:pPr>
      <w:r>
        <w:rPr>
          <w:sz w:val="32"/>
          <w:szCs w:val="32"/>
        </w:rPr>
        <w:t>Tutores Observatorio HP: Alicia Gago Pérez,</w:t>
      </w:r>
    </w:p>
    <w:p w14:paraId="0AA3BF56" w14:textId="1ADDDE54" w:rsidR="00662B87" w:rsidRDefault="00662B87" w:rsidP="00081989">
      <w:pPr>
        <w:ind w:firstLine="0"/>
        <w:jc w:val="center"/>
        <w:rPr>
          <w:sz w:val="32"/>
          <w:szCs w:val="32"/>
        </w:rPr>
      </w:pPr>
      <w:r>
        <w:rPr>
          <w:sz w:val="32"/>
          <w:szCs w:val="32"/>
        </w:rPr>
        <w:t>David Calvo Duarte,</w:t>
      </w:r>
    </w:p>
    <w:p w14:paraId="4CA6F7DC" w14:textId="0602E6D2" w:rsidR="00662B87" w:rsidRPr="00131B2C" w:rsidRDefault="00662B87" w:rsidP="00081989">
      <w:pPr>
        <w:ind w:firstLine="0"/>
        <w:jc w:val="center"/>
        <w:rPr>
          <w:sz w:val="32"/>
          <w:szCs w:val="32"/>
        </w:rPr>
      </w:pPr>
      <w:r>
        <w:rPr>
          <w:sz w:val="32"/>
          <w:szCs w:val="32"/>
        </w:rPr>
        <w:t>Juan Manuel Zamarreno Pérez</w:t>
      </w:r>
    </w:p>
    <w:bookmarkEnd w:id="0"/>
    <w:p w14:paraId="1F8E5F90" w14:textId="48E5EA04" w:rsidR="00DF7048" w:rsidRDefault="00DF7048">
      <w:pPr>
        <w:spacing w:before="0" w:after="160"/>
        <w:ind w:firstLine="0"/>
        <w:jc w:val="left"/>
      </w:pPr>
      <w:r>
        <w:br w:type="page"/>
      </w:r>
    </w:p>
    <w:p w14:paraId="374F6C74" w14:textId="77777777" w:rsidR="00030BF4" w:rsidRDefault="00030BF4">
      <w:pPr>
        <w:spacing w:before="0" w:after="160"/>
        <w:ind w:firstLine="0"/>
        <w:jc w:val="left"/>
        <w:sectPr w:rsidR="00030BF4" w:rsidSect="008F2239">
          <w:headerReference w:type="default" r:id="rId10"/>
          <w:footerReference w:type="default" r:id="rId11"/>
          <w:pgSz w:w="11906" w:h="16838"/>
          <w:pgMar w:top="1417" w:right="1701" w:bottom="1417" w:left="1701" w:header="708" w:footer="708" w:gutter="0"/>
          <w:cols w:space="708"/>
          <w:titlePg/>
          <w:docGrid w:linePitch="360"/>
        </w:sectPr>
      </w:pPr>
    </w:p>
    <w:p w14:paraId="33F4D534" w14:textId="77777777" w:rsidR="00FE5F66" w:rsidRDefault="00FE5F66">
      <w:pPr>
        <w:spacing w:before="0" w:after="160"/>
        <w:ind w:firstLine="0"/>
        <w:jc w:val="left"/>
      </w:pPr>
      <w:r>
        <w:lastRenderedPageBreak/>
        <w:br w:type="page"/>
      </w:r>
    </w:p>
    <w:p w14:paraId="52A40714" w14:textId="77777777" w:rsidR="00F83239" w:rsidRDefault="00F83239" w:rsidP="00F83239">
      <w:pPr>
        <w:sectPr w:rsidR="00F83239" w:rsidSect="00030BF4">
          <w:headerReference w:type="first" r:id="rId12"/>
          <w:type w:val="continuous"/>
          <w:pgSz w:w="11906" w:h="16838"/>
          <w:pgMar w:top="1417" w:right="1701" w:bottom="1417" w:left="1701" w:header="708" w:footer="708" w:gutter="0"/>
          <w:cols w:space="708"/>
          <w:titlePg/>
          <w:docGrid w:linePitch="360"/>
        </w:sectPr>
      </w:pPr>
    </w:p>
    <w:p w14:paraId="79B06646" w14:textId="6BCD5E0C" w:rsidR="005C0FA0" w:rsidRDefault="00563818" w:rsidP="005C0FA0">
      <w:pPr>
        <w:ind w:firstLine="0"/>
        <w:jc w:val="center"/>
      </w:pPr>
      <w:r>
        <w:rPr>
          <w:noProof/>
        </w:rPr>
        <w:lastRenderedPageBreak/>
        <w:drawing>
          <wp:inline distT="0" distB="0" distL="0" distR="0" wp14:anchorId="409DF33C" wp14:editId="4386D895">
            <wp:extent cx="5400040" cy="1499235"/>
            <wp:effectExtent l="0" t="0" r="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00040" cy="1499235"/>
                    </a:xfrm>
                    <a:prstGeom prst="rect">
                      <a:avLst/>
                    </a:prstGeom>
                  </pic:spPr>
                </pic:pic>
              </a:graphicData>
            </a:graphic>
          </wp:inline>
        </w:drawing>
      </w:r>
    </w:p>
    <w:p w14:paraId="7F508DBA" w14:textId="77777777" w:rsidR="005C0FA0" w:rsidRDefault="005C0FA0" w:rsidP="005C0FA0">
      <w:r>
        <w:t>D. Raúl Marticorena Sánchez, profesor del departamento de Ingeniería Civil, área de Lenguajes y Sistemas Informáticos.</w:t>
      </w:r>
    </w:p>
    <w:p w14:paraId="505A13FA" w14:textId="77777777" w:rsidR="005C0FA0" w:rsidRDefault="005C0FA0" w:rsidP="005C0FA0">
      <w:r>
        <w:t>Expone:</w:t>
      </w:r>
    </w:p>
    <w:p w14:paraId="2ABD3DF4" w14:textId="33A01D2D" w:rsidR="005C0FA0" w:rsidRDefault="005C0FA0" w:rsidP="005C0FA0">
      <w:r>
        <w:t xml:space="preserve">Que el alumno D. Mario Ubierna San Mamés, con DNI </w:t>
      </w:r>
      <w:r w:rsidR="00844C7B">
        <w:t>XXXXXXXXX</w:t>
      </w:r>
      <w:bookmarkStart w:id="1" w:name="_GoBack"/>
      <w:bookmarkEnd w:id="1"/>
      <w:r>
        <w:t>, ha realizado el Trabajo Final de Grado en Ingeniería Informática titulado “</w:t>
      </w:r>
      <w:r w:rsidR="00400D92">
        <w:t xml:space="preserve">TestingAWE - </w:t>
      </w:r>
      <w:r w:rsidR="00400D92" w:rsidRPr="00400D92">
        <w:t>Sistema para generar test automáticos End-to-end de aplicaciones Angular/Web/Electron</w:t>
      </w:r>
      <w:r>
        <w:t>”.</w:t>
      </w:r>
    </w:p>
    <w:p w14:paraId="38FE9534" w14:textId="77777777" w:rsidR="005C0FA0" w:rsidRDefault="005C0FA0" w:rsidP="005C0FA0">
      <w:r>
        <w:t>Y que dicho trabajo ha sido realizado por el alumno bajo la dirección del que suscribe, en virtud de lo cual se autoriza su presentación y defensa.</w:t>
      </w:r>
    </w:p>
    <w:p w14:paraId="19AEC462" w14:textId="77777777" w:rsidR="005C0FA0" w:rsidRDefault="005C0FA0" w:rsidP="005C0FA0"/>
    <w:p w14:paraId="60B0AAEE" w14:textId="619913D0" w:rsidR="005C0FA0" w:rsidRDefault="005C0FA0" w:rsidP="005C0FA0">
      <w:pPr>
        <w:jc w:val="center"/>
      </w:pPr>
      <w:r>
        <w:t xml:space="preserve">En Burgos, </w:t>
      </w:r>
      <w:r w:rsidR="0035591B">
        <w:t>3</w:t>
      </w:r>
      <w:r>
        <w:t xml:space="preserve"> de </w:t>
      </w:r>
      <w:r w:rsidR="0035591B">
        <w:t xml:space="preserve">julio </w:t>
      </w:r>
      <w:r>
        <w:t>de 2019</w:t>
      </w:r>
    </w:p>
    <w:p w14:paraId="749A69AA" w14:textId="77777777" w:rsidR="005C0FA0" w:rsidRDefault="005C0FA0" w:rsidP="005C0FA0"/>
    <w:p w14:paraId="62D48C9A" w14:textId="77777777" w:rsidR="005C0FA0" w:rsidRDefault="005C0FA0" w:rsidP="005C0FA0"/>
    <w:p w14:paraId="0F22D4E1" w14:textId="77777777" w:rsidR="005C0FA0" w:rsidRDefault="005C0FA0" w:rsidP="005C0FA0"/>
    <w:p w14:paraId="464D628D" w14:textId="77777777" w:rsidR="005C0FA0" w:rsidRDefault="005C0FA0" w:rsidP="005C0FA0"/>
    <w:p w14:paraId="21CA9883" w14:textId="77777777" w:rsidR="005C0FA0" w:rsidRDefault="005C0FA0" w:rsidP="005C0FA0">
      <w:pPr>
        <w:jc w:val="center"/>
      </w:pPr>
      <w:r>
        <w:t>Vº.Bº. del Tutor:</w:t>
      </w:r>
    </w:p>
    <w:p w14:paraId="74499288" w14:textId="77777777" w:rsidR="002F0929" w:rsidRDefault="005C0FA0" w:rsidP="005C0FA0">
      <w:pPr>
        <w:jc w:val="center"/>
      </w:pPr>
      <w:r>
        <w:t>D. Raúl Marticorena Sánchez</w:t>
      </w:r>
    </w:p>
    <w:p w14:paraId="45876D68" w14:textId="77777777" w:rsidR="002F0929" w:rsidRDefault="002F0929">
      <w:pPr>
        <w:spacing w:before="0" w:after="160"/>
        <w:ind w:firstLine="0"/>
        <w:jc w:val="left"/>
      </w:pPr>
      <w:r>
        <w:br w:type="page"/>
      </w:r>
    </w:p>
    <w:p w14:paraId="777D0E50" w14:textId="77777777" w:rsidR="002F0929" w:rsidRDefault="002F0929" w:rsidP="005C0FA0">
      <w:pPr>
        <w:jc w:val="center"/>
        <w:sectPr w:rsidR="002F0929" w:rsidSect="00F83239">
          <w:pgSz w:w="11906" w:h="16838"/>
          <w:pgMar w:top="1417" w:right="1701" w:bottom="1417" w:left="1701" w:header="708" w:footer="708" w:gutter="0"/>
          <w:cols w:space="708"/>
          <w:titlePg/>
          <w:docGrid w:linePitch="360"/>
        </w:sectPr>
      </w:pPr>
    </w:p>
    <w:p w14:paraId="139B039C" w14:textId="77777777" w:rsidR="0023198D" w:rsidRDefault="00F83239" w:rsidP="005C0FA0">
      <w:pPr>
        <w:jc w:val="center"/>
      </w:pPr>
      <w:r>
        <w:lastRenderedPageBreak/>
        <w:br w:type="page"/>
      </w:r>
    </w:p>
    <w:p w14:paraId="3CE6248E" w14:textId="77777777" w:rsidR="002F0929" w:rsidRDefault="002F0929" w:rsidP="00031EC4">
      <w:pPr>
        <w:sectPr w:rsidR="002F0929" w:rsidSect="00F83239">
          <w:pgSz w:w="11906" w:h="16838"/>
          <w:pgMar w:top="1417" w:right="1701" w:bottom="1417" w:left="1701" w:header="708" w:footer="708" w:gutter="0"/>
          <w:cols w:space="708"/>
          <w:titlePg/>
          <w:docGrid w:linePitch="360"/>
        </w:sectPr>
      </w:pPr>
    </w:p>
    <w:p w14:paraId="64152DDB" w14:textId="77777777" w:rsidR="0015193E" w:rsidRDefault="0015193E" w:rsidP="0015193E"/>
    <w:p w14:paraId="1B8D1555" w14:textId="77777777" w:rsidR="0015193E" w:rsidRDefault="0015193E" w:rsidP="0015193E"/>
    <w:p w14:paraId="0E783181" w14:textId="77777777" w:rsidR="0015193E" w:rsidRDefault="0015193E" w:rsidP="0015193E">
      <w:pPr>
        <w:jc w:val="center"/>
        <w:rPr>
          <w:b/>
        </w:rPr>
      </w:pPr>
      <w:r>
        <w:rPr>
          <w:b/>
        </w:rPr>
        <w:t>Resumen</w:t>
      </w:r>
    </w:p>
    <w:p w14:paraId="340FCA40" w14:textId="02FF634A" w:rsidR="006C7EA2" w:rsidRDefault="006C7EA2" w:rsidP="0015193E">
      <w:r>
        <w:t>La actividad de testing es un indicador importante sobre la robustez de un proyecto software. Sin embargo, este proceso puede llegar a ser costoso si no se tiene los conocimientos adecuados y puede originar que el proyecto tenga una tasa de error elevada.</w:t>
      </w:r>
    </w:p>
    <w:p w14:paraId="1A90CA21" w14:textId="2699EC85" w:rsidR="005829FD" w:rsidRDefault="005829FD" w:rsidP="0015193E">
      <w:r>
        <w:t xml:space="preserve">Hasta día de hoy, todo este proceso se tenía que realizar de forma manual. Además, se necesitaba una gran curva de aprendizaje ya que se tenían que aprender a utilizar </w:t>
      </w:r>
      <w:r w:rsidR="00BC6A45">
        <w:t xml:space="preserve">las </w:t>
      </w:r>
      <w:r>
        <w:t>diferentes</w:t>
      </w:r>
      <w:r w:rsidR="00BC6A45">
        <w:t xml:space="preserve"> tecnologías.</w:t>
      </w:r>
    </w:p>
    <w:p w14:paraId="1014C512" w14:textId="5CC83CA3" w:rsidR="0037471C" w:rsidRDefault="006C7EA2" w:rsidP="0015193E">
      <w:r>
        <w:t xml:space="preserve">En este trabajo se propone una nueva </w:t>
      </w:r>
      <w:r w:rsidR="00AC7FE7">
        <w:t>herramienta</w:t>
      </w:r>
      <w:r>
        <w:t xml:space="preserve"> más accesible al público, que permita facilitar la estructura básica de testing en un proyecto software</w:t>
      </w:r>
      <w:r w:rsidR="00D47125">
        <w:t xml:space="preserve"> de forma automática</w:t>
      </w:r>
      <w:r>
        <w:t>, y</w:t>
      </w:r>
      <w:r w:rsidR="00D47125">
        <w:t xml:space="preserve"> que simplifique el uso de librerías externas para </w:t>
      </w:r>
      <w:r w:rsidR="002C4F39">
        <w:t>el desarrollo</w:t>
      </w:r>
      <w:r w:rsidR="00D47125">
        <w:t xml:space="preserve"> de los test.</w:t>
      </w:r>
      <w:r w:rsidR="0037471C">
        <w:t xml:space="preserve"> </w:t>
      </w:r>
    </w:p>
    <w:p w14:paraId="5CCECF6B" w14:textId="1D21AC22" w:rsidR="00605CDF" w:rsidRDefault="0037471C" w:rsidP="0015193E">
      <w:r>
        <w:t xml:space="preserve">Esta herramienta solo puede ser utilizada </w:t>
      </w:r>
      <w:r w:rsidR="00076770">
        <w:t>para</w:t>
      </w:r>
      <w:r>
        <w:t xml:space="preserve"> aplicaciones de escritorio</w:t>
      </w:r>
      <w:r w:rsidR="00076770">
        <w:t xml:space="preserve">, pero no </w:t>
      </w:r>
      <w:r w:rsidR="0051481F">
        <w:t>para</w:t>
      </w:r>
      <w:r w:rsidR="00076770">
        <w:t xml:space="preserve"> todas ellas, ya que está </w:t>
      </w:r>
      <w:r w:rsidR="0051481F">
        <w:t xml:space="preserve">ideada y </w:t>
      </w:r>
      <w:r w:rsidR="00076770">
        <w:t>desarrollada para aplicaciones Angular/Electron</w:t>
      </w:r>
      <w:r w:rsidR="00084DBC">
        <w:t>, las cuales son muy demandadas</w:t>
      </w:r>
      <w:r w:rsidR="00DD6319">
        <w:t xml:space="preserve"> hoy en día</w:t>
      </w:r>
      <w:r w:rsidR="00076770">
        <w:t>.</w:t>
      </w:r>
    </w:p>
    <w:p w14:paraId="04F8115E" w14:textId="35DF0CD3" w:rsidR="00605CDF" w:rsidRDefault="00605CDF" w:rsidP="0015193E">
      <w:r>
        <w:t xml:space="preserve">TestingAWE es la </w:t>
      </w:r>
      <w:r w:rsidRPr="006E4B06">
        <w:rPr>
          <w:i/>
        </w:rPr>
        <w:t>toolkit</w:t>
      </w:r>
      <w:r>
        <w:t xml:space="preserve"> resultante y se encuentra disponible a través de Node Package Manager</w:t>
      </w:r>
      <w:r w:rsidR="002A44CA" w:rsidRPr="002A44CA">
        <w:t xml:space="preserve"> </w:t>
      </w:r>
      <w:hyperlink r:id="rId13" w:history="1">
        <w:r w:rsidR="002A44CA">
          <w:rPr>
            <w:rStyle w:val="Hipervnculo"/>
          </w:rPr>
          <w:t>https://www.npmjs.com/package/testing-awe</w:t>
        </w:r>
      </w:hyperlink>
      <w:r w:rsidR="00447BFE">
        <w:t>.</w:t>
      </w:r>
    </w:p>
    <w:p w14:paraId="3BBF004A" w14:textId="77777777" w:rsidR="00447BFE" w:rsidRDefault="00447BFE" w:rsidP="00605CDF"/>
    <w:p w14:paraId="297AF91E" w14:textId="77777777" w:rsidR="00447BFE" w:rsidRDefault="00447BFE" w:rsidP="00447BFE">
      <w:pPr>
        <w:jc w:val="center"/>
        <w:rPr>
          <w:b/>
        </w:rPr>
      </w:pPr>
      <w:r>
        <w:rPr>
          <w:b/>
        </w:rPr>
        <w:t>Descriptores</w:t>
      </w:r>
    </w:p>
    <w:p w14:paraId="6B692FC3" w14:textId="57562359" w:rsidR="00187CE9" w:rsidRDefault="00447BFE" w:rsidP="00447BFE">
      <w:pPr>
        <w:sectPr w:rsidR="00187CE9" w:rsidSect="00F83239">
          <w:pgSz w:w="11906" w:h="16838"/>
          <w:pgMar w:top="1417" w:right="1701" w:bottom="1417" w:left="1701" w:header="708" w:footer="708" w:gutter="0"/>
          <w:cols w:space="708"/>
          <w:titlePg/>
          <w:docGrid w:linePitch="360"/>
        </w:sectPr>
      </w:pPr>
      <w:r>
        <w:t>Estructura de testing</w:t>
      </w:r>
      <w:r w:rsidR="009167C2">
        <w:t>, automatización</w:t>
      </w:r>
      <w:r>
        <w:t>, simplificación de test, identificación de elementos HTML, módulo NPM</w:t>
      </w:r>
      <w:r w:rsidR="00B12672">
        <w:t>, aplicaciones de escritorio Angular/Electron</w:t>
      </w:r>
      <w:r>
        <w:t>.</w:t>
      </w:r>
    </w:p>
    <w:p w14:paraId="75BDB7A6" w14:textId="77777777" w:rsidR="00D073F6" w:rsidRDefault="00D073F6" w:rsidP="00D073F6">
      <w:pPr>
        <w:jc w:val="center"/>
        <w:rPr>
          <w:b/>
        </w:rPr>
      </w:pPr>
    </w:p>
    <w:p w14:paraId="1FF375D7" w14:textId="77777777" w:rsidR="00D073F6" w:rsidRDefault="00D073F6" w:rsidP="00D073F6">
      <w:pPr>
        <w:jc w:val="center"/>
        <w:rPr>
          <w:b/>
        </w:rPr>
      </w:pPr>
    </w:p>
    <w:p w14:paraId="7AD3137A" w14:textId="7B1DDAF8" w:rsidR="00D073F6" w:rsidRPr="00A22AA3" w:rsidRDefault="00E72143" w:rsidP="00D073F6">
      <w:pPr>
        <w:jc w:val="center"/>
        <w:rPr>
          <w:b/>
          <w:lang w:val="en-US"/>
        </w:rPr>
      </w:pPr>
      <w:r>
        <w:rPr>
          <w:b/>
          <w:lang w:val="en-US"/>
        </w:rPr>
        <w:t>Abstract</w:t>
      </w:r>
    </w:p>
    <w:p w14:paraId="59909F9D" w14:textId="77777777" w:rsidR="009D28CE" w:rsidRDefault="00A22AA3" w:rsidP="009D28CE">
      <w:pPr>
        <w:rPr>
          <w:lang w:val="en-US"/>
        </w:rPr>
      </w:pPr>
      <w:r w:rsidRPr="00A22AA3">
        <w:rPr>
          <w:lang w:val="en-US"/>
        </w:rPr>
        <w:t>The testing activity is an important indicator about the robustness of a software project. However, this process can become expensive if you do not have the proper knowledge and can cause the project to have a high error rate.</w:t>
      </w:r>
    </w:p>
    <w:p w14:paraId="0F44DA18" w14:textId="77777777" w:rsidR="004777AD" w:rsidRDefault="0076124D" w:rsidP="004777AD">
      <w:pPr>
        <w:rPr>
          <w:lang w:val="en-US"/>
        </w:rPr>
      </w:pPr>
      <w:r>
        <w:rPr>
          <w:lang w:val="en-US"/>
        </w:rPr>
        <w:t>To this day</w:t>
      </w:r>
      <w:r w:rsidR="009D28CE" w:rsidRPr="009D28CE">
        <w:rPr>
          <w:lang w:val="en-US"/>
        </w:rPr>
        <w:t xml:space="preserve">, all this process had to be done manually. </w:t>
      </w:r>
      <w:r w:rsidR="009D28CE" w:rsidRPr="009015A3">
        <w:rPr>
          <w:lang w:val="en-US"/>
        </w:rPr>
        <w:t>In addition, a great learning curve was needed since they had to learn to use different technologies.</w:t>
      </w:r>
    </w:p>
    <w:p w14:paraId="4CF5F494" w14:textId="4A22639B" w:rsidR="009D28CE" w:rsidRDefault="004777AD" w:rsidP="004777AD">
      <w:pPr>
        <w:rPr>
          <w:lang w:val="en-US"/>
        </w:rPr>
      </w:pPr>
      <w:r w:rsidRPr="004777AD">
        <w:rPr>
          <w:lang w:val="en-US"/>
        </w:rPr>
        <w:t>In this work we propose a new tool</w:t>
      </w:r>
      <w:r w:rsidR="00395C8A">
        <w:rPr>
          <w:lang w:val="en-US"/>
        </w:rPr>
        <w:t>kit</w:t>
      </w:r>
      <w:r w:rsidRPr="004777AD">
        <w:rPr>
          <w:lang w:val="en-US"/>
        </w:rPr>
        <w:t xml:space="preserve"> more accessible to the public, that allows to facilitate the basic structure of testing in a software project automatically, and that simplifies the use of external libraries for the development of the tests.</w:t>
      </w:r>
    </w:p>
    <w:p w14:paraId="245405C1" w14:textId="50DD2F0F" w:rsidR="001C7EEE" w:rsidRPr="001C7EEE" w:rsidRDefault="001C7EEE" w:rsidP="001C7EEE">
      <w:pPr>
        <w:rPr>
          <w:lang w:val="en-US"/>
        </w:rPr>
      </w:pPr>
      <w:r w:rsidRPr="001C7EEE">
        <w:rPr>
          <w:lang w:val="en-US"/>
        </w:rPr>
        <w:t>This tool can only be used for desktop applications, but not for all of them, since it is designed and developed for Angular / Electron applications, which are in great demand today.</w:t>
      </w:r>
    </w:p>
    <w:p w14:paraId="5E73B684" w14:textId="6DC90990" w:rsidR="00D073F6" w:rsidRPr="009D28CE" w:rsidRDefault="009D28CE" w:rsidP="00D073F6">
      <w:pPr>
        <w:rPr>
          <w:lang w:val="en-US"/>
        </w:rPr>
      </w:pPr>
      <w:r w:rsidRPr="009D28CE">
        <w:rPr>
          <w:lang w:val="en-US"/>
        </w:rPr>
        <w:t xml:space="preserve">TestingAWE is the resulting toolkit and is available through Node Package Manager </w:t>
      </w:r>
      <w:hyperlink r:id="rId14" w:history="1">
        <w:r w:rsidRPr="003C4DC4">
          <w:rPr>
            <w:rStyle w:val="Hipervnculo"/>
            <w:lang w:val="en-US"/>
          </w:rPr>
          <w:t>https://www.npmjs.com/package/testing-awe</w:t>
        </w:r>
      </w:hyperlink>
      <w:r w:rsidRPr="009D28CE">
        <w:rPr>
          <w:lang w:val="en-US"/>
        </w:rPr>
        <w:t>.</w:t>
      </w:r>
    </w:p>
    <w:p w14:paraId="182DD0BB" w14:textId="21759FB1" w:rsidR="00D073F6" w:rsidRPr="009015A3" w:rsidRDefault="00E72143" w:rsidP="00D073F6">
      <w:pPr>
        <w:jc w:val="center"/>
        <w:rPr>
          <w:b/>
          <w:lang w:val="en-US"/>
        </w:rPr>
      </w:pPr>
      <w:r w:rsidRPr="009015A3">
        <w:rPr>
          <w:b/>
          <w:lang w:val="en-US"/>
        </w:rPr>
        <w:t>Keywords</w:t>
      </w:r>
    </w:p>
    <w:p w14:paraId="30AD4331" w14:textId="00088923" w:rsidR="00D073F6" w:rsidRPr="008C5751" w:rsidRDefault="008C5751" w:rsidP="001D6AA2">
      <w:pPr>
        <w:rPr>
          <w:lang w:val="en-US"/>
        </w:rPr>
        <w:sectPr w:rsidR="00D073F6" w:rsidRPr="008C5751" w:rsidSect="00F83239">
          <w:pgSz w:w="11906" w:h="16838"/>
          <w:pgMar w:top="1417" w:right="1701" w:bottom="1417" w:left="1701" w:header="708" w:footer="708" w:gutter="0"/>
          <w:cols w:space="708"/>
          <w:titlePg/>
          <w:docGrid w:linePitch="360"/>
        </w:sectPr>
      </w:pPr>
      <w:r w:rsidRPr="008C5751">
        <w:rPr>
          <w:lang w:val="en-US"/>
        </w:rPr>
        <w:t>Test structure, automation, test simplification, identification of HTML elements, NPM module</w:t>
      </w:r>
      <w:r w:rsidR="00F91585">
        <w:rPr>
          <w:lang w:val="en-US"/>
        </w:rPr>
        <w:t>, Angular/Electron desktop applications</w:t>
      </w:r>
      <w:r w:rsidRPr="008C5751">
        <w:rPr>
          <w:lang w:val="en-US"/>
        </w:rPr>
        <w:t>.</w:t>
      </w:r>
    </w:p>
    <w:p w14:paraId="37828E00" w14:textId="6FF5E90F" w:rsidR="00D31F13" w:rsidRDefault="00D31F13" w:rsidP="00921253">
      <w:pPr>
        <w:rPr>
          <w:lang w:val="en-US"/>
        </w:rPr>
      </w:pPr>
    </w:p>
    <w:p w14:paraId="47FAC734" w14:textId="77777777" w:rsidR="00F873FB" w:rsidRPr="008C5751" w:rsidRDefault="00F873FB" w:rsidP="00921253">
      <w:pPr>
        <w:rPr>
          <w:lang w:val="en-US"/>
        </w:rPr>
      </w:pPr>
    </w:p>
    <w:tbl>
      <w:tblPr>
        <w:tblStyle w:val="Tablaconcuadrcula"/>
        <w:tblW w:w="0" w:type="auto"/>
        <w:tblLook w:val="04A0" w:firstRow="1" w:lastRow="0" w:firstColumn="1" w:lastColumn="0" w:noHBand="0" w:noVBand="1"/>
      </w:tblPr>
      <w:tblGrid>
        <w:gridCol w:w="8494"/>
      </w:tblGrid>
      <w:tr w:rsidR="00AF3595" w14:paraId="3EB65BB0" w14:textId="77777777" w:rsidTr="00114B07">
        <w:tc>
          <w:tcPr>
            <w:tcW w:w="8494" w:type="dxa"/>
            <w:tcBorders>
              <w:left w:val="nil"/>
              <w:right w:val="nil"/>
            </w:tcBorders>
          </w:tcPr>
          <w:p w14:paraId="268E5DEF" w14:textId="77777777" w:rsidR="00AF3595" w:rsidRPr="00114B07" w:rsidRDefault="00114B07" w:rsidP="00462D5F">
            <w:pPr>
              <w:pStyle w:val="Ttulo1"/>
              <w:numPr>
                <w:ilvl w:val="0"/>
                <w:numId w:val="0"/>
              </w:numPr>
              <w:ind w:left="340"/>
              <w:jc w:val="center"/>
              <w:outlineLvl w:val="0"/>
            </w:pPr>
            <w:bookmarkStart w:id="2" w:name="_Toc12870736"/>
            <w:r w:rsidRPr="00114B07">
              <w:t>Índice de Contenido</w:t>
            </w:r>
            <w:bookmarkEnd w:id="2"/>
          </w:p>
        </w:tc>
      </w:tr>
    </w:tbl>
    <w:p w14:paraId="74E83BD0" w14:textId="77777777" w:rsidR="00AF3595" w:rsidRDefault="00AF3595" w:rsidP="00E60CF5"/>
    <w:sdt>
      <w:sdtPr>
        <w:rPr>
          <w:rFonts w:ascii="LM Roman 12" w:eastAsiaTheme="minorHAnsi" w:hAnsi="LM Roman 12" w:cstheme="minorBidi"/>
          <w:color w:val="auto"/>
          <w:sz w:val="24"/>
          <w:szCs w:val="22"/>
          <w:lang w:eastAsia="en-US"/>
        </w:rPr>
        <w:id w:val="48888106"/>
        <w:docPartObj>
          <w:docPartGallery w:val="Table of Contents"/>
          <w:docPartUnique/>
        </w:docPartObj>
      </w:sdtPr>
      <w:sdtEndPr>
        <w:rPr>
          <w:b/>
          <w:bCs/>
        </w:rPr>
      </w:sdtEndPr>
      <w:sdtContent>
        <w:p w14:paraId="0C4B8257" w14:textId="77777777" w:rsidR="00E60CF5" w:rsidRDefault="00E60CF5">
          <w:pPr>
            <w:pStyle w:val="TtuloTDC"/>
          </w:pPr>
        </w:p>
        <w:p w14:paraId="308D5AEB" w14:textId="63446BE0" w:rsidR="00DC270D" w:rsidRDefault="00E60CF5">
          <w:pPr>
            <w:pStyle w:val="TDC1"/>
            <w:tabs>
              <w:tab w:val="right" w:leader="dot" w:pos="8494"/>
            </w:tabs>
            <w:rPr>
              <w:rFonts w:asciiTheme="minorHAnsi" w:eastAsiaTheme="minorEastAsia" w:hAnsiTheme="minorHAnsi"/>
              <w:noProof/>
              <w:sz w:val="22"/>
              <w:lang w:eastAsia="es-ES"/>
            </w:rPr>
          </w:pPr>
          <w:r>
            <w:rPr>
              <w:b/>
              <w:bCs/>
            </w:rPr>
            <w:fldChar w:fldCharType="begin"/>
          </w:r>
          <w:r>
            <w:rPr>
              <w:b/>
              <w:bCs/>
            </w:rPr>
            <w:instrText xml:space="preserve"> TOC \o "1-3" \h \z \u </w:instrText>
          </w:r>
          <w:r>
            <w:rPr>
              <w:b/>
              <w:bCs/>
            </w:rPr>
            <w:fldChar w:fldCharType="separate"/>
          </w:r>
          <w:hyperlink w:anchor="_Toc12870736" w:history="1">
            <w:r w:rsidR="00DC270D" w:rsidRPr="00154A1E">
              <w:rPr>
                <w:rStyle w:val="Hipervnculo"/>
                <w:noProof/>
              </w:rPr>
              <w:t>Índice de Contenido</w:t>
            </w:r>
            <w:r w:rsidR="00DC270D">
              <w:rPr>
                <w:noProof/>
                <w:webHidden/>
              </w:rPr>
              <w:tab/>
            </w:r>
            <w:r w:rsidR="00DC270D">
              <w:rPr>
                <w:noProof/>
                <w:webHidden/>
              </w:rPr>
              <w:fldChar w:fldCharType="begin"/>
            </w:r>
            <w:r w:rsidR="00DC270D">
              <w:rPr>
                <w:noProof/>
                <w:webHidden/>
              </w:rPr>
              <w:instrText xml:space="preserve"> PAGEREF _Toc12870736 \h </w:instrText>
            </w:r>
            <w:r w:rsidR="00DC270D">
              <w:rPr>
                <w:noProof/>
                <w:webHidden/>
              </w:rPr>
            </w:r>
            <w:r w:rsidR="00DC270D">
              <w:rPr>
                <w:noProof/>
                <w:webHidden/>
              </w:rPr>
              <w:fldChar w:fldCharType="separate"/>
            </w:r>
            <w:r w:rsidR="004B5B0B">
              <w:rPr>
                <w:noProof/>
                <w:webHidden/>
              </w:rPr>
              <w:t>7</w:t>
            </w:r>
            <w:r w:rsidR="00DC270D">
              <w:rPr>
                <w:noProof/>
                <w:webHidden/>
              </w:rPr>
              <w:fldChar w:fldCharType="end"/>
            </w:r>
          </w:hyperlink>
        </w:p>
        <w:p w14:paraId="39E5C1F0" w14:textId="780B1F3E" w:rsidR="00DC270D" w:rsidRDefault="00A31B7D">
          <w:pPr>
            <w:pStyle w:val="TDC1"/>
            <w:tabs>
              <w:tab w:val="right" w:leader="dot" w:pos="8494"/>
            </w:tabs>
            <w:rPr>
              <w:rFonts w:asciiTheme="minorHAnsi" w:eastAsiaTheme="minorEastAsia" w:hAnsiTheme="minorHAnsi"/>
              <w:noProof/>
              <w:sz w:val="22"/>
              <w:lang w:eastAsia="es-ES"/>
            </w:rPr>
          </w:pPr>
          <w:hyperlink w:anchor="_Toc12870737" w:history="1">
            <w:r w:rsidR="00DC270D" w:rsidRPr="00154A1E">
              <w:rPr>
                <w:rStyle w:val="Hipervnculo"/>
                <w:noProof/>
              </w:rPr>
              <w:t>Índice de tablas</w:t>
            </w:r>
            <w:r w:rsidR="00DC270D">
              <w:rPr>
                <w:noProof/>
                <w:webHidden/>
              </w:rPr>
              <w:tab/>
            </w:r>
            <w:r w:rsidR="00DC270D">
              <w:rPr>
                <w:noProof/>
                <w:webHidden/>
              </w:rPr>
              <w:fldChar w:fldCharType="begin"/>
            </w:r>
            <w:r w:rsidR="00DC270D">
              <w:rPr>
                <w:noProof/>
                <w:webHidden/>
              </w:rPr>
              <w:instrText xml:space="preserve"> PAGEREF _Toc12870737 \h </w:instrText>
            </w:r>
            <w:r w:rsidR="00DC270D">
              <w:rPr>
                <w:noProof/>
                <w:webHidden/>
              </w:rPr>
            </w:r>
            <w:r w:rsidR="00DC270D">
              <w:rPr>
                <w:noProof/>
                <w:webHidden/>
              </w:rPr>
              <w:fldChar w:fldCharType="separate"/>
            </w:r>
            <w:r w:rsidR="004B5B0B">
              <w:rPr>
                <w:noProof/>
                <w:webHidden/>
              </w:rPr>
              <w:t>9</w:t>
            </w:r>
            <w:r w:rsidR="00DC270D">
              <w:rPr>
                <w:noProof/>
                <w:webHidden/>
              </w:rPr>
              <w:fldChar w:fldCharType="end"/>
            </w:r>
          </w:hyperlink>
        </w:p>
        <w:p w14:paraId="3E4DE27D" w14:textId="56B40326" w:rsidR="00DC270D" w:rsidRDefault="00A31B7D">
          <w:pPr>
            <w:pStyle w:val="TDC1"/>
            <w:tabs>
              <w:tab w:val="right" w:leader="dot" w:pos="8494"/>
            </w:tabs>
            <w:rPr>
              <w:rFonts w:asciiTheme="minorHAnsi" w:eastAsiaTheme="minorEastAsia" w:hAnsiTheme="minorHAnsi"/>
              <w:noProof/>
              <w:sz w:val="22"/>
              <w:lang w:eastAsia="es-ES"/>
            </w:rPr>
          </w:pPr>
          <w:hyperlink w:anchor="_Toc12870738" w:history="1">
            <w:r w:rsidR="00DC270D" w:rsidRPr="00154A1E">
              <w:rPr>
                <w:rStyle w:val="Hipervnculo"/>
                <w:noProof/>
              </w:rPr>
              <w:t>Índice de ilustraciones</w:t>
            </w:r>
            <w:r w:rsidR="00DC270D">
              <w:rPr>
                <w:noProof/>
                <w:webHidden/>
              </w:rPr>
              <w:tab/>
            </w:r>
            <w:r w:rsidR="00DC270D">
              <w:rPr>
                <w:noProof/>
                <w:webHidden/>
              </w:rPr>
              <w:fldChar w:fldCharType="begin"/>
            </w:r>
            <w:r w:rsidR="00DC270D">
              <w:rPr>
                <w:noProof/>
                <w:webHidden/>
              </w:rPr>
              <w:instrText xml:space="preserve"> PAGEREF _Toc12870738 \h </w:instrText>
            </w:r>
            <w:r w:rsidR="00DC270D">
              <w:rPr>
                <w:noProof/>
                <w:webHidden/>
              </w:rPr>
            </w:r>
            <w:r w:rsidR="00DC270D">
              <w:rPr>
                <w:noProof/>
                <w:webHidden/>
              </w:rPr>
              <w:fldChar w:fldCharType="separate"/>
            </w:r>
            <w:r w:rsidR="004B5B0B">
              <w:rPr>
                <w:noProof/>
                <w:webHidden/>
              </w:rPr>
              <w:t>10</w:t>
            </w:r>
            <w:r w:rsidR="00DC270D">
              <w:rPr>
                <w:noProof/>
                <w:webHidden/>
              </w:rPr>
              <w:fldChar w:fldCharType="end"/>
            </w:r>
          </w:hyperlink>
        </w:p>
        <w:p w14:paraId="4CF6A821" w14:textId="66E39331" w:rsidR="00DC270D" w:rsidRDefault="00A31B7D">
          <w:pPr>
            <w:pStyle w:val="TDC1"/>
            <w:tabs>
              <w:tab w:val="left" w:pos="880"/>
              <w:tab w:val="right" w:leader="dot" w:pos="8494"/>
            </w:tabs>
            <w:rPr>
              <w:rFonts w:asciiTheme="minorHAnsi" w:eastAsiaTheme="minorEastAsia" w:hAnsiTheme="minorHAnsi"/>
              <w:noProof/>
              <w:sz w:val="22"/>
              <w:lang w:eastAsia="es-ES"/>
            </w:rPr>
          </w:pPr>
          <w:hyperlink w:anchor="_Toc12870739" w:history="1">
            <w:r w:rsidR="00DC270D" w:rsidRPr="00154A1E">
              <w:rPr>
                <w:rStyle w:val="Hipervnculo"/>
                <w:noProof/>
              </w:rPr>
              <w:t>1.</w:t>
            </w:r>
            <w:r w:rsidR="00DC270D">
              <w:rPr>
                <w:rFonts w:asciiTheme="minorHAnsi" w:eastAsiaTheme="minorEastAsia" w:hAnsiTheme="minorHAnsi"/>
                <w:noProof/>
                <w:sz w:val="22"/>
                <w:lang w:eastAsia="es-ES"/>
              </w:rPr>
              <w:tab/>
            </w:r>
            <w:r w:rsidR="00DC270D" w:rsidRPr="00154A1E">
              <w:rPr>
                <w:rStyle w:val="Hipervnculo"/>
                <w:noProof/>
              </w:rPr>
              <w:t>Introducción</w:t>
            </w:r>
            <w:r w:rsidR="00DC270D">
              <w:rPr>
                <w:noProof/>
                <w:webHidden/>
              </w:rPr>
              <w:tab/>
            </w:r>
            <w:r w:rsidR="00DC270D">
              <w:rPr>
                <w:noProof/>
                <w:webHidden/>
              </w:rPr>
              <w:fldChar w:fldCharType="begin"/>
            </w:r>
            <w:r w:rsidR="00DC270D">
              <w:rPr>
                <w:noProof/>
                <w:webHidden/>
              </w:rPr>
              <w:instrText xml:space="preserve"> PAGEREF _Toc12870739 \h </w:instrText>
            </w:r>
            <w:r w:rsidR="00DC270D">
              <w:rPr>
                <w:noProof/>
                <w:webHidden/>
              </w:rPr>
            </w:r>
            <w:r w:rsidR="00DC270D">
              <w:rPr>
                <w:noProof/>
                <w:webHidden/>
              </w:rPr>
              <w:fldChar w:fldCharType="separate"/>
            </w:r>
            <w:r w:rsidR="004B5B0B">
              <w:rPr>
                <w:noProof/>
                <w:webHidden/>
              </w:rPr>
              <w:t>11</w:t>
            </w:r>
            <w:r w:rsidR="00DC270D">
              <w:rPr>
                <w:noProof/>
                <w:webHidden/>
              </w:rPr>
              <w:fldChar w:fldCharType="end"/>
            </w:r>
          </w:hyperlink>
        </w:p>
        <w:p w14:paraId="2D9CE836" w14:textId="6B806B88" w:rsidR="00DC270D" w:rsidRDefault="00A31B7D">
          <w:pPr>
            <w:pStyle w:val="TDC2"/>
            <w:tabs>
              <w:tab w:val="left" w:pos="1320"/>
            </w:tabs>
            <w:rPr>
              <w:rFonts w:asciiTheme="minorHAnsi" w:eastAsiaTheme="minorEastAsia" w:hAnsiTheme="minorHAnsi"/>
              <w:noProof/>
              <w:sz w:val="22"/>
              <w:lang w:eastAsia="es-ES"/>
            </w:rPr>
          </w:pPr>
          <w:hyperlink w:anchor="_Toc12870740" w:history="1">
            <w:r w:rsidR="00DC270D" w:rsidRPr="00154A1E">
              <w:rPr>
                <w:rStyle w:val="Hipervnculo"/>
                <w:noProof/>
              </w:rPr>
              <w:t>1.1.</w:t>
            </w:r>
            <w:r w:rsidR="00DC270D">
              <w:rPr>
                <w:rFonts w:asciiTheme="minorHAnsi" w:eastAsiaTheme="minorEastAsia" w:hAnsiTheme="minorHAnsi"/>
                <w:noProof/>
                <w:sz w:val="22"/>
                <w:lang w:eastAsia="es-ES"/>
              </w:rPr>
              <w:tab/>
            </w:r>
            <w:r w:rsidR="00DC270D" w:rsidRPr="00154A1E">
              <w:rPr>
                <w:rStyle w:val="Hipervnculo"/>
                <w:noProof/>
              </w:rPr>
              <w:t>Estructura de la memoria</w:t>
            </w:r>
            <w:r w:rsidR="00DC270D">
              <w:rPr>
                <w:noProof/>
                <w:webHidden/>
              </w:rPr>
              <w:tab/>
            </w:r>
            <w:r w:rsidR="00DC270D">
              <w:rPr>
                <w:noProof/>
                <w:webHidden/>
              </w:rPr>
              <w:fldChar w:fldCharType="begin"/>
            </w:r>
            <w:r w:rsidR="00DC270D">
              <w:rPr>
                <w:noProof/>
                <w:webHidden/>
              </w:rPr>
              <w:instrText xml:space="preserve"> PAGEREF _Toc12870740 \h </w:instrText>
            </w:r>
            <w:r w:rsidR="00DC270D">
              <w:rPr>
                <w:noProof/>
                <w:webHidden/>
              </w:rPr>
            </w:r>
            <w:r w:rsidR="00DC270D">
              <w:rPr>
                <w:noProof/>
                <w:webHidden/>
              </w:rPr>
              <w:fldChar w:fldCharType="separate"/>
            </w:r>
            <w:r w:rsidR="004B5B0B">
              <w:rPr>
                <w:noProof/>
                <w:webHidden/>
              </w:rPr>
              <w:t>14</w:t>
            </w:r>
            <w:r w:rsidR="00DC270D">
              <w:rPr>
                <w:noProof/>
                <w:webHidden/>
              </w:rPr>
              <w:fldChar w:fldCharType="end"/>
            </w:r>
          </w:hyperlink>
        </w:p>
        <w:p w14:paraId="77851A82" w14:textId="724D42BB" w:rsidR="00DC270D" w:rsidRDefault="00A31B7D">
          <w:pPr>
            <w:pStyle w:val="TDC2"/>
            <w:tabs>
              <w:tab w:val="left" w:pos="1320"/>
            </w:tabs>
            <w:rPr>
              <w:rFonts w:asciiTheme="minorHAnsi" w:eastAsiaTheme="minorEastAsia" w:hAnsiTheme="minorHAnsi"/>
              <w:noProof/>
              <w:sz w:val="22"/>
              <w:lang w:eastAsia="es-ES"/>
            </w:rPr>
          </w:pPr>
          <w:hyperlink w:anchor="_Toc12870741" w:history="1">
            <w:r w:rsidR="00DC270D" w:rsidRPr="00154A1E">
              <w:rPr>
                <w:rStyle w:val="Hipervnculo"/>
                <w:noProof/>
              </w:rPr>
              <w:t>1.2.</w:t>
            </w:r>
            <w:r w:rsidR="00DC270D">
              <w:rPr>
                <w:rFonts w:asciiTheme="minorHAnsi" w:eastAsiaTheme="minorEastAsia" w:hAnsiTheme="minorHAnsi"/>
                <w:noProof/>
                <w:sz w:val="22"/>
                <w:lang w:eastAsia="es-ES"/>
              </w:rPr>
              <w:tab/>
            </w:r>
            <w:r w:rsidR="00DC270D" w:rsidRPr="00154A1E">
              <w:rPr>
                <w:rStyle w:val="Hipervnculo"/>
                <w:noProof/>
              </w:rPr>
              <w:t>Materiales adjuntos</w:t>
            </w:r>
            <w:r w:rsidR="00DC270D">
              <w:rPr>
                <w:noProof/>
                <w:webHidden/>
              </w:rPr>
              <w:tab/>
            </w:r>
            <w:r w:rsidR="00DC270D">
              <w:rPr>
                <w:noProof/>
                <w:webHidden/>
              </w:rPr>
              <w:fldChar w:fldCharType="begin"/>
            </w:r>
            <w:r w:rsidR="00DC270D">
              <w:rPr>
                <w:noProof/>
                <w:webHidden/>
              </w:rPr>
              <w:instrText xml:space="preserve"> PAGEREF _Toc12870741 \h </w:instrText>
            </w:r>
            <w:r w:rsidR="00DC270D">
              <w:rPr>
                <w:noProof/>
                <w:webHidden/>
              </w:rPr>
            </w:r>
            <w:r w:rsidR="00DC270D">
              <w:rPr>
                <w:noProof/>
                <w:webHidden/>
              </w:rPr>
              <w:fldChar w:fldCharType="separate"/>
            </w:r>
            <w:r w:rsidR="004B5B0B">
              <w:rPr>
                <w:noProof/>
                <w:webHidden/>
              </w:rPr>
              <w:t>15</w:t>
            </w:r>
            <w:r w:rsidR="00DC270D">
              <w:rPr>
                <w:noProof/>
                <w:webHidden/>
              </w:rPr>
              <w:fldChar w:fldCharType="end"/>
            </w:r>
          </w:hyperlink>
        </w:p>
        <w:p w14:paraId="4856E496" w14:textId="12EA56F3" w:rsidR="00DC270D" w:rsidRDefault="00A31B7D">
          <w:pPr>
            <w:pStyle w:val="TDC1"/>
            <w:tabs>
              <w:tab w:val="left" w:pos="880"/>
              <w:tab w:val="right" w:leader="dot" w:pos="8494"/>
            </w:tabs>
            <w:rPr>
              <w:rFonts w:asciiTheme="minorHAnsi" w:eastAsiaTheme="minorEastAsia" w:hAnsiTheme="minorHAnsi"/>
              <w:noProof/>
              <w:sz w:val="22"/>
              <w:lang w:eastAsia="es-ES"/>
            </w:rPr>
          </w:pPr>
          <w:hyperlink w:anchor="_Toc12870742" w:history="1">
            <w:r w:rsidR="00DC270D" w:rsidRPr="00154A1E">
              <w:rPr>
                <w:rStyle w:val="Hipervnculo"/>
                <w:noProof/>
              </w:rPr>
              <w:t>2.</w:t>
            </w:r>
            <w:r w:rsidR="00DC270D">
              <w:rPr>
                <w:rFonts w:asciiTheme="minorHAnsi" w:eastAsiaTheme="minorEastAsia" w:hAnsiTheme="minorHAnsi"/>
                <w:noProof/>
                <w:sz w:val="22"/>
                <w:lang w:eastAsia="es-ES"/>
              </w:rPr>
              <w:tab/>
            </w:r>
            <w:r w:rsidR="00DC270D" w:rsidRPr="00154A1E">
              <w:rPr>
                <w:rStyle w:val="Hipervnculo"/>
                <w:noProof/>
              </w:rPr>
              <w:t>Objetivos del proyecto</w:t>
            </w:r>
            <w:r w:rsidR="00DC270D">
              <w:rPr>
                <w:noProof/>
                <w:webHidden/>
              </w:rPr>
              <w:tab/>
            </w:r>
            <w:r w:rsidR="00DC270D">
              <w:rPr>
                <w:noProof/>
                <w:webHidden/>
              </w:rPr>
              <w:fldChar w:fldCharType="begin"/>
            </w:r>
            <w:r w:rsidR="00DC270D">
              <w:rPr>
                <w:noProof/>
                <w:webHidden/>
              </w:rPr>
              <w:instrText xml:space="preserve"> PAGEREF _Toc12870742 \h </w:instrText>
            </w:r>
            <w:r w:rsidR="00DC270D">
              <w:rPr>
                <w:noProof/>
                <w:webHidden/>
              </w:rPr>
            </w:r>
            <w:r w:rsidR="00DC270D">
              <w:rPr>
                <w:noProof/>
                <w:webHidden/>
              </w:rPr>
              <w:fldChar w:fldCharType="separate"/>
            </w:r>
            <w:r w:rsidR="004B5B0B">
              <w:rPr>
                <w:noProof/>
                <w:webHidden/>
              </w:rPr>
              <w:t>16</w:t>
            </w:r>
            <w:r w:rsidR="00DC270D">
              <w:rPr>
                <w:noProof/>
                <w:webHidden/>
              </w:rPr>
              <w:fldChar w:fldCharType="end"/>
            </w:r>
          </w:hyperlink>
        </w:p>
        <w:p w14:paraId="488C35F8" w14:textId="4D435BD8" w:rsidR="00DC270D" w:rsidRDefault="00A31B7D">
          <w:pPr>
            <w:pStyle w:val="TDC2"/>
            <w:tabs>
              <w:tab w:val="left" w:pos="1320"/>
            </w:tabs>
            <w:rPr>
              <w:rFonts w:asciiTheme="minorHAnsi" w:eastAsiaTheme="minorEastAsia" w:hAnsiTheme="minorHAnsi"/>
              <w:noProof/>
              <w:sz w:val="22"/>
              <w:lang w:eastAsia="es-ES"/>
            </w:rPr>
          </w:pPr>
          <w:hyperlink w:anchor="_Toc12870743" w:history="1">
            <w:r w:rsidR="00DC270D" w:rsidRPr="00154A1E">
              <w:rPr>
                <w:rStyle w:val="Hipervnculo"/>
                <w:noProof/>
              </w:rPr>
              <w:t>2.1.</w:t>
            </w:r>
            <w:r w:rsidR="00DC270D">
              <w:rPr>
                <w:rFonts w:asciiTheme="minorHAnsi" w:eastAsiaTheme="minorEastAsia" w:hAnsiTheme="minorHAnsi"/>
                <w:noProof/>
                <w:sz w:val="22"/>
                <w:lang w:eastAsia="es-ES"/>
              </w:rPr>
              <w:tab/>
            </w:r>
            <w:r w:rsidR="00DC270D" w:rsidRPr="00154A1E">
              <w:rPr>
                <w:rStyle w:val="Hipervnculo"/>
                <w:noProof/>
              </w:rPr>
              <w:t>Objetivos generales</w:t>
            </w:r>
            <w:r w:rsidR="00DC270D">
              <w:rPr>
                <w:noProof/>
                <w:webHidden/>
              </w:rPr>
              <w:tab/>
            </w:r>
            <w:r w:rsidR="00DC270D">
              <w:rPr>
                <w:noProof/>
                <w:webHidden/>
              </w:rPr>
              <w:fldChar w:fldCharType="begin"/>
            </w:r>
            <w:r w:rsidR="00DC270D">
              <w:rPr>
                <w:noProof/>
                <w:webHidden/>
              </w:rPr>
              <w:instrText xml:space="preserve"> PAGEREF _Toc12870743 \h </w:instrText>
            </w:r>
            <w:r w:rsidR="00DC270D">
              <w:rPr>
                <w:noProof/>
                <w:webHidden/>
              </w:rPr>
            </w:r>
            <w:r w:rsidR="00DC270D">
              <w:rPr>
                <w:noProof/>
                <w:webHidden/>
              </w:rPr>
              <w:fldChar w:fldCharType="separate"/>
            </w:r>
            <w:r w:rsidR="004B5B0B">
              <w:rPr>
                <w:noProof/>
                <w:webHidden/>
              </w:rPr>
              <w:t>16</w:t>
            </w:r>
            <w:r w:rsidR="00DC270D">
              <w:rPr>
                <w:noProof/>
                <w:webHidden/>
              </w:rPr>
              <w:fldChar w:fldCharType="end"/>
            </w:r>
          </w:hyperlink>
        </w:p>
        <w:p w14:paraId="45FF3F03" w14:textId="796BD8EE" w:rsidR="00DC270D" w:rsidRDefault="00A31B7D">
          <w:pPr>
            <w:pStyle w:val="TDC2"/>
            <w:tabs>
              <w:tab w:val="left" w:pos="1320"/>
            </w:tabs>
            <w:rPr>
              <w:rFonts w:asciiTheme="minorHAnsi" w:eastAsiaTheme="minorEastAsia" w:hAnsiTheme="minorHAnsi"/>
              <w:noProof/>
              <w:sz w:val="22"/>
              <w:lang w:eastAsia="es-ES"/>
            </w:rPr>
          </w:pPr>
          <w:hyperlink w:anchor="_Toc12870744" w:history="1">
            <w:r w:rsidR="00DC270D" w:rsidRPr="00154A1E">
              <w:rPr>
                <w:rStyle w:val="Hipervnculo"/>
                <w:noProof/>
              </w:rPr>
              <w:t>2.2.</w:t>
            </w:r>
            <w:r w:rsidR="00DC270D">
              <w:rPr>
                <w:rFonts w:asciiTheme="minorHAnsi" w:eastAsiaTheme="minorEastAsia" w:hAnsiTheme="minorHAnsi"/>
                <w:noProof/>
                <w:sz w:val="22"/>
                <w:lang w:eastAsia="es-ES"/>
              </w:rPr>
              <w:tab/>
            </w:r>
            <w:r w:rsidR="00DC270D" w:rsidRPr="00154A1E">
              <w:rPr>
                <w:rStyle w:val="Hipervnculo"/>
                <w:noProof/>
              </w:rPr>
              <w:t>Objetivos técnicos</w:t>
            </w:r>
            <w:r w:rsidR="00DC270D">
              <w:rPr>
                <w:noProof/>
                <w:webHidden/>
              </w:rPr>
              <w:tab/>
            </w:r>
            <w:r w:rsidR="00DC270D">
              <w:rPr>
                <w:noProof/>
                <w:webHidden/>
              </w:rPr>
              <w:fldChar w:fldCharType="begin"/>
            </w:r>
            <w:r w:rsidR="00DC270D">
              <w:rPr>
                <w:noProof/>
                <w:webHidden/>
              </w:rPr>
              <w:instrText xml:space="preserve"> PAGEREF _Toc12870744 \h </w:instrText>
            </w:r>
            <w:r w:rsidR="00DC270D">
              <w:rPr>
                <w:noProof/>
                <w:webHidden/>
              </w:rPr>
            </w:r>
            <w:r w:rsidR="00DC270D">
              <w:rPr>
                <w:noProof/>
                <w:webHidden/>
              </w:rPr>
              <w:fldChar w:fldCharType="separate"/>
            </w:r>
            <w:r w:rsidR="004B5B0B">
              <w:rPr>
                <w:noProof/>
                <w:webHidden/>
              </w:rPr>
              <w:t>16</w:t>
            </w:r>
            <w:r w:rsidR="00DC270D">
              <w:rPr>
                <w:noProof/>
                <w:webHidden/>
              </w:rPr>
              <w:fldChar w:fldCharType="end"/>
            </w:r>
          </w:hyperlink>
        </w:p>
        <w:p w14:paraId="6C2140B6" w14:textId="4EF2DF93" w:rsidR="00DC270D" w:rsidRDefault="00A31B7D">
          <w:pPr>
            <w:pStyle w:val="TDC2"/>
            <w:tabs>
              <w:tab w:val="left" w:pos="1320"/>
            </w:tabs>
            <w:rPr>
              <w:rFonts w:asciiTheme="minorHAnsi" w:eastAsiaTheme="minorEastAsia" w:hAnsiTheme="minorHAnsi"/>
              <w:noProof/>
              <w:sz w:val="22"/>
              <w:lang w:eastAsia="es-ES"/>
            </w:rPr>
          </w:pPr>
          <w:hyperlink w:anchor="_Toc12870745" w:history="1">
            <w:r w:rsidR="00DC270D" w:rsidRPr="00154A1E">
              <w:rPr>
                <w:rStyle w:val="Hipervnculo"/>
                <w:noProof/>
              </w:rPr>
              <w:t>2.3.</w:t>
            </w:r>
            <w:r w:rsidR="00DC270D">
              <w:rPr>
                <w:rFonts w:asciiTheme="minorHAnsi" w:eastAsiaTheme="minorEastAsia" w:hAnsiTheme="minorHAnsi"/>
                <w:noProof/>
                <w:sz w:val="22"/>
                <w:lang w:eastAsia="es-ES"/>
              </w:rPr>
              <w:tab/>
            </w:r>
            <w:r w:rsidR="00DC270D" w:rsidRPr="00154A1E">
              <w:rPr>
                <w:rStyle w:val="Hipervnculo"/>
                <w:noProof/>
              </w:rPr>
              <w:t>Objetivos personales</w:t>
            </w:r>
            <w:r w:rsidR="00DC270D">
              <w:rPr>
                <w:noProof/>
                <w:webHidden/>
              </w:rPr>
              <w:tab/>
            </w:r>
            <w:r w:rsidR="00DC270D">
              <w:rPr>
                <w:noProof/>
                <w:webHidden/>
              </w:rPr>
              <w:fldChar w:fldCharType="begin"/>
            </w:r>
            <w:r w:rsidR="00DC270D">
              <w:rPr>
                <w:noProof/>
                <w:webHidden/>
              </w:rPr>
              <w:instrText xml:space="preserve"> PAGEREF _Toc12870745 \h </w:instrText>
            </w:r>
            <w:r w:rsidR="00DC270D">
              <w:rPr>
                <w:noProof/>
                <w:webHidden/>
              </w:rPr>
            </w:r>
            <w:r w:rsidR="00DC270D">
              <w:rPr>
                <w:noProof/>
                <w:webHidden/>
              </w:rPr>
              <w:fldChar w:fldCharType="separate"/>
            </w:r>
            <w:r w:rsidR="004B5B0B">
              <w:rPr>
                <w:noProof/>
                <w:webHidden/>
              </w:rPr>
              <w:t>17</w:t>
            </w:r>
            <w:r w:rsidR="00DC270D">
              <w:rPr>
                <w:noProof/>
                <w:webHidden/>
              </w:rPr>
              <w:fldChar w:fldCharType="end"/>
            </w:r>
          </w:hyperlink>
        </w:p>
        <w:p w14:paraId="52BC722A" w14:textId="502893F2" w:rsidR="00DC270D" w:rsidRDefault="00A31B7D">
          <w:pPr>
            <w:pStyle w:val="TDC1"/>
            <w:tabs>
              <w:tab w:val="left" w:pos="880"/>
              <w:tab w:val="right" w:leader="dot" w:pos="8494"/>
            </w:tabs>
            <w:rPr>
              <w:rFonts w:asciiTheme="minorHAnsi" w:eastAsiaTheme="minorEastAsia" w:hAnsiTheme="minorHAnsi"/>
              <w:noProof/>
              <w:sz w:val="22"/>
              <w:lang w:eastAsia="es-ES"/>
            </w:rPr>
          </w:pPr>
          <w:hyperlink w:anchor="_Toc12870746" w:history="1">
            <w:r w:rsidR="00DC270D" w:rsidRPr="00154A1E">
              <w:rPr>
                <w:rStyle w:val="Hipervnculo"/>
                <w:noProof/>
              </w:rPr>
              <w:t>3.</w:t>
            </w:r>
            <w:r w:rsidR="00DC270D">
              <w:rPr>
                <w:rFonts w:asciiTheme="minorHAnsi" w:eastAsiaTheme="minorEastAsia" w:hAnsiTheme="minorHAnsi"/>
                <w:noProof/>
                <w:sz w:val="22"/>
                <w:lang w:eastAsia="es-ES"/>
              </w:rPr>
              <w:tab/>
            </w:r>
            <w:r w:rsidR="00DC270D" w:rsidRPr="00154A1E">
              <w:rPr>
                <w:rStyle w:val="Hipervnculo"/>
                <w:noProof/>
              </w:rPr>
              <w:t>Conceptos teóricos</w:t>
            </w:r>
            <w:r w:rsidR="00DC270D">
              <w:rPr>
                <w:noProof/>
                <w:webHidden/>
              </w:rPr>
              <w:tab/>
            </w:r>
            <w:r w:rsidR="00DC270D">
              <w:rPr>
                <w:noProof/>
                <w:webHidden/>
              </w:rPr>
              <w:fldChar w:fldCharType="begin"/>
            </w:r>
            <w:r w:rsidR="00DC270D">
              <w:rPr>
                <w:noProof/>
                <w:webHidden/>
              </w:rPr>
              <w:instrText xml:space="preserve"> PAGEREF _Toc12870746 \h </w:instrText>
            </w:r>
            <w:r w:rsidR="00DC270D">
              <w:rPr>
                <w:noProof/>
                <w:webHidden/>
              </w:rPr>
            </w:r>
            <w:r w:rsidR="00DC270D">
              <w:rPr>
                <w:noProof/>
                <w:webHidden/>
              </w:rPr>
              <w:fldChar w:fldCharType="separate"/>
            </w:r>
            <w:r w:rsidR="004B5B0B">
              <w:rPr>
                <w:noProof/>
                <w:webHidden/>
              </w:rPr>
              <w:t>18</w:t>
            </w:r>
            <w:r w:rsidR="00DC270D">
              <w:rPr>
                <w:noProof/>
                <w:webHidden/>
              </w:rPr>
              <w:fldChar w:fldCharType="end"/>
            </w:r>
          </w:hyperlink>
        </w:p>
        <w:p w14:paraId="22748C67" w14:textId="584A0AEE" w:rsidR="00DC270D" w:rsidRDefault="00A31B7D">
          <w:pPr>
            <w:pStyle w:val="TDC1"/>
            <w:tabs>
              <w:tab w:val="left" w:pos="880"/>
              <w:tab w:val="right" w:leader="dot" w:pos="8494"/>
            </w:tabs>
            <w:rPr>
              <w:rFonts w:asciiTheme="minorHAnsi" w:eastAsiaTheme="minorEastAsia" w:hAnsiTheme="minorHAnsi"/>
              <w:noProof/>
              <w:sz w:val="22"/>
              <w:lang w:eastAsia="es-ES"/>
            </w:rPr>
          </w:pPr>
          <w:hyperlink w:anchor="_Toc12870747" w:history="1">
            <w:r w:rsidR="00DC270D" w:rsidRPr="00154A1E">
              <w:rPr>
                <w:rStyle w:val="Hipervnculo"/>
                <w:noProof/>
              </w:rPr>
              <w:t>4.</w:t>
            </w:r>
            <w:r w:rsidR="00DC270D">
              <w:rPr>
                <w:rFonts w:asciiTheme="minorHAnsi" w:eastAsiaTheme="minorEastAsia" w:hAnsiTheme="minorHAnsi"/>
                <w:noProof/>
                <w:sz w:val="22"/>
                <w:lang w:eastAsia="es-ES"/>
              </w:rPr>
              <w:tab/>
            </w:r>
            <w:r w:rsidR="00DC270D" w:rsidRPr="00154A1E">
              <w:rPr>
                <w:rStyle w:val="Hipervnculo"/>
                <w:noProof/>
              </w:rPr>
              <w:t>Técnicas y herramientas</w:t>
            </w:r>
            <w:r w:rsidR="00DC270D">
              <w:rPr>
                <w:noProof/>
                <w:webHidden/>
              </w:rPr>
              <w:tab/>
            </w:r>
            <w:r w:rsidR="00DC270D">
              <w:rPr>
                <w:noProof/>
                <w:webHidden/>
              </w:rPr>
              <w:fldChar w:fldCharType="begin"/>
            </w:r>
            <w:r w:rsidR="00DC270D">
              <w:rPr>
                <w:noProof/>
                <w:webHidden/>
              </w:rPr>
              <w:instrText xml:space="preserve"> PAGEREF _Toc12870747 \h </w:instrText>
            </w:r>
            <w:r w:rsidR="00DC270D">
              <w:rPr>
                <w:noProof/>
                <w:webHidden/>
              </w:rPr>
            </w:r>
            <w:r w:rsidR="00DC270D">
              <w:rPr>
                <w:noProof/>
                <w:webHidden/>
              </w:rPr>
              <w:fldChar w:fldCharType="separate"/>
            </w:r>
            <w:r w:rsidR="004B5B0B">
              <w:rPr>
                <w:noProof/>
                <w:webHidden/>
              </w:rPr>
              <w:t>19</w:t>
            </w:r>
            <w:r w:rsidR="00DC270D">
              <w:rPr>
                <w:noProof/>
                <w:webHidden/>
              </w:rPr>
              <w:fldChar w:fldCharType="end"/>
            </w:r>
          </w:hyperlink>
        </w:p>
        <w:p w14:paraId="6C3B0868" w14:textId="2286361E" w:rsidR="00DC270D" w:rsidRDefault="00A31B7D">
          <w:pPr>
            <w:pStyle w:val="TDC2"/>
            <w:tabs>
              <w:tab w:val="left" w:pos="1320"/>
            </w:tabs>
            <w:rPr>
              <w:rFonts w:asciiTheme="minorHAnsi" w:eastAsiaTheme="minorEastAsia" w:hAnsiTheme="minorHAnsi"/>
              <w:noProof/>
              <w:sz w:val="22"/>
              <w:lang w:eastAsia="es-ES"/>
            </w:rPr>
          </w:pPr>
          <w:hyperlink w:anchor="_Toc12870748" w:history="1">
            <w:r w:rsidR="00DC270D" w:rsidRPr="00154A1E">
              <w:rPr>
                <w:rStyle w:val="Hipervnculo"/>
                <w:noProof/>
              </w:rPr>
              <w:t>4.1.</w:t>
            </w:r>
            <w:r w:rsidR="00DC270D">
              <w:rPr>
                <w:rFonts w:asciiTheme="minorHAnsi" w:eastAsiaTheme="minorEastAsia" w:hAnsiTheme="minorHAnsi"/>
                <w:noProof/>
                <w:sz w:val="22"/>
                <w:lang w:eastAsia="es-ES"/>
              </w:rPr>
              <w:tab/>
            </w:r>
            <w:r w:rsidR="00DC270D" w:rsidRPr="00154A1E">
              <w:rPr>
                <w:rStyle w:val="Hipervnculo"/>
                <w:noProof/>
              </w:rPr>
              <w:t>Metodologías</w:t>
            </w:r>
            <w:r w:rsidR="00DC270D">
              <w:rPr>
                <w:noProof/>
                <w:webHidden/>
              </w:rPr>
              <w:tab/>
            </w:r>
            <w:r w:rsidR="00DC270D">
              <w:rPr>
                <w:noProof/>
                <w:webHidden/>
              </w:rPr>
              <w:fldChar w:fldCharType="begin"/>
            </w:r>
            <w:r w:rsidR="00DC270D">
              <w:rPr>
                <w:noProof/>
                <w:webHidden/>
              </w:rPr>
              <w:instrText xml:space="preserve"> PAGEREF _Toc12870748 \h </w:instrText>
            </w:r>
            <w:r w:rsidR="00DC270D">
              <w:rPr>
                <w:noProof/>
                <w:webHidden/>
              </w:rPr>
            </w:r>
            <w:r w:rsidR="00DC270D">
              <w:rPr>
                <w:noProof/>
                <w:webHidden/>
              </w:rPr>
              <w:fldChar w:fldCharType="separate"/>
            </w:r>
            <w:r w:rsidR="004B5B0B">
              <w:rPr>
                <w:noProof/>
                <w:webHidden/>
              </w:rPr>
              <w:t>19</w:t>
            </w:r>
            <w:r w:rsidR="00DC270D">
              <w:rPr>
                <w:noProof/>
                <w:webHidden/>
              </w:rPr>
              <w:fldChar w:fldCharType="end"/>
            </w:r>
          </w:hyperlink>
        </w:p>
        <w:p w14:paraId="2FBE7871" w14:textId="7D6E71B8" w:rsidR="00DC270D" w:rsidRDefault="00A31B7D">
          <w:pPr>
            <w:pStyle w:val="TDC2"/>
            <w:tabs>
              <w:tab w:val="left" w:pos="1320"/>
            </w:tabs>
            <w:rPr>
              <w:rFonts w:asciiTheme="minorHAnsi" w:eastAsiaTheme="minorEastAsia" w:hAnsiTheme="minorHAnsi"/>
              <w:noProof/>
              <w:sz w:val="22"/>
              <w:lang w:eastAsia="es-ES"/>
            </w:rPr>
          </w:pPr>
          <w:hyperlink w:anchor="_Toc12870749" w:history="1">
            <w:r w:rsidR="00DC270D" w:rsidRPr="00154A1E">
              <w:rPr>
                <w:rStyle w:val="Hipervnculo"/>
                <w:noProof/>
              </w:rPr>
              <w:t>4.2.</w:t>
            </w:r>
            <w:r w:rsidR="00DC270D">
              <w:rPr>
                <w:rFonts w:asciiTheme="minorHAnsi" w:eastAsiaTheme="minorEastAsia" w:hAnsiTheme="minorHAnsi"/>
                <w:noProof/>
                <w:sz w:val="22"/>
                <w:lang w:eastAsia="es-ES"/>
              </w:rPr>
              <w:tab/>
            </w:r>
            <w:r w:rsidR="00DC270D" w:rsidRPr="00154A1E">
              <w:rPr>
                <w:rStyle w:val="Hipervnculo"/>
                <w:noProof/>
              </w:rPr>
              <w:t>Patrones de diseño</w:t>
            </w:r>
            <w:r w:rsidR="00DC270D">
              <w:rPr>
                <w:noProof/>
                <w:webHidden/>
              </w:rPr>
              <w:tab/>
            </w:r>
            <w:r w:rsidR="00DC270D">
              <w:rPr>
                <w:noProof/>
                <w:webHidden/>
              </w:rPr>
              <w:fldChar w:fldCharType="begin"/>
            </w:r>
            <w:r w:rsidR="00DC270D">
              <w:rPr>
                <w:noProof/>
                <w:webHidden/>
              </w:rPr>
              <w:instrText xml:space="preserve"> PAGEREF _Toc12870749 \h </w:instrText>
            </w:r>
            <w:r w:rsidR="00DC270D">
              <w:rPr>
                <w:noProof/>
                <w:webHidden/>
              </w:rPr>
            </w:r>
            <w:r w:rsidR="00DC270D">
              <w:rPr>
                <w:noProof/>
                <w:webHidden/>
              </w:rPr>
              <w:fldChar w:fldCharType="separate"/>
            </w:r>
            <w:r w:rsidR="004B5B0B">
              <w:rPr>
                <w:noProof/>
                <w:webHidden/>
              </w:rPr>
              <w:t>21</w:t>
            </w:r>
            <w:r w:rsidR="00DC270D">
              <w:rPr>
                <w:noProof/>
                <w:webHidden/>
              </w:rPr>
              <w:fldChar w:fldCharType="end"/>
            </w:r>
          </w:hyperlink>
        </w:p>
        <w:p w14:paraId="391F47DD" w14:textId="51716D50" w:rsidR="00DC270D" w:rsidRDefault="00A31B7D">
          <w:pPr>
            <w:pStyle w:val="TDC2"/>
            <w:tabs>
              <w:tab w:val="left" w:pos="1320"/>
            </w:tabs>
            <w:rPr>
              <w:rFonts w:asciiTheme="minorHAnsi" w:eastAsiaTheme="minorEastAsia" w:hAnsiTheme="minorHAnsi"/>
              <w:noProof/>
              <w:sz w:val="22"/>
              <w:lang w:eastAsia="es-ES"/>
            </w:rPr>
          </w:pPr>
          <w:hyperlink w:anchor="_Toc12870750" w:history="1">
            <w:r w:rsidR="00DC270D" w:rsidRPr="00154A1E">
              <w:rPr>
                <w:rStyle w:val="Hipervnculo"/>
                <w:noProof/>
              </w:rPr>
              <w:t>4.3.</w:t>
            </w:r>
            <w:r w:rsidR="00DC270D">
              <w:rPr>
                <w:rFonts w:asciiTheme="minorHAnsi" w:eastAsiaTheme="minorEastAsia" w:hAnsiTheme="minorHAnsi"/>
                <w:noProof/>
                <w:sz w:val="22"/>
                <w:lang w:eastAsia="es-ES"/>
              </w:rPr>
              <w:tab/>
            </w:r>
            <w:r w:rsidR="00DC270D" w:rsidRPr="00154A1E">
              <w:rPr>
                <w:rStyle w:val="Hipervnculo"/>
                <w:noProof/>
              </w:rPr>
              <w:t>Control de versiones</w:t>
            </w:r>
            <w:r w:rsidR="00DC270D">
              <w:rPr>
                <w:noProof/>
                <w:webHidden/>
              </w:rPr>
              <w:tab/>
            </w:r>
            <w:r w:rsidR="00DC270D">
              <w:rPr>
                <w:noProof/>
                <w:webHidden/>
              </w:rPr>
              <w:fldChar w:fldCharType="begin"/>
            </w:r>
            <w:r w:rsidR="00DC270D">
              <w:rPr>
                <w:noProof/>
                <w:webHidden/>
              </w:rPr>
              <w:instrText xml:space="preserve"> PAGEREF _Toc12870750 \h </w:instrText>
            </w:r>
            <w:r w:rsidR="00DC270D">
              <w:rPr>
                <w:noProof/>
                <w:webHidden/>
              </w:rPr>
            </w:r>
            <w:r w:rsidR="00DC270D">
              <w:rPr>
                <w:noProof/>
                <w:webHidden/>
              </w:rPr>
              <w:fldChar w:fldCharType="separate"/>
            </w:r>
            <w:r w:rsidR="004B5B0B">
              <w:rPr>
                <w:noProof/>
                <w:webHidden/>
              </w:rPr>
              <w:t>22</w:t>
            </w:r>
            <w:r w:rsidR="00DC270D">
              <w:rPr>
                <w:noProof/>
                <w:webHidden/>
              </w:rPr>
              <w:fldChar w:fldCharType="end"/>
            </w:r>
          </w:hyperlink>
        </w:p>
        <w:p w14:paraId="0014C7B3" w14:textId="250AE7E5" w:rsidR="00DC270D" w:rsidRDefault="00A31B7D">
          <w:pPr>
            <w:pStyle w:val="TDC2"/>
            <w:tabs>
              <w:tab w:val="left" w:pos="1320"/>
            </w:tabs>
            <w:rPr>
              <w:rFonts w:asciiTheme="minorHAnsi" w:eastAsiaTheme="minorEastAsia" w:hAnsiTheme="minorHAnsi"/>
              <w:noProof/>
              <w:sz w:val="22"/>
              <w:lang w:eastAsia="es-ES"/>
            </w:rPr>
          </w:pPr>
          <w:hyperlink w:anchor="_Toc12870751" w:history="1">
            <w:r w:rsidR="00DC270D" w:rsidRPr="00154A1E">
              <w:rPr>
                <w:rStyle w:val="Hipervnculo"/>
                <w:noProof/>
              </w:rPr>
              <w:t>4.4.</w:t>
            </w:r>
            <w:r w:rsidR="00DC270D">
              <w:rPr>
                <w:rFonts w:asciiTheme="minorHAnsi" w:eastAsiaTheme="minorEastAsia" w:hAnsiTheme="minorHAnsi"/>
                <w:noProof/>
                <w:sz w:val="22"/>
                <w:lang w:eastAsia="es-ES"/>
              </w:rPr>
              <w:tab/>
            </w:r>
            <w:r w:rsidR="00DC270D" w:rsidRPr="00154A1E">
              <w:rPr>
                <w:rStyle w:val="Hipervnculo"/>
                <w:noProof/>
              </w:rPr>
              <w:t>Hosting del repositorio</w:t>
            </w:r>
            <w:r w:rsidR="00DC270D">
              <w:rPr>
                <w:noProof/>
                <w:webHidden/>
              </w:rPr>
              <w:tab/>
            </w:r>
            <w:r w:rsidR="00DC270D">
              <w:rPr>
                <w:noProof/>
                <w:webHidden/>
              </w:rPr>
              <w:fldChar w:fldCharType="begin"/>
            </w:r>
            <w:r w:rsidR="00DC270D">
              <w:rPr>
                <w:noProof/>
                <w:webHidden/>
              </w:rPr>
              <w:instrText xml:space="preserve"> PAGEREF _Toc12870751 \h </w:instrText>
            </w:r>
            <w:r w:rsidR="00DC270D">
              <w:rPr>
                <w:noProof/>
                <w:webHidden/>
              </w:rPr>
            </w:r>
            <w:r w:rsidR="00DC270D">
              <w:rPr>
                <w:noProof/>
                <w:webHidden/>
              </w:rPr>
              <w:fldChar w:fldCharType="separate"/>
            </w:r>
            <w:r w:rsidR="004B5B0B">
              <w:rPr>
                <w:noProof/>
                <w:webHidden/>
              </w:rPr>
              <w:t>22</w:t>
            </w:r>
            <w:r w:rsidR="00DC270D">
              <w:rPr>
                <w:noProof/>
                <w:webHidden/>
              </w:rPr>
              <w:fldChar w:fldCharType="end"/>
            </w:r>
          </w:hyperlink>
        </w:p>
        <w:p w14:paraId="383DCC69" w14:textId="732F0ACC" w:rsidR="00DC270D" w:rsidRDefault="00A31B7D">
          <w:pPr>
            <w:pStyle w:val="TDC2"/>
            <w:tabs>
              <w:tab w:val="left" w:pos="1320"/>
            </w:tabs>
            <w:rPr>
              <w:rFonts w:asciiTheme="minorHAnsi" w:eastAsiaTheme="minorEastAsia" w:hAnsiTheme="minorHAnsi"/>
              <w:noProof/>
              <w:sz w:val="22"/>
              <w:lang w:eastAsia="es-ES"/>
            </w:rPr>
          </w:pPr>
          <w:hyperlink w:anchor="_Toc12870752" w:history="1">
            <w:r w:rsidR="00DC270D" w:rsidRPr="00154A1E">
              <w:rPr>
                <w:rStyle w:val="Hipervnculo"/>
                <w:noProof/>
              </w:rPr>
              <w:t>4.5.</w:t>
            </w:r>
            <w:r w:rsidR="00DC270D">
              <w:rPr>
                <w:rFonts w:asciiTheme="minorHAnsi" w:eastAsiaTheme="minorEastAsia" w:hAnsiTheme="minorHAnsi"/>
                <w:noProof/>
                <w:sz w:val="22"/>
                <w:lang w:eastAsia="es-ES"/>
              </w:rPr>
              <w:tab/>
            </w:r>
            <w:r w:rsidR="00DC270D" w:rsidRPr="00154A1E">
              <w:rPr>
                <w:rStyle w:val="Hipervnculo"/>
                <w:noProof/>
              </w:rPr>
              <w:t>Gestión del proyecto</w:t>
            </w:r>
            <w:r w:rsidR="00DC270D">
              <w:rPr>
                <w:noProof/>
                <w:webHidden/>
              </w:rPr>
              <w:tab/>
            </w:r>
            <w:r w:rsidR="00DC270D">
              <w:rPr>
                <w:noProof/>
                <w:webHidden/>
              </w:rPr>
              <w:fldChar w:fldCharType="begin"/>
            </w:r>
            <w:r w:rsidR="00DC270D">
              <w:rPr>
                <w:noProof/>
                <w:webHidden/>
              </w:rPr>
              <w:instrText xml:space="preserve"> PAGEREF _Toc12870752 \h </w:instrText>
            </w:r>
            <w:r w:rsidR="00DC270D">
              <w:rPr>
                <w:noProof/>
                <w:webHidden/>
              </w:rPr>
            </w:r>
            <w:r w:rsidR="00DC270D">
              <w:rPr>
                <w:noProof/>
                <w:webHidden/>
              </w:rPr>
              <w:fldChar w:fldCharType="separate"/>
            </w:r>
            <w:r w:rsidR="004B5B0B">
              <w:rPr>
                <w:noProof/>
                <w:webHidden/>
              </w:rPr>
              <w:t>23</w:t>
            </w:r>
            <w:r w:rsidR="00DC270D">
              <w:rPr>
                <w:noProof/>
                <w:webHidden/>
              </w:rPr>
              <w:fldChar w:fldCharType="end"/>
            </w:r>
          </w:hyperlink>
        </w:p>
        <w:p w14:paraId="35D79C55" w14:textId="0E717AD9" w:rsidR="00DC270D" w:rsidRDefault="00A31B7D">
          <w:pPr>
            <w:pStyle w:val="TDC2"/>
            <w:tabs>
              <w:tab w:val="left" w:pos="1320"/>
            </w:tabs>
            <w:rPr>
              <w:rFonts w:asciiTheme="minorHAnsi" w:eastAsiaTheme="minorEastAsia" w:hAnsiTheme="minorHAnsi"/>
              <w:noProof/>
              <w:sz w:val="22"/>
              <w:lang w:eastAsia="es-ES"/>
            </w:rPr>
          </w:pPr>
          <w:hyperlink w:anchor="_Toc12870753" w:history="1">
            <w:r w:rsidR="00DC270D" w:rsidRPr="00154A1E">
              <w:rPr>
                <w:rStyle w:val="Hipervnculo"/>
                <w:noProof/>
              </w:rPr>
              <w:t>4.6.</w:t>
            </w:r>
            <w:r w:rsidR="00DC270D">
              <w:rPr>
                <w:rFonts w:asciiTheme="minorHAnsi" w:eastAsiaTheme="minorEastAsia" w:hAnsiTheme="minorHAnsi"/>
                <w:noProof/>
                <w:sz w:val="22"/>
                <w:lang w:eastAsia="es-ES"/>
              </w:rPr>
              <w:tab/>
            </w:r>
            <w:r w:rsidR="00DC270D" w:rsidRPr="00154A1E">
              <w:rPr>
                <w:rStyle w:val="Hipervnculo"/>
                <w:noProof/>
              </w:rPr>
              <w:t>Gestión del repositorio</w:t>
            </w:r>
            <w:r w:rsidR="00DC270D">
              <w:rPr>
                <w:noProof/>
                <w:webHidden/>
              </w:rPr>
              <w:tab/>
            </w:r>
            <w:r w:rsidR="00DC270D">
              <w:rPr>
                <w:noProof/>
                <w:webHidden/>
              </w:rPr>
              <w:fldChar w:fldCharType="begin"/>
            </w:r>
            <w:r w:rsidR="00DC270D">
              <w:rPr>
                <w:noProof/>
                <w:webHidden/>
              </w:rPr>
              <w:instrText xml:space="preserve"> PAGEREF _Toc12870753 \h </w:instrText>
            </w:r>
            <w:r w:rsidR="00DC270D">
              <w:rPr>
                <w:noProof/>
                <w:webHidden/>
              </w:rPr>
            </w:r>
            <w:r w:rsidR="00DC270D">
              <w:rPr>
                <w:noProof/>
                <w:webHidden/>
              </w:rPr>
              <w:fldChar w:fldCharType="separate"/>
            </w:r>
            <w:r w:rsidR="004B5B0B">
              <w:rPr>
                <w:noProof/>
                <w:webHidden/>
              </w:rPr>
              <w:t>23</w:t>
            </w:r>
            <w:r w:rsidR="00DC270D">
              <w:rPr>
                <w:noProof/>
                <w:webHidden/>
              </w:rPr>
              <w:fldChar w:fldCharType="end"/>
            </w:r>
          </w:hyperlink>
        </w:p>
        <w:p w14:paraId="2B95353B" w14:textId="5825A629" w:rsidR="00DC270D" w:rsidRDefault="00A31B7D">
          <w:pPr>
            <w:pStyle w:val="TDC2"/>
            <w:tabs>
              <w:tab w:val="left" w:pos="1320"/>
            </w:tabs>
            <w:rPr>
              <w:rFonts w:asciiTheme="minorHAnsi" w:eastAsiaTheme="minorEastAsia" w:hAnsiTheme="minorHAnsi"/>
              <w:noProof/>
              <w:sz w:val="22"/>
              <w:lang w:eastAsia="es-ES"/>
            </w:rPr>
          </w:pPr>
          <w:hyperlink w:anchor="_Toc12870754" w:history="1">
            <w:r w:rsidR="00DC270D" w:rsidRPr="00154A1E">
              <w:rPr>
                <w:rStyle w:val="Hipervnculo"/>
                <w:noProof/>
              </w:rPr>
              <w:t>4.7.</w:t>
            </w:r>
            <w:r w:rsidR="00DC270D">
              <w:rPr>
                <w:rFonts w:asciiTheme="minorHAnsi" w:eastAsiaTheme="minorEastAsia" w:hAnsiTheme="minorHAnsi"/>
                <w:noProof/>
                <w:sz w:val="22"/>
                <w:lang w:eastAsia="es-ES"/>
              </w:rPr>
              <w:tab/>
            </w:r>
            <w:r w:rsidR="00DC270D" w:rsidRPr="00154A1E">
              <w:rPr>
                <w:rStyle w:val="Hipervnculo"/>
                <w:noProof/>
              </w:rPr>
              <w:t>Comunicación</w:t>
            </w:r>
            <w:r w:rsidR="00DC270D">
              <w:rPr>
                <w:noProof/>
                <w:webHidden/>
              </w:rPr>
              <w:tab/>
            </w:r>
            <w:r w:rsidR="00DC270D">
              <w:rPr>
                <w:noProof/>
                <w:webHidden/>
              </w:rPr>
              <w:fldChar w:fldCharType="begin"/>
            </w:r>
            <w:r w:rsidR="00DC270D">
              <w:rPr>
                <w:noProof/>
                <w:webHidden/>
              </w:rPr>
              <w:instrText xml:space="preserve"> PAGEREF _Toc12870754 \h </w:instrText>
            </w:r>
            <w:r w:rsidR="00DC270D">
              <w:rPr>
                <w:noProof/>
                <w:webHidden/>
              </w:rPr>
            </w:r>
            <w:r w:rsidR="00DC270D">
              <w:rPr>
                <w:noProof/>
                <w:webHidden/>
              </w:rPr>
              <w:fldChar w:fldCharType="separate"/>
            </w:r>
            <w:r w:rsidR="004B5B0B">
              <w:rPr>
                <w:noProof/>
                <w:webHidden/>
              </w:rPr>
              <w:t>23</w:t>
            </w:r>
            <w:r w:rsidR="00DC270D">
              <w:rPr>
                <w:noProof/>
                <w:webHidden/>
              </w:rPr>
              <w:fldChar w:fldCharType="end"/>
            </w:r>
          </w:hyperlink>
        </w:p>
        <w:p w14:paraId="1627F5CC" w14:textId="1D5C5FEC" w:rsidR="00DC270D" w:rsidRDefault="00A31B7D">
          <w:pPr>
            <w:pStyle w:val="TDC2"/>
            <w:tabs>
              <w:tab w:val="left" w:pos="1320"/>
            </w:tabs>
            <w:rPr>
              <w:rFonts w:asciiTheme="minorHAnsi" w:eastAsiaTheme="minorEastAsia" w:hAnsiTheme="minorHAnsi"/>
              <w:noProof/>
              <w:sz w:val="22"/>
              <w:lang w:eastAsia="es-ES"/>
            </w:rPr>
          </w:pPr>
          <w:hyperlink w:anchor="_Toc12870755" w:history="1">
            <w:r w:rsidR="00DC270D" w:rsidRPr="00154A1E">
              <w:rPr>
                <w:rStyle w:val="Hipervnculo"/>
                <w:noProof/>
              </w:rPr>
              <w:t>4.8.</w:t>
            </w:r>
            <w:r w:rsidR="00DC270D">
              <w:rPr>
                <w:rFonts w:asciiTheme="minorHAnsi" w:eastAsiaTheme="minorEastAsia" w:hAnsiTheme="minorHAnsi"/>
                <w:noProof/>
                <w:sz w:val="22"/>
                <w:lang w:eastAsia="es-ES"/>
              </w:rPr>
              <w:tab/>
            </w:r>
            <w:r w:rsidR="00DC270D" w:rsidRPr="00154A1E">
              <w:rPr>
                <w:rStyle w:val="Hipervnculo"/>
                <w:noProof/>
              </w:rPr>
              <w:t>Editor de código</w:t>
            </w:r>
            <w:r w:rsidR="00DC270D">
              <w:rPr>
                <w:noProof/>
                <w:webHidden/>
              </w:rPr>
              <w:tab/>
            </w:r>
            <w:r w:rsidR="00DC270D">
              <w:rPr>
                <w:noProof/>
                <w:webHidden/>
              </w:rPr>
              <w:fldChar w:fldCharType="begin"/>
            </w:r>
            <w:r w:rsidR="00DC270D">
              <w:rPr>
                <w:noProof/>
                <w:webHidden/>
              </w:rPr>
              <w:instrText xml:space="preserve"> PAGEREF _Toc12870755 \h </w:instrText>
            </w:r>
            <w:r w:rsidR="00DC270D">
              <w:rPr>
                <w:noProof/>
                <w:webHidden/>
              </w:rPr>
            </w:r>
            <w:r w:rsidR="00DC270D">
              <w:rPr>
                <w:noProof/>
                <w:webHidden/>
              </w:rPr>
              <w:fldChar w:fldCharType="separate"/>
            </w:r>
            <w:r w:rsidR="004B5B0B">
              <w:rPr>
                <w:noProof/>
                <w:webHidden/>
              </w:rPr>
              <w:t>24</w:t>
            </w:r>
            <w:r w:rsidR="00DC270D">
              <w:rPr>
                <w:noProof/>
                <w:webHidden/>
              </w:rPr>
              <w:fldChar w:fldCharType="end"/>
            </w:r>
          </w:hyperlink>
        </w:p>
        <w:p w14:paraId="160D5307" w14:textId="3E5331F2" w:rsidR="00DC270D" w:rsidRDefault="00A31B7D">
          <w:pPr>
            <w:pStyle w:val="TDC2"/>
            <w:tabs>
              <w:tab w:val="left" w:pos="1320"/>
            </w:tabs>
            <w:rPr>
              <w:rFonts w:asciiTheme="minorHAnsi" w:eastAsiaTheme="minorEastAsia" w:hAnsiTheme="minorHAnsi"/>
              <w:noProof/>
              <w:sz w:val="22"/>
              <w:lang w:eastAsia="es-ES"/>
            </w:rPr>
          </w:pPr>
          <w:hyperlink w:anchor="_Toc12870756" w:history="1">
            <w:r w:rsidR="00DC270D" w:rsidRPr="00154A1E">
              <w:rPr>
                <w:rStyle w:val="Hipervnculo"/>
                <w:noProof/>
              </w:rPr>
              <w:t>4.9.</w:t>
            </w:r>
            <w:r w:rsidR="00DC270D">
              <w:rPr>
                <w:rFonts w:asciiTheme="minorHAnsi" w:eastAsiaTheme="minorEastAsia" w:hAnsiTheme="minorHAnsi"/>
                <w:noProof/>
                <w:sz w:val="22"/>
                <w:lang w:eastAsia="es-ES"/>
              </w:rPr>
              <w:tab/>
            </w:r>
            <w:r w:rsidR="00DC270D" w:rsidRPr="00154A1E">
              <w:rPr>
                <w:rStyle w:val="Hipervnculo"/>
                <w:noProof/>
              </w:rPr>
              <w:t>Documentación</w:t>
            </w:r>
            <w:r w:rsidR="00DC270D">
              <w:rPr>
                <w:noProof/>
                <w:webHidden/>
              </w:rPr>
              <w:tab/>
            </w:r>
            <w:r w:rsidR="00DC270D">
              <w:rPr>
                <w:noProof/>
                <w:webHidden/>
              </w:rPr>
              <w:fldChar w:fldCharType="begin"/>
            </w:r>
            <w:r w:rsidR="00DC270D">
              <w:rPr>
                <w:noProof/>
                <w:webHidden/>
              </w:rPr>
              <w:instrText xml:space="preserve"> PAGEREF _Toc12870756 \h </w:instrText>
            </w:r>
            <w:r w:rsidR="00DC270D">
              <w:rPr>
                <w:noProof/>
                <w:webHidden/>
              </w:rPr>
            </w:r>
            <w:r w:rsidR="00DC270D">
              <w:rPr>
                <w:noProof/>
                <w:webHidden/>
              </w:rPr>
              <w:fldChar w:fldCharType="separate"/>
            </w:r>
            <w:r w:rsidR="004B5B0B">
              <w:rPr>
                <w:noProof/>
                <w:webHidden/>
              </w:rPr>
              <w:t>24</w:t>
            </w:r>
            <w:r w:rsidR="00DC270D">
              <w:rPr>
                <w:noProof/>
                <w:webHidden/>
              </w:rPr>
              <w:fldChar w:fldCharType="end"/>
            </w:r>
          </w:hyperlink>
        </w:p>
        <w:p w14:paraId="1836E4B3" w14:textId="2EFEC919" w:rsidR="00DC270D" w:rsidRDefault="00A31B7D">
          <w:pPr>
            <w:pStyle w:val="TDC2"/>
            <w:tabs>
              <w:tab w:val="left" w:pos="1540"/>
            </w:tabs>
            <w:rPr>
              <w:rFonts w:asciiTheme="minorHAnsi" w:eastAsiaTheme="minorEastAsia" w:hAnsiTheme="minorHAnsi"/>
              <w:noProof/>
              <w:sz w:val="22"/>
              <w:lang w:eastAsia="es-ES"/>
            </w:rPr>
          </w:pPr>
          <w:hyperlink w:anchor="_Toc12870757" w:history="1">
            <w:r w:rsidR="00DC270D" w:rsidRPr="00154A1E">
              <w:rPr>
                <w:rStyle w:val="Hipervnculo"/>
                <w:noProof/>
              </w:rPr>
              <w:t>4.10.</w:t>
            </w:r>
            <w:r w:rsidR="00DC270D">
              <w:rPr>
                <w:rFonts w:asciiTheme="minorHAnsi" w:eastAsiaTheme="minorEastAsia" w:hAnsiTheme="minorHAnsi"/>
                <w:noProof/>
                <w:sz w:val="22"/>
                <w:lang w:eastAsia="es-ES"/>
              </w:rPr>
              <w:tab/>
            </w:r>
            <w:r w:rsidR="00DC270D" w:rsidRPr="00154A1E">
              <w:rPr>
                <w:rStyle w:val="Hipervnculo"/>
                <w:noProof/>
              </w:rPr>
              <w:t>Frameworks y librerías</w:t>
            </w:r>
            <w:r w:rsidR="00DC270D">
              <w:rPr>
                <w:noProof/>
                <w:webHidden/>
              </w:rPr>
              <w:tab/>
            </w:r>
            <w:r w:rsidR="00DC270D">
              <w:rPr>
                <w:noProof/>
                <w:webHidden/>
              </w:rPr>
              <w:fldChar w:fldCharType="begin"/>
            </w:r>
            <w:r w:rsidR="00DC270D">
              <w:rPr>
                <w:noProof/>
                <w:webHidden/>
              </w:rPr>
              <w:instrText xml:space="preserve"> PAGEREF _Toc12870757 \h </w:instrText>
            </w:r>
            <w:r w:rsidR="00DC270D">
              <w:rPr>
                <w:noProof/>
                <w:webHidden/>
              </w:rPr>
            </w:r>
            <w:r w:rsidR="00DC270D">
              <w:rPr>
                <w:noProof/>
                <w:webHidden/>
              </w:rPr>
              <w:fldChar w:fldCharType="separate"/>
            </w:r>
            <w:r w:rsidR="004B5B0B">
              <w:rPr>
                <w:noProof/>
                <w:webHidden/>
              </w:rPr>
              <w:t>25</w:t>
            </w:r>
            <w:r w:rsidR="00DC270D">
              <w:rPr>
                <w:noProof/>
                <w:webHidden/>
              </w:rPr>
              <w:fldChar w:fldCharType="end"/>
            </w:r>
          </w:hyperlink>
        </w:p>
        <w:p w14:paraId="0CF06080" w14:textId="5CA00AC5" w:rsidR="00DC270D" w:rsidRDefault="00A31B7D">
          <w:pPr>
            <w:pStyle w:val="TDC2"/>
            <w:tabs>
              <w:tab w:val="left" w:pos="1540"/>
            </w:tabs>
            <w:rPr>
              <w:rFonts w:asciiTheme="minorHAnsi" w:eastAsiaTheme="minorEastAsia" w:hAnsiTheme="minorHAnsi"/>
              <w:noProof/>
              <w:sz w:val="22"/>
              <w:lang w:eastAsia="es-ES"/>
            </w:rPr>
          </w:pPr>
          <w:hyperlink w:anchor="_Toc12870758" w:history="1">
            <w:r w:rsidR="00DC270D" w:rsidRPr="00154A1E">
              <w:rPr>
                <w:rStyle w:val="Hipervnculo"/>
                <w:noProof/>
              </w:rPr>
              <w:t>4.11.</w:t>
            </w:r>
            <w:r w:rsidR="00DC270D">
              <w:rPr>
                <w:rFonts w:asciiTheme="minorHAnsi" w:eastAsiaTheme="minorEastAsia" w:hAnsiTheme="minorHAnsi"/>
                <w:noProof/>
                <w:sz w:val="22"/>
                <w:lang w:eastAsia="es-ES"/>
              </w:rPr>
              <w:tab/>
            </w:r>
            <w:r w:rsidR="00DC270D" w:rsidRPr="00154A1E">
              <w:rPr>
                <w:rStyle w:val="Hipervnculo"/>
                <w:noProof/>
              </w:rPr>
              <w:t>Otras herramientas</w:t>
            </w:r>
            <w:r w:rsidR="00DC270D">
              <w:rPr>
                <w:noProof/>
                <w:webHidden/>
              </w:rPr>
              <w:tab/>
            </w:r>
            <w:r w:rsidR="00DC270D">
              <w:rPr>
                <w:noProof/>
                <w:webHidden/>
              </w:rPr>
              <w:fldChar w:fldCharType="begin"/>
            </w:r>
            <w:r w:rsidR="00DC270D">
              <w:rPr>
                <w:noProof/>
                <w:webHidden/>
              </w:rPr>
              <w:instrText xml:space="preserve"> PAGEREF _Toc12870758 \h </w:instrText>
            </w:r>
            <w:r w:rsidR="00DC270D">
              <w:rPr>
                <w:noProof/>
                <w:webHidden/>
              </w:rPr>
            </w:r>
            <w:r w:rsidR="00DC270D">
              <w:rPr>
                <w:noProof/>
                <w:webHidden/>
              </w:rPr>
              <w:fldChar w:fldCharType="separate"/>
            </w:r>
            <w:r w:rsidR="004B5B0B">
              <w:rPr>
                <w:noProof/>
                <w:webHidden/>
              </w:rPr>
              <w:t>27</w:t>
            </w:r>
            <w:r w:rsidR="00DC270D">
              <w:rPr>
                <w:noProof/>
                <w:webHidden/>
              </w:rPr>
              <w:fldChar w:fldCharType="end"/>
            </w:r>
          </w:hyperlink>
        </w:p>
        <w:p w14:paraId="7CB2CE30" w14:textId="1C09346B" w:rsidR="00DC270D" w:rsidRDefault="00A31B7D">
          <w:pPr>
            <w:pStyle w:val="TDC1"/>
            <w:tabs>
              <w:tab w:val="left" w:pos="880"/>
              <w:tab w:val="right" w:leader="dot" w:pos="8494"/>
            </w:tabs>
            <w:rPr>
              <w:rFonts w:asciiTheme="minorHAnsi" w:eastAsiaTheme="minorEastAsia" w:hAnsiTheme="minorHAnsi"/>
              <w:noProof/>
              <w:sz w:val="22"/>
              <w:lang w:eastAsia="es-ES"/>
            </w:rPr>
          </w:pPr>
          <w:hyperlink w:anchor="_Toc12870759" w:history="1">
            <w:r w:rsidR="00DC270D" w:rsidRPr="00154A1E">
              <w:rPr>
                <w:rStyle w:val="Hipervnculo"/>
                <w:noProof/>
              </w:rPr>
              <w:t>5.</w:t>
            </w:r>
            <w:r w:rsidR="00DC270D">
              <w:rPr>
                <w:rFonts w:asciiTheme="minorHAnsi" w:eastAsiaTheme="minorEastAsia" w:hAnsiTheme="minorHAnsi"/>
                <w:noProof/>
                <w:sz w:val="22"/>
                <w:lang w:eastAsia="es-ES"/>
              </w:rPr>
              <w:tab/>
            </w:r>
            <w:r w:rsidR="00DC270D" w:rsidRPr="00154A1E">
              <w:rPr>
                <w:rStyle w:val="Hipervnculo"/>
                <w:noProof/>
              </w:rPr>
              <w:t>Aspectos relevantes del desarrollo del proyecto</w:t>
            </w:r>
            <w:r w:rsidR="00DC270D">
              <w:rPr>
                <w:noProof/>
                <w:webHidden/>
              </w:rPr>
              <w:tab/>
            </w:r>
            <w:r w:rsidR="00DC270D">
              <w:rPr>
                <w:noProof/>
                <w:webHidden/>
              </w:rPr>
              <w:fldChar w:fldCharType="begin"/>
            </w:r>
            <w:r w:rsidR="00DC270D">
              <w:rPr>
                <w:noProof/>
                <w:webHidden/>
              </w:rPr>
              <w:instrText xml:space="preserve"> PAGEREF _Toc12870759 \h </w:instrText>
            </w:r>
            <w:r w:rsidR="00DC270D">
              <w:rPr>
                <w:noProof/>
                <w:webHidden/>
              </w:rPr>
            </w:r>
            <w:r w:rsidR="00DC270D">
              <w:rPr>
                <w:noProof/>
                <w:webHidden/>
              </w:rPr>
              <w:fldChar w:fldCharType="separate"/>
            </w:r>
            <w:r w:rsidR="004B5B0B">
              <w:rPr>
                <w:noProof/>
                <w:webHidden/>
              </w:rPr>
              <w:t>28</w:t>
            </w:r>
            <w:r w:rsidR="00DC270D">
              <w:rPr>
                <w:noProof/>
                <w:webHidden/>
              </w:rPr>
              <w:fldChar w:fldCharType="end"/>
            </w:r>
          </w:hyperlink>
        </w:p>
        <w:p w14:paraId="729CF069" w14:textId="56E772C7" w:rsidR="00DC270D" w:rsidRDefault="00A31B7D">
          <w:pPr>
            <w:pStyle w:val="TDC2"/>
            <w:tabs>
              <w:tab w:val="left" w:pos="1320"/>
            </w:tabs>
            <w:rPr>
              <w:rFonts w:asciiTheme="minorHAnsi" w:eastAsiaTheme="minorEastAsia" w:hAnsiTheme="minorHAnsi"/>
              <w:noProof/>
              <w:sz w:val="22"/>
              <w:lang w:eastAsia="es-ES"/>
            </w:rPr>
          </w:pPr>
          <w:hyperlink w:anchor="_Toc12870760" w:history="1">
            <w:r w:rsidR="00DC270D" w:rsidRPr="00154A1E">
              <w:rPr>
                <w:rStyle w:val="Hipervnculo"/>
                <w:noProof/>
              </w:rPr>
              <w:t>5.1.</w:t>
            </w:r>
            <w:r w:rsidR="00DC270D">
              <w:rPr>
                <w:rFonts w:asciiTheme="minorHAnsi" w:eastAsiaTheme="minorEastAsia" w:hAnsiTheme="minorHAnsi"/>
                <w:noProof/>
                <w:sz w:val="22"/>
                <w:lang w:eastAsia="es-ES"/>
              </w:rPr>
              <w:tab/>
            </w:r>
            <w:r w:rsidR="00DC270D" w:rsidRPr="00154A1E">
              <w:rPr>
                <w:rStyle w:val="Hipervnculo"/>
                <w:noProof/>
              </w:rPr>
              <w:t>Inicio del proyecto</w:t>
            </w:r>
            <w:r w:rsidR="00DC270D">
              <w:rPr>
                <w:noProof/>
                <w:webHidden/>
              </w:rPr>
              <w:tab/>
            </w:r>
            <w:r w:rsidR="00DC270D">
              <w:rPr>
                <w:noProof/>
                <w:webHidden/>
              </w:rPr>
              <w:fldChar w:fldCharType="begin"/>
            </w:r>
            <w:r w:rsidR="00DC270D">
              <w:rPr>
                <w:noProof/>
                <w:webHidden/>
              </w:rPr>
              <w:instrText xml:space="preserve"> PAGEREF _Toc12870760 \h </w:instrText>
            </w:r>
            <w:r w:rsidR="00DC270D">
              <w:rPr>
                <w:noProof/>
                <w:webHidden/>
              </w:rPr>
            </w:r>
            <w:r w:rsidR="00DC270D">
              <w:rPr>
                <w:noProof/>
                <w:webHidden/>
              </w:rPr>
              <w:fldChar w:fldCharType="separate"/>
            </w:r>
            <w:r w:rsidR="004B5B0B">
              <w:rPr>
                <w:noProof/>
                <w:webHidden/>
              </w:rPr>
              <w:t>28</w:t>
            </w:r>
            <w:r w:rsidR="00DC270D">
              <w:rPr>
                <w:noProof/>
                <w:webHidden/>
              </w:rPr>
              <w:fldChar w:fldCharType="end"/>
            </w:r>
          </w:hyperlink>
        </w:p>
        <w:p w14:paraId="09BFD86B" w14:textId="7811071D" w:rsidR="00DC270D" w:rsidRDefault="00A31B7D">
          <w:pPr>
            <w:pStyle w:val="TDC2"/>
            <w:tabs>
              <w:tab w:val="left" w:pos="1320"/>
            </w:tabs>
            <w:rPr>
              <w:rFonts w:asciiTheme="minorHAnsi" w:eastAsiaTheme="minorEastAsia" w:hAnsiTheme="minorHAnsi"/>
              <w:noProof/>
              <w:sz w:val="22"/>
              <w:lang w:eastAsia="es-ES"/>
            </w:rPr>
          </w:pPr>
          <w:hyperlink w:anchor="_Toc12870761" w:history="1">
            <w:r w:rsidR="00DC270D" w:rsidRPr="00154A1E">
              <w:rPr>
                <w:rStyle w:val="Hipervnculo"/>
                <w:noProof/>
              </w:rPr>
              <w:t>5.2.</w:t>
            </w:r>
            <w:r w:rsidR="00DC270D">
              <w:rPr>
                <w:rFonts w:asciiTheme="minorHAnsi" w:eastAsiaTheme="minorEastAsia" w:hAnsiTheme="minorHAnsi"/>
                <w:noProof/>
                <w:sz w:val="22"/>
                <w:lang w:eastAsia="es-ES"/>
              </w:rPr>
              <w:tab/>
            </w:r>
            <w:r w:rsidR="00DC270D" w:rsidRPr="00154A1E">
              <w:rPr>
                <w:rStyle w:val="Hipervnculo"/>
                <w:noProof/>
              </w:rPr>
              <w:t>Metodologías</w:t>
            </w:r>
            <w:r w:rsidR="00DC270D">
              <w:rPr>
                <w:noProof/>
                <w:webHidden/>
              </w:rPr>
              <w:tab/>
            </w:r>
            <w:r w:rsidR="00DC270D">
              <w:rPr>
                <w:noProof/>
                <w:webHidden/>
              </w:rPr>
              <w:fldChar w:fldCharType="begin"/>
            </w:r>
            <w:r w:rsidR="00DC270D">
              <w:rPr>
                <w:noProof/>
                <w:webHidden/>
              </w:rPr>
              <w:instrText xml:space="preserve"> PAGEREF _Toc12870761 \h </w:instrText>
            </w:r>
            <w:r w:rsidR="00DC270D">
              <w:rPr>
                <w:noProof/>
                <w:webHidden/>
              </w:rPr>
            </w:r>
            <w:r w:rsidR="00DC270D">
              <w:rPr>
                <w:noProof/>
                <w:webHidden/>
              </w:rPr>
              <w:fldChar w:fldCharType="separate"/>
            </w:r>
            <w:r w:rsidR="004B5B0B">
              <w:rPr>
                <w:noProof/>
                <w:webHidden/>
              </w:rPr>
              <w:t>29</w:t>
            </w:r>
            <w:r w:rsidR="00DC270D">
              <w:rPr>
                <w:noProof/>
                <w:webHidden/>
              </w:rPr>
              <w:fldChar w:fldCharType="end"/>
            </w:r>
          </w:hyperlink>
        </w:p>
        <w:p w14:paraId="1FDE467B" w14:textId="156B6BB0" w:rsidR="00DC270D" w:rsidRDefault="00A31B7D">
          <w:pPr>
            <w:pStyle w:val="TDC2"/>
            <w:tabs>
              <w:tab w:val="left" w:pos="1320"/>
            </w:tabs>
            <w:rPr>
              <w:rFonts w:asciiTheme="minorHAnsi" w:eastAsiaTheme="minorEastAsia" w:hAnsiTheme="minorHAnsi"/>
              <w:noProof/>
              <w:sz w:val="22"/>
              <w:lang w:eastAsia="es-ES"/>
            </w:rPr>
          </w:pPr>
          <w:hyperlink w:anchor="_Toc12870762" w:history="1">
            <w:r w:rsidR="00DC270D" w:rsidRPr="00154A1E">
              <w:rPr>
                <w:rStyle w:val="Hipervnculo"/>
                <w:noProof/>
              </w:rPr>
              <w:t>5.3.</w:t>
            </w:r>
            <w:r w:rsidR="00DC270D">
              <w:rPr>
                <w:rFonts w:asciiTheme="minorHAnsi" w:eastAsiaTheme="minorEastAsia" w:hAnsiTheme="minorHAnsi"/>
                <w:noProof/>
                <w:sz w:val="22"/>
                <w:lang w:eastAsia="es-ES"/>
              </w:rPr>
              <w:tab/>
            </w:r>
            <w:r w:rsidR="00DC270D" w:rsidRPr="00154A1E">
              <w:rPr>
                <w:rStyle w:val="Hipervnculo"/>
                <w:noProof/>
              </w:rPr>
              <w:t>Formación</w:t>
            </w:r>
            <w:r w:rsidR="00DC270D">
              <w:rPr>
                <w:noProof/>
                <w:webHidden/>
              </w:rPr>
              <w:tab/>
            </w:r>
            <w:r w:rsidR="00DC270D">
              <w:rPr>
                <w:noProof/>
                <w:webHidden/>
              </w:rPr>
              <w:fldChar w:fldCharType="begin"/>
            </w:r>
            <w:r w:rsidR="00DC270D">
              <w:rPr>
                <w:noProof/>
                <w:webHidden/>
              </w:rPr>
              <w:instrText xml:space="preserve"> PAGEREF _Toc12870762 \h </w:instrText>
            </w:r>
            <w:r w:rsidR="00DC270D">
              <w:rPr>
                <w:noProof/>
                <w:webHidden/>
              </w:rPr>
            </w:r>
            <w:r w:rsidR="00DC270D">
              <w:rPr>
                <w:noProof/>
                <w:webHidden/>
              </w:rPr>
              <w:fldChar w:fldCharType="separate"/>
            </w:r>
            <w:r w:rsidR="004B5B0B">
              <w:rPr>
                <w:noProof/>
                <w:webHidden/>
              </w:rPr>
              <w:t>30</w:t>
            </w:r>
            <w:r w:rsidR="00DC270D">
              <w:rPr>
                <w:noProof/>
                <w:webHidden/>
              </w:rPr>
              <w:fldChar w:fldCharType="end"/>
            </w:r>
          </w:hyperlink>
        </w:p>
        <w:p w14:paraId="2D42ACB5" w14:textId="39683ED4" w:rsidR="00DC270D" w:rsidRDefault="00A31B7D">
          <w:pPr>
            <w:pStyle w:val="TDC2"/>
            <w:tabs>
              <w:tab w:val="left" w:pos="1320"/>
            </w:tabs>
            <w:rPr>
              <w:rFonts w:asciiTheme="minorHAnsi" w:eastAsiaTheme="minorEastAsia" w:hAnsiTheme="minorHAnsi"/>
              <w:noProof/>
              <w:sz w:val="22"/>
              <w:lang w:eastAsia="es-ES"/>
            </w:rPr>
          </w:pPr>
          <w:hyperlink w:anchor="_Toc12870763" w:history="1">
            <w:r w:rsidR="00DC270D" w:rsidRPr="00154A1E">
              <w:rPr>
                <w:rStyle w:val="Hipervnculo"/>
                <w:noProof/>
              </w:rPr>
              <w:t>5.4.</w:t>
            </w:r>
            <w:r w:rsidR="00DC270D">
              <w:rPr>
                <w:rFonts w:asciiTheme="minorHAnsi" w:eastAsiaTheme="minorEastAsia" w:hAnsiTheme="minorHAnsi"/>
                <w:noProof/>
                <w:sz w:val="22"/>
                <w:lang w:eastAsia="es-ES"/>
              </w:rPr>
              <w:tab/>
            </w:r>
            <w:r w:rsidR="00DC270D" w:rsidRPr="00154A1E">
              <w:rPr>
                <w:rStyle w:val="Hipervnculo"/>
                <w:noProof/>
              </w:rPr>
              <w:t>Pre-Desarrollo</w:t>
            </w:r>
            <w:r w:rsidR="00DC270D">
              <w:rPr>
                <w:noProof/>
                <w:webHidden/>
              </w:rPr>
              <w:tab/>
            </w:r>
            <w:r w:rsidR="00DC270D">
              <w:rPr>
                <w:noProof/>
                <w:webHidden/>
              </w:rPr>
              <w:fldChar w:fldCharType="begin"/>
            </w:r>
            <w:r w:rsidR="00DC270D">
              <w:rPr>
                <w:noProof/>
                <w:webHidden/>
              </w:rPr>
              <w:instrText xml:space="preserve"> PAGEREF _Toc12870763 \h </w:instrText>
            </w:r>
            <w:r w:rsidR="00DC270D">
              <w:rPr>
                <w:noProof/>
                <w:webHidden/>
              </w:rPr>
            </w:r>
            <w:r w:rsidR="00DC270D">
              <w:rPr>
                <w:noProof/>
                <w:webHidden/>
              </w:rPr>
              <w:fldChar w:fldCharType="separate"/>
            </w:r>
            <w:r w:rsidR="004B5B0B">
              <w:rPr>
                <w:noProof/>
                <w:webHidden/>
              </w:rPr>
              <w:t>31</w:t>
            </w:r>
            <w:r w:rsidR="00DC270D">
              <w:rPr>
                <w:noProof/>
                <w:webHidden/>
              </w:rPr>
              <w:fldChar w:fldCharType="end"/>
            </w:r>
          </w:hyperlink>
        </w:p>
        <w:p w14:paraId="71E8754A" w14:textId="61BB36A8" w:rsidR="00DC270D" w:rsidRDefault="00A31B7D">
          <w:pPr>
            <w:pStyle w:val="TDC2"/>
            <w:tabs>
              <w:tab w:val="left" w:pos="1320"/>
            </w:tabs>
            <w:rPr>
              <w:rFonts w:asciiTheme="minorHAnsi" w:eastAsiaTheme="minorEastAsia" w:hAnsiTheme="minorHAnsi"/>
              <w:noProof/>
              <w:sz w:val="22"/>
              <w:lang w:eastAsia="es-ES"/>
            </w:rPr>
          </w:pPr>
          <w:hyperlink w:anchor="_Toc12870764" w:history="1">
            <w:r w:rsidR="00DC270D" w:rsidRPr="00154A1E">
              <w:rPr>
                <w:rStyle w:val="Hipervnculo"/>
                <w:noProof/>
              </w:rPr>
              <w:t>5.5.</w:t>
            </w:r>
            <w:r w:rsidR="00DC270D">
              <w:rPr>
                <w:rFonts w:asciiTheme="minorHAnsi" w:eastAsiaTheme="minorEastAsia" w:hAnsiTheme="minorHAnsi"/>
                <w:noProof/>
                <w:sz w:val="22"/>
                <w:lang w:eastAsia="es-ES"/>
              </w:rPr>
              <w:tab/>
            </w:r>
            <w:r w:rsidR="00DC270D" w:rsidRPr="00154A1E">
              <w:rPr>
                <w:rStyle w:val="Hipervnculo"/>
                <w:noProof/>
              </w:rPr>
              <w:t>Desarrollo de la librería</w:t>
            </w:r>
            <w:r w:rsidR="00DC270D">
              <w:rPr>
                <w:noProof/>
                <w:webHidden/>
              </w:rPr>
              <w:tab/>
            </w:r>
            <w:r w:rsidR="00DC270D">
              <w:rPr>
                <w:noProof/>
                <w:webHidden/>
              </w:rPr>
              <w:fldChar w:fldCharType="begin"/>
            </w:r>
            <w:r w:rsidR="00DC270D">
              <w:rPr>
                <w:noProof/>
                <w:webHidden/>
              </w:rPr>
              <w:instrText xml:space="preserve"> PAGEREF _Toc12870764 \h </w:instrText>
            </w:r>
            <w:r w:rsidR="00DC270D">
              <w:rPr>
                <w:noProof/>
                <w:webHidden/>
              </w:rPr>
            </w:r>
            <w:r w:rsidR="00DC270D">
              <w:rPr>
                <w:noProof/>
                <w:webHidden/>
              </w:rPr>
              <w:fldChar w:fldCharType="separate"/>
            </w:r>
            <w:r w:rsidR="004B5B0B">
              <w:rPr>
                <w:noProof/>
                <w:webHidden/>
              </w:rPr>
              <w:t>31</w:t>
            </w:r>
            <w:r w:rsidR="00DC270D">
              <w:rPr>
                <w:noProof/>
                <w:webHidden/>
              </w:rPr>
              <w:fldChar w:fldCharType="end"/>
            </w:r>
          </w:hyperlink>
        </w:p>
        <w:p w14:paraId="7DE89A68" w14:textId="5A47CA7A" w:rsidR="00DC270D" w:rsidRDefault="00A31B7D">
          <w:pPr>
            <w:pStyle w:val="TDC2"/>
            <w:tabs>
              <w:tab w:val="left" w:pos="1320"/>
            </w:tabs>
            <w:rPr>
              <w:rFonts w:asciiTheme="minorHAnsi" w:eastAsiaTheme="minorEastAsia" w:hAnsiTheme="minorHAnsi"/>
              <w:noProof/>
              <w:sz w:val="22"/>
              <w:lang w:eastAsia="es-ES"/>
            </w:rPr>
          </w:pPr>
          <w:hyperlink w:anchor="_Toc12870765" w:history="1">
            <w:r w:rsidR="00DC270D" w:rsidRPr="00154A1E">
              <w:rPr>
                <w:rStyle w:val="Hipervnculo"/>
                <w:noProof/>
              </w:rPr>
              <w:t>5.6.</w:t>
            </w:r>
            <w:r w:rsidR="00DC270D">
              <w:rPr>
                <w:rFonts w:asciiTheme="minorHAnsi" w:eastAsiaTheme="minorEastAsia" w:hAnsiTheme="minorHAnsi"/>
                <w:noProof/>
                <w:sz w:val="22"/>
                <w:lang w:eastAsia="es-ES"/>
              </w:rPr>
              <w:tab/>
            </w:r>
            <w:r w:rsidR="00DC270D" w:rsidRPr="00154A1E">
              <w:rPr>
                <w:rStyle w:val="Hipervnculo"/>
                <w:noProof/>
              </w:rPr>
              <w:t>Desarrollo de la automatización</w:t>
            </w:r>
            <w:r w:rsidR="00DC270D">
              <w:rPr>
                <w:noProof/>
                <w:webHidden/>
              </w:rPr>
              <w:tab/>
            </w:r>
            <w:r w:rsidR="00DC270D">
              <w:rPr>
                <w:noProof/>
                <w:webHidden/>
              </w:rPr>
              <w:fldChar w:fldCharType="begin"/>
            </w:r>
            <w:r w:rsidR="00DC270D">
              <w:rPr>
                <w:noProof/>
                <w:webHidden/>
              </w:rPr>
              <w:instrText xml:space="preserve"> PAGEREF _Toc12870765 \h </w:instrText>
            </w:r>
            <w:r w:rsidR="00DC270D">
              <w:rPr>
                <w:noProof/>
                <w:webHidden/>
              </w:rPr>
            </w:r>
            <w:r w:rsidR="00DC270D">
              <w:rPr>
                <w:noProof/>
                <w:webHidden/>
              </w:rPr>
              <w:fldChar w:fldCharType="separate"/>
            </w:r>
            <w:r w:rsidR="004B5B0B">
              <w:rPr>
                <w:noProof/>
                <w:webHidden/>
              </w:rPr>
              <w:t>35</w:t>
            </w:r>
            <w:r w:rsidR="00DC270D">
              <w:rPr>
                <w:noProof/>
                <w:webHidden/>
              </w:rPr>
              <w:fldChar w:fldCharType="end"/>
            </w:r>
          </w:hyperlink>
        </w:p>
        <w:p w14:paraId="5F7871CE" w14:textId="2BF6B5B1" w:rsidR="00DC270D" w:rsidRDefault="00A31B7D">
          <w:pPr>
            <w:pStyle w:val="TDC2"/>
            <w:tabs>
              <w:tab w:val="left" w:pos="1320"/>
            </w:tabs>
            <w:rPr>
              <w:rFonts w:asciiTheme="minorHAnsi" w:eastAsiaTheme="minorEastAsia" w:hAnsiTheme="minorHAnsi"/>
              <w:noProof/>
              <w:sz w:val="22"/>
              <w:lang w:eastAsia="es-ES"/>
            </w:rPr>
          </w:pPr>
          <w:hyperlink w:anchor="_Toc12870766" w:history="1">
            <w:r w:rsidR="00DC270D" w:rsidRPr="00154A1E">
              <w:rPr>
                <w:rStyle w:val="Hipervnculo"/>
                <w:noProof/>
              </w:rPr>
              <w:t>5.7.</w:t>
            </w:r>
            <w:r w:rsidR="00DC270D">
              <w:rPr>
                <w:rFonts w:asciiTheme="minorHAnsi" w:eastAsiaTheme="minorEastAsia" w:hAnsiTheme="minorHAnsi"/>
                <w:noProof/>
                <w:sz w:val="22"/>
                <w:lang w:eastAsia="es-ES"/>
              </w:rPr>
              <w:tab/>
            </w:r>
            <w:r w:rsidR="00DC270D" w:rsidRPr="00154A1E">
              <w:rPr>
                <w:rStyle w:val="Hipervnculo"/>
                <w:noProof/>
              </w:rPr>
              <w:t>Testing</w:t>
            </w:r>
            <w:r w:rsidR="00DC270D">
              <w:rPr>
                <w:noProof/>
                <w:webHidden/>
              </w:rPr>
              <w:tab/>
            </w:r>
            <w:r w:rsidR="00DC270D">
              <w:rPr>
                <w:noProof/>
                <w:webHidden/>
              </w:rPr>
              <w:fldChar w:fldCharType="begin"/>
            </w:r>
            <w:r w:rsidR="00DC270D">
              <w:rPr>
                <w:noProof/>
                <w:webHidden/>
              </w:rPr>
              <w:instrText xml:space="preserve"> PAGEREF _Toc12870766 \h </w:instrText>
            </w:r>
            <w:r w:rsidR="00DC270D">
              <w:rPr>
                <w:noProof/>
                <w:webHidden/>
              </w:rPr>
            </w:r>
            <w:r w:rsidR="00DC270D">
              <w:rPr>
                <w:noProof/>
                <w:webHidden/>
              </w:rPr>
              <w:fldChar w:fldCharType="separate"/>
            </w:r>
            <w:r w:rsidR="004B5B0B">
              <w:rPr>
                <w:noProof/>
                <w:webHidden/>
              </w:rPr>
              <w:t>38</w:t>
            </w:r>
            <w:r w:rsidR="00DC270D">
              <w:rPr>
                <w:noProof/>
                <w:webHidden/>
              </w:rPr>
              <w:fldChar w:fldCharType="end"/>
            </w:r>
          </w:hyperlink>
        </w:p>
        <w:p w14:paraId="2AB2C693" w14:textId="7F82E6F6" w:rsidR="00DC270D" w:rsidRDefault="00A31B7D">
          <w:pPr>
            <w:pStyle w:val="TDC2"/>
            <w:tabs>
              <w:tab w:val="left" w:pos="1320"/>
            </w:tabs>
            <w:rPr>
              <w:rFonts w:asciiTheme="minorHAnsi" w:eastAsiaTheme="minorEastAsia" w:hAnsiTheme="minorHAnsi"/>
              <w:noProof/>
              <w:sz w:val="22"/>
              <w:lang w:eastAsia="es-ES"/>
            </w:rPr>
          </w:pPr>
          <w:hyperlink w:anchor="_Toc12870767" w:history="1">
            <w:r w:rsidR="00DC270D" w:rsidRPr="00154A1E">
              <w:rPr>
                <w:rStyle w:val="Hipervnculo"/>
                <w:noProof/>
              </w:rPr>
              <w:t>5.8.</w:t>
            </w:r>
            <w:r w:rsidR="00DC270D">
              <w:rPr>
                <w:rFonts w:asciiTheme="minorHAnsi" w:eastAsiaTheme="minorEastAsia" w:hAnsiTheme="minorHAnsi"/>
                <w:noProof/>
                <w:sz w:val="22"/>
                <w:lang w:eastAsia="es-ES"/>
              </w:rPr>
              <w:tab/>
            </w:r>
            <w:r w:rsidR="00DC270D" w:rsidRPr="00154A1E">
              <w:rPr>
                <w:rStyle w:val="Hipervnculo"/>
                <w:noProof/>
              </w:rPr>
              <w:t>Publicación</w:t>
            </w:r>
            <w:r w:rsidR="00DC270D">
              <w:rPr>
                <w:noProof/>
                <w:webHidden/>
              </w:rPr>
              <w:tab/>
            </w:r>
            <w:r w:rsidR="00DC270D">
              <w:rPr>
                <w:noProof/>
                <w:webHidden/>
              </w:rPr>
              <w:fldChar w:fldCharType="begin"/>
            </w:r>
            <w:r w:rsidR="00DC270D">
              <w:rPr>
                <w:noProof/>
                <w:webHidden/>
              </w:rPr>
              <w:instrText xml:space="preserve"> PAGEREF _Toc12870767 \h </w:instrText>
            </w:r>
            <w:r w:rsidR="00DC270D">
              <w:rPr>
                <w:noProof/>
                <w:webHidden/>
              </w:rPr>
            </w:r>
            <w:r w:rsidR="00DC270D">
              <w:rPr>
                <w:noProof/>
                <w:webHidden/>
              </w:rPr>
              <w:fldChar w:fldCharType="separate"/>
            </w:r>
            <w:r w:rsidR="004B5B0B">
              <w:rPr>
                <w:noProof/>
                <w:webHidden/>
              </w:rPr>
              <w:t>38</w:t>
            </w:r>
            <w:r w:rsidR="00DC270D">
              <w:rPr>
                <w:noProof/>
                <w:webHidden/>
              </w:rPr>
              <w:fldChar w:fldCharType="end"/>
            </w:r>
          </w:hyperlink>
        </w:p>
        <w:p w14:paraId="2778CDF8" w14:textId="3BEAF115" w:rsidR="00DC270D" w:rsidRDefault="00A31B7D">
          <w:pPr>
            <w:pStyle w:val="TDC1"/>
            <w:tabs>
              <w:tab w:val="left" w:pos="880"/>
              <w:tab w:val="right" w:leader="dot" w:pos="8494"/>
            </w:tabs>
            <w:rPr>
              <w:rFonts w:asciiTheme="minorHAnsi" w:eastAsiaTheme="minorEastAsia" w:hAnsiTheme="minorHAnsi"/>
              <w:noProof/>
              <w:sz w:val="22"/>
              <w:lang w:eastAsia="es-ES"/>
            </w:rPr>
          </w:pPr>
          <w:hyperlink w:anchor="_Toc12870768" w:history="1">
            <w:r w:rsidR="00DC270D" w:rsidRPr="00154A1E">
              <w:rPr>
                <w:rStyle w:val="Hipervnculo"/>
                <w:noProof/>
              </w:rPr>
              <w:t>6.</w:t>
            </w:r>
            <w:r w:rsidR="00DC270D">
              <w:rPr>
                <w:rFonts w:asciiTheme="minorHAnsi" w:eastAsiaTheme="minorEastAsia" w:hAnsiTheme="minorHAnsi"/>
                <w:noProof/>
                <w:sz w:val="22"/>
                <w:lang w:eastAsia="es-ES"/>
              </w:rPr>
              <w:tab/>
            </w:r>
            <w:r w:rsidR="00DC270D" w:rsidRPr="00154A1E">
              <w:rPr>
                <w:rStyle w:val="Hipervnculo"/>
                <w:noProof/>
              </w:rPr>
              <w:t>Trabajos relacionados</w:t>
            </w:r>
            <w:r w:rsidR="00DC270D">
              <w:rPr>
                <w:noProof/>
                <w:webHidden/>
              </w:rPr>
              <w:tab/>
            </w:r>
            <w:r w:rsidR="00DC270D">
              <w:rPr>
                <w:noProof/>
                <w:webHidden/>
              </w:rPr>
              <w:fldChar w:fldCharType="begin"/>
            </w:r>
            <w:r w:rsidR="00DC270D">
              <w:rPr>
                <w:noProof/>
                <w:webHidden/>
              </w:rPr>
              <w:instrText xml:space="preserve"> PAGEREF _Toc12870768 \h </w:instrText>
            </w:r>
            <w:r w:rsidR="00DC270D">
              <w:rPr>
                <w:noProof/>
                <w:webHidden/>
              </w:rPr>
            </w:r>
            <w:r w:rsidR="00DC270D">
              <w:rPr>
                <w:noProof/>
                <w:webHidden/>
              </w:rPr>
              <w:fldChar w:fldCharType="separate"/>
            </w:r>
            <w:r w:rsidR="004B5B0B">
              <w:rPr>
                <w:noProof/>
                <w:webHidden/>
              </w:rPr>
              <w:t>40</w:t>
            </w:r>
            <w:r w:rsidR="00DC270D">
              <w:rPr>
                <w:noProof/>
                <w:webHidden/>
              </w:rPr>
              <w:fldChar w:fldCharType="end"/>
            </w:r>
          </w:hyperlink>
        </w:p>
        <w:p w14:paraId="60827164" w14:textId="1F20FE46" w:rsidR="00DC270D" w:rsidRDefault="00A31B7D">
          <w:pPr>
            <w:pStyle w:val="TDC1"/>
            <w:tabs>
              <w:tab w:val="left" w:pos="880"/>
              <w:tab w:val="right" w:leader="dot" w:pos="8494"/>
            </w:tabs>
            <w:rPr>
              <w:rFonts w:asciiTheme="minorHAnsi" w:eastAsiaTheme="minorEastAsia" w:hAnsiTheme="minorHAnsi"/>
              <w:noProof/>
              <w:sz w:val="22"/>
              <w:lang w:eastAsia="es-ES"/>
            </w:rPr>
          </w:pPr>
          <w:hyperlink w:anchor="_Toc12870769" w:history="1">
            <w:r w:rsidR="00DC270D" w:rsidRPr="00154A1E">
              <w:rPr>
                <w:rStyle w:val="Hipervnculo"/>
                <w:noProof/>
              </w:rPr>
              <w:t>7.</w:t>
            </w:r>
            <w:r w:rsidR="00DC270D">
              <w:rPr>
                <w:rFonts w:asciiTheme="minorHAnsi" w:eastAsiaTheme="minorEastAsia" w:hAnsiTheme="minorHAnsi"/>
                <w:noProof/>
                <w:sz w:val="22"/>
                <w:lang w:eastAsia="es-ES"/>
              </w:rPr>
              <w:tab/>
            </w:r>
            <w:r w:rsidR="00DC270D" w:rsidRPr="00154A1E">
              <w:rPr>
                <w:rStyle w:val="Hipervnculo"/>
                <w:noProof/>
              </w:rPr>
              <w:t>Conclusiones y Líneas de trabajo futuras</w:t>
            </w:r>
            <w:r w:rsidR="00DC270D">
              <w:rPr>
                <w:noProof/>
                <w:webHidden/>
              </w:rPr>
              <w:tab/>
            </w:r>
            <w:r w:rsidR="00DC270D">
              <w:rPr>
                <w:noProof/>
                <w:webHidden/>
              </w:rPr>
              <w:fldChar w:fldCharType="begin"/>
            </w:r>
            <w:r w:rsidR="00DC270D">
              <w:rPr>
                <w:noProof/>
                <w:webHidden/>
              </w:rPr>
              <w:instrText xml:space="preserve"> PAGEREF _Toc12870769 \h </w:instrText>
            </w:r>
            <w:r w:rsidR="00DC270D">
              <w:rPr>
                <w:noProof/>
                <w:webHidden/>
              </w:rPr>
            </w:r>
            <w:r w:rsidR="00DC270D">
              <w:rPr>
                <w:noProof/>
                <w:webHidden/>
              </w:rPr>
              <w:fldChar w:fldCharType="separate"/>
            </w:r>
            <w:r w:rsidR="004B5B0B">
              <w:rPr>
                <w:noProof/>
                <w:webHidden/>
              </w:rPr>
              <w:t>44</w:t>
            </w:r>
            <w:r w:rsidR="00DC270D">
              <w:rPr>
                <w:noProof/>
                <w:webHidden/>
              </w:rPr>
              <w:fldChar w:fldCharType="end"/>
            </w:r>
          </w:hyperlink>
        </w:p>
        <w:p w14:paraId="0745026B" w14:textId="37175B2E" w:rsidR="00DC270D" w:rsidRDefault="00A31B7D">
          <w:pPr>
            <w:pStyle w:val="TDC2"/>
            <w:tabs>
              <w:tab w:val="left" w:pos="1320"/>
            </w:tabs>
            <w:rPr>
              <w:rFonts w:asciiTheme="minorHAnsi" w:eastAsiaTheme="minorEastAsia" w:hAnsiTheme="minorHAnsi"/>
              <w:noProof/>
              <w:sz w:val="22"/>
              <w:lang w:eastAsia="es-ES"/>
            </w:rPr>
          </w:pPr>
          <w:hyperlink w:anchor="_Toc12870770" w:history="1">
            <w:r w:rsidR="00DC270D" w:rsidRPr="00154A1E">
              <w:rPr>
                <w:rStyle w:val="Hipervnculo"/>
                <w:noProof/>
              </w:rPr>
              <w:t>7.1.</w:t>
            </w:r>
            <w:r w:rsidR="00DC270D">
              <w:rPr>
                <w:rFonts w:asciiTheme="minorHAnsi" w:eastAsiaTheme="minorEastAsia" w:hAnsiTheme="minorHAnsi"/>
                <w:noProof/>
                <w:sz w:val="22"/>
                <w:lang w:eastAsia="es-ES"/>
              </w:rPr>
              <w:tab/>
            </w:r>
            <w:r w:rsidR="00DC270D" w:rsidRPr="00154A1E">
              <w:rPr>
                <w:rStyle w:val="Hipervnculo"/>
                <w:noProof/>
              </w:rPr>
              <w:t>Conclusiones</w:t>
            </w:r>
            <w:r w:rsidR="00DC270D">
              <w:rPr>
                <w:noProof/>
                <w:webHidden/>
              </w:rPr>
              <w:tab/>
            </w:r>
            <w:r w:rsidR="00DC270D">
              <w:rPr>
                <w:noProof/>
                <w:webHidden/>
              </w:rPr>
              <w:fldChar w:fldCharType="begin"/>
            </w:r>
            <w:r w:rsidR="00DC270D">
              <w:rPr>
                <w:noProof/>
                <w:webHidden/>
              </w:rPr>
              <w:instrText xml:space="preserve"> PAGEREF _Toc12870770 \h </w:instrText>
            </w:r>
            <w:r w:rsidR="00DC270D">
              <w:rPr>
                <w:noProof/>
                <w:webHidden/>
              </w:rPr>
            </w:r>
            <w:r w:rsidR="00DC270D">
              <w:rPr>
                <w:noProof/>
                <w:webHidden/>
              </w:rPr>
              <w:fldChar w:fldCharType="separate"/>
            </w:r>
            <w:r w:rsidR="004B5B0B">
              <w:rPr>
                <w:noProof/>
                <w:webHidden/>
              </w:rPr>
              <w:t>44</w:t>
            </w:r>
            <w:r w:rsidR="00DC270D">
              <w:rPr>
                <w:noProof/>
                <w:webHidden/>
              </w:rPr>
              <w:fldChar w:fldCharType="end"/>
            </w:r>
          </w:hyperlink>
        </w:p>
        <w:p w14:paraId="7D7A645C" w14:textId="430D5725" w:rsidR="00DC270D" w:rsidRDefault="00A31B7D">
          <w:pPr>
            <w:pStyle w:val="TDC2"/>
            <w:tabs>
              <w:tab w:val="left" w:pos="1320"/>
            </w:tabs>
            <w:rPr>
              <w:rFonts w:asciiTheme="minorHAnsi" w:eastAsiaTheme="minorEastAsia" w:hAnsiTheme="minorHAnsi"/>
              <w:noProof/>
              <w:sz w:val="22"/>
              <w:lang w:eastAsia="es-ES"/>
            </w:rPr>
          </w:pPr>
          <w:hyperlink w:anchor="_Toc12870771" w:history="1">
            <w:r w:rsidR="00DC270D" w:rsidRPr="00154A1E">
              <w:rPr>
                <w:rStyle w:val="Hipervnculo"/>
                <w:noProof/>
              </w:rPr>
              <w:t>7.2.</w:t>
            </w:r>
            <w:r w:rsidR="00DC270D">
              <w:rPr>
                <w:rFonts w:asciiTheme="minorHAnsi" w:eastAsiaTheme="minorEastAsia" w:hAnsiTheme="minorHAnsi"/>
                <w:noProof/>
                <w:sz w:val="22"/>
                <w:lang w:eastAsia="es-ES"/>
              </w:rPr>
              <w:tab/>
            </w:r>
            <w:r w:rsidR="00DC270D" w:rsidRPr="00154A1E">
              <w:rPr>
                <w:rStyle w:val="Hipervnculo"/>
                <w:noProof/>
              </w:rPr>
              <w:t>Líneas de trabajo futuras</w:t>
            </w:r>
            <w:r w:rsidR="00DC270D">
              <w:rPr>
                <w:noProof/>
                <w:webHidden/>
              </w:rPr>
              <w:tab/>
            </w:r>
            <w:r w:rsidR="00DC270D">
              <w:rPr>
                <w:noProof/>
                <w:webHidden/>
              </w:rPr>
              <w:fldChar w:fldCharType="begin"/>
            </w:r>
            <w:r w:rsidR="00DC270D">
              <w:rPr>
                <w:noProof/>
                <w:webHidden/>
              </w:rPr>
              <w:instrText xml:space="preserve"> PAGEREF _Toc12870771 \h </w:instrText>
            </w:r>
            <w:r w:rsidR="00DC270D">
              <w:rPr>
                <w:noProof/>
                <w:webHidden/>
              </w:rPr>
            </w:r>
            <w:r w:rsidR="00DC270D">
              <w:rPr>
                <w:noProof/>
                <w:webHidden/>
              </w:rPr>
              <w:fldChar w:fldCharType="separate"/>
            </w:r>
            <w:r w:rsidR="004B5B0B">
              <w:rPr>
                <w:noProof/>
                <w:webHidden/>
              </w:rPr>
              <w:t>45</w:t>
            </w:r>
            <w:r w:rsidR="00DC270D">
              <w:rPr>
                <w:noProof/>
                <w:webHidden/>
              </w:rPr>
              <w:fldChar w:fldCharType="end"/>
            </w:r>
          </w:hyperlink>
        </w:p>
        <w:p w14:paraId="5B69250A" w14:textId="156425B7" w:rsidR="00DC270D" w:rsidRDefault="00A31B7D">
          <w:pPr>
            <w:pStyle w:val="TDC1"/>
            <w:tabs>
              <w:tab w:val="left" w:pos="880"/>
              <w:tab w:val="right" w:leader="dot" w:pos="8494"/>
            </w:tabs>
            <w:rPr>
              <w:rFonts w:asciiTheme="minorHAnsi" w:eastAsiaTheme="minorEastAsia" w:hAnsiTheme="minorHAnsi"/>
              <w:noProof/>
              <w:sz w:val="22"/>
              <w:lang w:eastAsia="es-ES"/>
            </w:rPr>
          </w:pPr>
          <w:hyperlink w:anchor="_Toc12870772" w:history="1">
            <w:r w:rsidR="00DC270D" w:rsidRPr="00154A1E">
              <w:rPr>
                <w:rStyle w:val="Hipervnculo"/>
                <w:noProof/>
              </w:rPr>
              <w:t>8.</w:t>
            </w:r>
            <w:r w:rsidR="00DC270D">
              <w:rPr>
                <w:rFonts w:asciiTheme="minorHAnsi" w:eastAsiaTheme="minorEastAsia" w:hAnsiTheme="minorHAnsi"/>
                <w:noProof/>
                <w:sz w:val="22"/>
                <w:lang w:eastAsia="es-ES"/>
              </w:rPr>
              <w:tab/>
            </w:r>
            <w:r w:rsidR="00DC270D" w:rsidRPr="00154A1E">
              <w:rPr>
                <w:rStyle w:val="Hipervnculo"/>
                <w:noProof/>
              </w:rPr>
              <w:t>Bibliografía</w:t>
            </w:r>
            <w:r w:rsidR="00DC270D">
              <w:rPr>
                <w:noProof/>
                <w:webHidden/>
              </w:rPr>
              <w:tab/>
            </w:r>
            <w:r w:rsidR="00DC270D">
              <w:rPr>
                <w:noProof/>
                <w:webHidden/>
              </w:rPr>
              <w:fldChar w:fldCharType="begin"/>
            </w:r>
            <w:r w:rsidR="00DC270D">
              <w:rPr>
                <w:noProof/>
                <w:webHidden/>
              </w:rPr>
              <w:instrText xml:space="preserve"> PAGEREF _Toc12870772 \h </w:instrText>
            </w:r>
            <w:r w:rsidR="00DC270D">
              <w:rPr>
                <w:noProof/>
                <w:webHidden/>
              </w:rPr>
            </w:r>
            <w:r w:rsidR="00DC270D">
              <w:rPr>
                <w:noProof/>
                <w:webHidden/>
              </w:rPr>
              <w:fldChar w:fldCharType="separate"/>
            </w:r>
            <w:r w:rsidR="004B5B0B">
              <w:rPr>
                <w:noProof/>
                <w:webHidden/>
              </w:rPr>
              <w:t>46</w:t>
            </w:r>
            <w:r w:rsidR="00DC270D">
              <w:rPr>
                <w:noProof/>
                <w:webHidden/>
              </w:rPr>
              <w:fldChar w:fldCharType="end"/>
            </w:r>
          </w:hyperlink>
        </w:p>
        <w:p w14:paraId="550F631B" w14:textId="15106207" w:rsidR="00E60CF5" w:rsidRDefault="00E60CF5">
          <w:r>
            <w:rPr>
              <w:b/>
              <w:bCs/>
            </w:rPr>
            <w:fldChar w:fldCharType="end"/>
          </w:r>
        </w:p>
      </w:sdtContent>
    </w:sdt>
    <w:p w14:paraId="4A59D6E1" w14:textId="77777777" w:rsidR="00E60CF5" w:rsidRPr="00D31F13" w:rsidRDefault="00E60CF5" w:rsidP="00E60CF5"/>
    <w:p w14:paraId="739547EF" w14:textId="77777777" w:rsidR="002333E4" w:rsidRDefault="002333E4" w:rsidP="00D31F13">
      <w:pPr>
        <w:ind w:firstLine="0"/>
      </w:pPr>
      <w:r>
        <w:br w:type="page"/>
      </w:r>
    </w:p>
    <w:p w14:paraId="40F57FA1" w14:textId="77777777" w:rsidR="002D190D" w:rsidRDefault="002D190D" w:rsidP="002D190D">
      <w:pPr>
        <w:pStyle w:val="Ttulo1"/>
        <w:numPr>
          <w:ilvl w:val="0"/>
          <w:numId w:val="0"/>
        </w:numPr>
        <w:ind w:left="340" w:hanging="340"/>
        <w:sectPr w:rsidR="002D190D" w:rsidSect="00F83239">
          <w:headerReference w:type="default" r:id="rId15"/>
          <w:pgSz w:w="11906" w:h="16838"/>
          <w:pgMar w:top="1417" w:right="1701" w:bottom="1417" w:left="1701" w:header="708" w:footer="708" w:gutter="0"/>
          <w:cols w:space="708"/>
          <w:titlePg/>
          <w:docGrid w:linePitch="360"/>
        </w:sectPr>
      </w:pPr>
    </w:p>
    <w:p w14:paraId="252E1B3B" w14:textId="65857EEE" w:rsidR="002333E4" w:rsidRDefault="002333E4" w:rsidP="00921253"/>
    <w:p w14:paraId="4D635CBB" w14:textId="77777777" w:rsidR="00F873FB" w:rsidRDefault="00F873FB" w:rsidP="00921253"/>
    <w:tbl>
      <w:tblPr>
        <w:tblStyle w:val="Tablaconcuadrcula"/>
        <w:tblW w:w="0" w:type="auto"/>
        <w:tblLook w:val="04A0" w:firstRow="1" w:lastRow="0" w:firstColumn="1" w:lastColumn="0" w:noHBand="0" w:noVBand="1"/>
      </w:tblPr>
      <w:tblGrid>
        <w:gridCol w:w="8494"/>
      </w:tblGrid>
      <w:tr w:rsidR="002D190D" w14:paraId="08A902E4" w14:textId="77777777" w:rsidTr="00FB6B38">
        <w:tc>
          <w:tcPr>
            <w:tcW w:w="8494" w:type="dxa"/>
            <w:tcBorders>
              <w:left w:val="nil"/>
              <w:right w:val="nil"/>
            </w:tcBorders>
          </w:tcPr>
          <w:p w14:paraId="74D774CE" w14:textId="77777777" w:rsidR="002D190D" w:rsidRPr="00114B07" w:rsidRDefault="002D190D" w:rsidP="00AA1181">
            <w:pPr>
              <w:pStyle w:val="Ttulo1"/>
              <w:numPr>
                <w:ilvl w:val="0"/>
                <w:numId w:val="0"/>
              </w:numPr>
              <w:ind w:left="340"/>
              <w:jc w:val="center"/>
              <w:outlineLvl w:val="0"/>
            </w:pPr>
            <w:bookmarkStart w:id="3" w:name="_Toc12870737"/>
            <w:r>
              <w:t>Índice de tablas</w:t>
            </w:r>
            <w:bookmarkEnd w:id="3"/>
          </w:p>
        </w:tc>
      </w:tr>
    </w:tbl>
    <w:p w14:paraId="56E0A8A3" w14:textId="77777777" w:rsidR="003B7C54" w:rsidRDefault="003B7C54">
      <w:pPr>
        <w:spacing w:before="0" w:after="160"/>
        <w:ind w:firstLine="0"/>
        <w:jc w:val="left"/>
      </w:pPr>
    </w:p>
    <w:p w14:paraId="34547CDC" w14:textId="2CD38A1C" w:rsidR="00DC270D" w:rsidRDefault="004307A1">
      <w:pPr>
        <w:pStyle w:val="Tabladeilustraciones"/>
        <w:tabs>
          <w:tab w:val="right" w:leader="dot" w:pos="8494"/>
        </w:tabs>
        <w:rPr>
          <w:rFonts w:asciiTheme="minorHAnsi" w:eastAsiaTheme="minorEastAsia" w:hAnsiTheme="minorHAnsi"/>
          <w:noProof/>
          <w:sz w:val="22"/>
          <w:lang w:eastAsia="es-ES"/>
        </w:rPr>
      </w:pPr>
      <w:r>
        <w:fldChar w:fldCharType="begin"/>
      </w:r>
      <w:r>
        <w:instrText xml:space="preserve"> TOC \h \z \c "Tabla" </w:instrText>
      </w:r>
      <w:r>
        <w:fldChar w:fldCharType="separate"/>
      </w:r>
      <w:hyperlink w:anchor="_Toc12870773" w:history="1">
        <w:r w:rsidR="00DC270D" w:rsidRPr="00AE4314">
          <w:rPr>
            <w:rStyle w:val="Hipervnculo"/>
            <w:noProof/>
          </w:rPr>
          <w:t>Tabla 1 - Tablero Kanban</w:t>
        </w:r>
        <w:r w:rsidR="00DC270D">
          <w:rPr>
            <w:noProof/>
            <w:webHidden/>
          </w:rPr>
          <w:tab/>
        </w:r>
        <w:r w:rsidR="00DC270D">
          <w:rPr>
            <w:noProof/>
            <w:webHidden/>
          </w:rPr>
          <w:fldChar w:fldCharType="begin"/>
        </w:r>
        <w:r w:rsidR="00DC270D">
          <w:rPr>
            <w:noProof/>
            <w:webHidden/>
          </w:rPr>
          <w:instrText xml:space="preserve"> PAGEREF _Toc12870773 \h </w:instrText>
        </w:r>
        <w:r w:rsidR="00DC270D">
          <w:rPr>
            <w:noProof/>
            <w:webHidden/>
          </w:rPr>
        </w:r>
        <w:r w:rsidR="00DC270D">
          <w:rPr>
            <w:noProof/>
            <w:webHidden/>
          </w:rPr>
          <w:fldChar w:fldCharType="separate"/>
        </w:r>
        <w:r w:rsidR="004B5B0B">
          <w:rPr>
            <w:noProof/>
            <w:webHidden/>
          </w:rPr>
          <w:t>20</w:t>
        </w:r>
        <w:r w:rsidR="00DC270D">
          <w:rPr>
            <w:noProof/>
            <w:webHidden/>
          </w:rPr>
          <w:fldChar w:fldCharType="end"/>
        </w:r>
      </w:hyperlink>
    </w:p>
    <w:p w14:paraId="2846D958" w14:textId="484B90F3"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74" w:history="1">
        <w:r w:rsidR="00DC270D" w:rsidRPr="00AE4314">
          <w:rPr>
            <w:rStyle w:val="Hipervnculo"/>
            <w:noProof/>
          </w:rPr>
          <w:t>Tabla 2 - Generación del fichero para elemento estático</w:t>
        </w:r>
        <w:r w:rsidR="00DC270D">
          <w:rPr>
            <w:noProof/>
            <w:webHidden/>
          </w:rPr>
          <w:tab/>
        </w:r>
        <w:r w:rsidR="00DC270D">
          <w:rPr>
            <w:noProof/>
            <w:webHidden/>
          </w:rPr>
          <w:fldChar w:fldCharType="begin"/>
        </w:r>
        <w:r w:rsidR="00DC270D">
          <w:rPr>
            <w:noProof/>
            <w:webHidden/>
          </w:rPr>
          <w:instrText xml:space="preserve"> PAGEREF _Toc12870774 \h </w:instrText>
        </w:r>
        <w:r w:rsidR="00DC270D">
          <w:rPr>
            <w:noProof/>
            <w:webHidden/>
          </w:rPr>
        </w:r>
        <w:r w:rsidR="00DC270D">
          <w:rPr>
            <w:noProof/>
            <w:webHidden/>
          </w:rPr>
          <w:fldChar w:fldCharType="separate"/>
        </w:r>
        <w:r w:rsidR="004B5B0B">
          <w:rPr>
            <w:noProof/>
            <w:webHidden/>
          </w:rPr>
          <w:t>37</w:t>
        </w:r>
        <w:r w:rsidR="00DC270D">
          <w:rPr>
            <w:noProof/>
            <w:webHidden/>
          </w:rPr>
          <w:fldChar w:fldCharType="end"/>
        </w:r>
      </w:hyperlink>
    </w:p>
    <w:p w14:paraId="410CBB24" w14:textId="48B034B3"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75" w:history="1">
        <w:r w:rsidR="00DC270D" w:rsidRPr="00AE4314">
          <w:rPr>
            <w:rStyle w:val="Hipervnculo"/>
            <w:noProof/>
          </w:rPr>
          <w:t>Tabla 3 - Generación del fichero para elemento dinámico</w:t>
        </w:r>
        <w:r w:rsidR="00DC270D">
          <w:rPr>
            <w:noProof/>
            <w:webHidden/>
          </w:rPr>
          <w:tab/>
        </w:r>
        <w:r w:rsidR="00DC270D">
          <w:rPr>
            <w:noProof/>
            <w:webHidden/>
          </w:rPr>
          <w:fldChar w:fldCharType="begin"/>
        </w:r>
        <w:r w:rsidR="00DC270D">
          <w:rPr>
            <w:noProof/>
            <w:webHidden/>
          </w:rPr>
          <w:instrText xml:space="preserve"> PAGEREF _Toc12870775 \h </w:instrText>
        </w:r>
        <w:r w:rsidR="00DC270D">
          <w:rPr>
            <w:noProof/>
            <w:webHidden/>
          </w:rPr>
        </w:r>
        <w:r w:rsidR="00DC270D">
          <w:rPr>
            <w:noProof/>
            <w:webHidden/>
          </w:rPr>
          <w:fldChar w:fldCharType="separate"/>
        </w:r>
        <w:r w:rsidR="004B5B0B">
          <w:rPr>
            <w:noProof/>
            <w:webHidden/>
          </w:rPr>
          <w:t>37</w:t>
        </w:r>
        <w:r w:rsidR="00DC270D">
          <w:rPr>
            <w:noProof/>
            <w:webHidden/>
          </w:rPr>
          <w:fldChar w:fldCharType="end"/>
        </w:r>
      </w:hyperlink>
    </w:p>
    <w:p w14:paraId="20743A6F" w14:textId="51693FFC"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76" w:history="1">
        <w:r w:rsidR="00DC270D" w:rsidRPr="00AE4314">
          <w:rPr>
            <w:rStyle w:val="Hipervnculo"/>
            <w:noProof/>
          </w:rPr>
          <w:t>Tabla 4 - Comparativa de los trabajos</w:t>
        </w:r>
        <w:r w:rsidR="00DC270D">
          <w:rPr>
            <w:noProof/>
            <w:webHidden/>
          </w:rPr>
          <w:tab/>
        </w:r>
        <w:r w:rsidR="00DC270D">
          <w:rPr>
            <w:noProof/>
            <w:webHidden/>
          </w:rPr>
          <w:fldChar w:fldCharType="begin"/>
        </w:r>
        <w:r w:rsidR="00DC270D">
          <w:rPr>
            <w:noProof/>
            <w:webHidden/>
          </w:rPr>
          <w:instrText xml:space="preserve"> PAGEREF _Toc12870776 \h </w:instrText>
        </w:r>
        <w:r w:rsidR="00DC270D">
          <w:rPr>
            <w:noProof/>
            <w:webHidden/>
          </w:rPr>
        </w:r>
        <w:r w:rsidR="00DC270D">
          <w:rPr>
            <w:noProof/>
            <w:webHidden/>
          </w:rPr>
          <w:fldChar w:fldCharType="separate"/>
        </w:r>
        <w:r w:rsidR="004B5B0B">
          <w:rPr>
            <w:noProof/>
            <w:webHidden/>
          </w:rPr>
          <w:t>40</w:t>
        </w:r>
        <w:r w:rsidR="00DC270D">
          <w:rPr>
            <w:noProof/>
            <w:webHidden/>
          </w:rPr>
          <w:fldChar w:fldCharType="end"/>
        </w:r>
      </w:hyperlink>
    </w:p>
    <w:p w14:paraId="6CC5E447" w14:textId="4DE06376" w:rsidR="00FD506B" w:rsidRDefault="004307A1" w:rsidP="00FD506B">
      <w:r>
        <w:fldChar w:fldCharType="end"/>
      </w:r>
    </w:p>
    <w:p w14:paraId="7ED37153" w14:textId="77777777" w:rsidR="00077E00" w:rsidRDefault="00077E00">
      <w:pPr>
        <w:spacing w:before="0" w:after="160"/>
        <w:ind w:firstLine="0"/>
        <w:jc w:val="left"/>
      </w:pPr>
    </w:p>
    <w:p w14:paraId="10AF6EF9" w14:textId="77777777" w:rsidR="00077E00" w:rsidRDefault="00077E00">
      <w:pPr>
        <w:spacing w:before="0" w:after="160"/>
        <w:ind w:firstLine="0"/>
        <w:jc w:val="left"/>
        <w:sectPr w:rsidR="00077E00" w:rsidSect="00F83239">
          <w:pgSz w:w="11906" w:h="16838"/>
          <w:pgMar w:top="1417" w:right="1701" w:bottom="1417" w:left="1701" w:header="708" w:footer="708" w:gutter="0"/>
          <w:cols w:space="708"/>
          <w:titlePg/>
          <w:docGrid w:linePitch="360"/>
        </w:sectPr>
      </w:pPr>
    </w:p>
    <w:p w14:paraId="3540F6A3" w14:textId="56C0DF1B" w:rsidR="003B7C54" w:rsidRDefault="003B7C54" w:rsidP="00921253"/>
    <w:p w14:paraId="403BEC2B" w14:textId="77777777" w:rsidR="00F873FB" w:rsidRDefault="00F873FB" w:rsidP="00921253"/>
    <w:tbl>
      <w:tblPr>
        <w:tblStyle w:val="Tablaconcuadrcula"/>
        <w:tblW w:w="0" w:type="auto"/>
        <w:tblLook w:val="04A0" w:firstRow="1" w:lastRow="0" w:firstColumn="1" w:lastColumn="0" w:noHBand="0" w:noVBand="1"/>
      </w:tblPr>
      <w:tblGrid>
        <w:gridCol w:w="8494"/>
      </w:tblGrid>
      <w:tr w:rsidR="00077E00" w14:paraId="4E950956" w14:textId="77777777" w:rsidTr="00FB6B38">
        <w:tc>
          <w:tcPr>
            <w:tcW w:w="8494" w:type="dxa"/>
            <w:tcBorders>
              <w:left w:val="nil"/>
              <w:right w:val="nil"/>
            </w:tcBorders>
          </w:tcPr>
          <w:p w14:paraId="18429D30" w14:textId="77777777" w:rsidR="00077E00" w:rsidRPr="00114B07" w:rsidRDefault="00077E00" w:rsidP="001B0F20">
            <w:pPr>
              <w:pStyle w:val="Ttulo1"/>
              <w:numPr>
                <w:ilvl w:val="0"/>
                <w:numId w:val="0"/>
              </w:numPr>
              <w:ind w:left="340"/>
              <w:jc w:val="center"/>
              <w:outlineLvl w:val="0"/>
            </w:pPr>
            <w:bookmarkStart w:id="4" w:name="_Toc12870738"/>
            <w:r w:rsidRPr="00114B07">
              <w:t xml:space="preserve">Índice de </w:t>
            </w:r>
            <w:r>
              <w:t>ilustraciones</w:t>
            </w:r>
            <w:bookmarkEnd w:id="4"/>
          </w:p>
        </w:tc>
      </w:tr>
    </w:tbl>
    <w:p w14:paraId="46940C59" w14:textId="77777777" w:rsidR="00077E00" w:rsidRDefault="00077E00">
      <w:pPr>
        <w:spacing w:before="0" w:after="160"/>
        <w:ind w:firstLine="0"/>
        <w:jc w:val="left"/>
      </w:pPr>
    </w:p>
    <w:p w14:paraId="0B1B9834" w14:textId="1E5CD9E0" w:rsidR="00DC270D" w:rsidRDefault="00D81E86">
      <w:pPr>
        <w:pStyle w:val="Tabladeilustraciones"/>
        <w:tabs>
          <w:tab w:val="right" w:leader="dot" w:pos="8494"/>
        </w:tabs>
        <w:rPr>
          <w:rFonts w:asciiTheme="minorHAnsi" w:eastAsiaTheme="minorEastAsia" w:hAnsiTheme="minorHAnsi"/>
          <w:noProof/>
          <w:sz w:val="22"/>
          <w:lang w:eastAsia="es-ES"/>
        </w:rPr>
      </w:pPr>
      <w:r>
        <w:fldChar w:fldCharType="begin"/>
      </w:r>
      <w:r>
        <w:instrText xml:space="preserve"> TOC \h \z \c "Ilustración" </w:instrText>
      </w:r>
      <w:r>
        <w:fldChar w:fldCharType="separate"/>
      </w:r>
      <w:hyperlink w:anchor="_Toc12870777" w:history="1">
        <w:r w:rsidR="00DC270D" w:rsidRPr="00BE4CF5">
          <w:rPr>
            <w:rStyle w:val="Hipervnculo"/>
            <w:noProof/>
          </w:rPr>
          <w:t>Ilustración 1 - Funcionamiento de TestingAWE</w:t>
        </w:r>
        <w:r w:rsidR="00DC270D">
          <w:rPr>
            <w:noProof/>
            <w:webHidden/>
          </w:rPr>
          <w:tab/>
        </w:r>
        <w:r w:rsidR="00DC270D">
          <w:rPr>
            <w:noProof/>
            <w:webHidden/>
          </w:rPr>
          <w:fldChar w:fldCharType="begin"/>
        </w:r>
        <w:r w:rsidR="00DC270D">
          <w:rPr>
            <w:noProof/>
            <w:webHidden/>
          </w:rPr>
          <w:instrText xml:space="preserve"> PAGEREF _Toc12870777 \h </w:instrText>
        </w:r>
        <w:r w:rsidR="00DC270D">
          <w:rPr>
            <w:noProof/>
            <w:webHidden/>
          </w:rPr>
        </w:r>
        <w:r w:rsidR="00DC270D">
          <w:rPr>
            <w:noProof/>
            <w:webHidden/>
          </w:rPr>
          <w:fldChar w:fldCharType="separate"/>
        </w:r>
        <w:r w:rsidR="004B5B0B">
          <w:rPr>
            <w:noProof/>
            <w:webHidden/>
          </w:rPr>
          <w:t>13</w:t>
        </w:r>
        <w:r w:rsidR="00DC270D">
          <w:rPr>
            <w:noProof/>
            <w:webHidden/>
          </w:rPr>
          <w:fldChar w:fldCharType="end"/>
        </w:r>
      </w:hyperlink>
    </w:p>
    <w:p w14:paraId="3CAAC547" w14:textId="23F5E8F2"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78" w:history="1">
        <w:r w:rsidR="00DC270D" w:rsidRPr="00BE4CF5">
          <w:rPr>
            <w:rStyle w:val="Hipervnculo"/>
            <w:noProof/>
          </w:rPr>
          <w:t>Ilustración 2 - Patrón Page Object Model</w:t>
        </w:r>
        <w:r w:rsidR="00DC270D">
          <w:rPr>
            <w:noProof/>
            <w:webHidden/>
          </w:rPr>
          <w:tab/>
        </w:r>
        <w:r w:rsidR="00DC270D">
          <w:rPr>
            <w:noProof/>
            <w:webHidden/>
          </w:rPr>
          <w:fldChar w:fldCharType="begin"/>
        </w:r>
        <w:r w:rsidR="00DC270D">
          <w:rPr>
            <w:noProof/>
            <w:webHidden/>
          </w:rPr>
          <w:instrText xml:space="preserve"> PAGEREF _Toc12870778 \h </w:instrText>
        </w:r>
        <w:r w:rsidR="00DC270D">
          <w:rPr>
            <w:noProof/>
            <w:webHidden/>
          </w:rPr>
        </w:r>
        <w:r w:rsidR="00DC270D">
          <w:rPr>
            <w:noProof/>
            <w:webHidden/>
          </w:rPr>
          <w:fldChar w:fldCharType="separate"/>
        </w:r>
        <w:r w:rsidR="004B5B0B">
          <w:rPr>
            <w:noProof/>
            <w:webHidden/>
          </w:rPr>
          <w:t>18</w:t>
        </w:r>
        <w:r w:rsidR="00DC270D">
          <w:rPr>
            <w:noProof/>
            <w:webHidden/>
          </w:rPr>
          <w:fldChar w:fldCharType="end"/>
        </w:r>
      </w:hyperlink>
    </w:p>
    <w:p w14:paraId="7E5F0C15" w14:textId="243D8AB9"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79" w:history="1">
        <w:r w:rsidR="00DC270D" w:rsidRPr="00BE4CF5">
          <w:rPr>
            <w:rStyle w:val="Hipervnculo"/>
            <w:noProof/>
          </w:rPr>
          <w:t>Ilustración 3 - Patrón MVC</w:t>
        </w:r>
        <w:r w:rsidR="00DC270D">
          <w:rPr>
            <w:noProof/>
            <w:webHidden/>
          </w:rPr>
          <w:tab/>
        </w:r>
        <w:r w:rsidR="00DC270D">
          <w:rPr>
            <w:noProof/>
            <w:webHidden/>
          </w:rPr>
          <w:fldChar w:fldCharType="begin"/>
        </w:r>
        <w:r w:rsidR="00DC270D">
          <w:rPr>
            <w:noProof/>
            <w:webHidden/>
          </w:rPr>
          <w:instrText xml:space="preserve"> PAGEREF _Toc12870779 \h </w:instrText>
        </w:r>
        <w:r w:rsidR="00DC270D">
          <w:rPr>
            <w:noProof/>
            <w:webHidden/>
          </w:rPr>
        </w:r>
        <w:r w:rsidR="00DC270D">
          <w:rPr>
            <w:noProof/>
            <w:webHidden/>
          </w:rPr>
          <w:fldChar w:fldCharType="separate"/>
        </w:r>
        <w:r w:rsidR="004B5B0B">
          <w:rPr>
            <w:noProof/>
            <w:webHidden/>
          </w:rPr>
          <w:t>21</w:t>
        </w:r>
        <w:r w:rsidR="00DC270D">
          <w:rPr>
            <w:noProof/>
            <w:webHidden/>
          </w:rPr>
          <w:fldChar w:fldCharType="end"/>
        </w:r>
      </w:hyperlink>
    </w:p>
    <w:p w14:paraId="1F5F72EC" w14:textId="532B5492"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80" w:history="1">
        <w:r w:rsidR="00DC270D" w:rsidRPr="00BE4CF5">
          <w:rPr>
            <w:rStyle w:val="Hipervnculo"/>
            <w:noProof/>
          </w:rPr>
          <w:t>Ilustración 4 - Patrón Singleton</w:t>
        </w:r>
        <w:r w:rsidR="00DC270D">
          <w:rPr>
            <w:noProof/>
            <w:webHidden/>
          </w:rPr>
          <w:tab/>
        </w:r>
        <w:r w:rsidR="00DC270D">
          <w:rPr>
            <w:noProof/>
            <w:webHidden/>
          </w:rPr>
          <w:fldChar w:fldCharType="begin"/>
        </w:r>
        <w:r w:rsidR="00DC270D">
          <w:rPr>
            <w:noProof/>
            <w:webHidden/>
          </w:rPr>
          <w:instrText xml:space="preserve"> PAGEREF _Toc12870780 \h </w:instrText>
        </w:r>
        <w:r w:rsidR="00DC270D">
          <w:rPr>
            <w:noProof/>
            <w:webHidden/>
          </w:rPr>
        </w:r>
        <w:r w:rsidR="00DC270D">
          <w:rPr>
            <w:noProof/>
            <w:webHidden/>
          </w:rPr>
          <w:fldChar w:fldCharType="separate"/>
        </w:r>
        <w:r w:rsidR="004B5B0B">
          <w:rPr>
            <w:noProof/>
            <w:webHidden/>
          </w:rPr>
          <w:t>22</w:t>
        </w:r>
        <w:r w:rsidR="00DC270D">
          <w:rPr>
            <w:noProof/>
            <w:webHidden/>
          </w:rPr>
          <w:fldChar w:fldCharType="end"/>
        </w:r>
      </w:hyperlink>
    </w:p>
    <w:p w14:paraId="2BC893CA" w14:textId="171770E4"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81" w:history="1">
        <w:r w:rsidR="00DC270D" w:rsidRPr="00BE4CF5">
          <w:rPr>
            <w:rStyle w:val="Hipervnculo"/>
            <w:noProof/>
          </w:rPr>
          <w:t>Ilustración 5 - Uso de WebdriverIO sin TestingAWE</w:t>
        </w:r>
        <w:r w:rsidR="00DC270D">
          <w:rPr>
            <w:noProof/>
            <w:webHidden/>
          </w:rPr>
          <w:tab/>
        </w:r>
        <w:r w:rsidR="00DC270D">
          <w:rPr>
            <w:noProof/>
            <w:webHidden/>
          </w:rPr>
          <w:fldChar w:fldCharType="begin"/>
        </w:r>
        <w:r w:rsidR="00DC270D">
          <w:rPr>
            <w:noProof/>
            <w:webHidden/>
          </w:rPr>
          <w:instrText xml:space="preserve"> PAGEREF _Toc12870781 \h </w:instrText>
        </w:r>
        <w:r w:rsidR="00DC270D">
          <w:rPr>
            <w:noProof/>
            <w:webHidden/>
          </w:rPr>
        </w:r>
        <w:r w:rsidR="00DC270D">
          <w:rPr>
            <w:noProof/>
            <w:webHidden/>
          </w:rPr>
          <w:fldChar w:fldCharType="separate"/>
        </w:r>
        <w:r w:rsidR="004B5B0B">
          <w:rPr>
            <w:noProof/>
            <w:webHidden/>
          </w:rPr>
          <w:t>32</w:t>
        </w:r>
        <w:r w:rsidR="00DC270D">
          <w:rPr>
            <w:noProof/>
            <w:webHidden/>
          </w:rPr>
          <w:fldChar w:fldCharType="end"/>
        </w:r>
      </w:hyperlink>
    </w:p>
    <w:p w14:paraId="48DA6DDF" w14:textId="72D32DD8"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82" w:history="1">
        <w:r w:rsidR="00DC270D" w:rsidRPr="00BE4CF5">
          <w:rPr>
            <w:rStyle w:val="Hipervnculo"/>
            <w:noProof/>
          </w:rPr>
          <w:t>Ilustración 6 - Uso de WebdriverIO con TestingAWE</w:t>
        </w:r>
        <w:r w:rsidR="00DC270D">
          <w:rPr>
            <w:noProof/>
            <w:webHidden/>
          </w:rPr>
          <w:tab/>
        </w:r>
        <w:r w:rsidR="00DC270D">
          <w:rPr>
            <w:noProof/>
            <w:webHidden/>
          </w:rPr>
          <w:fldChar w:fldCharType="begin"/>
        </w:r>
        <w:r w:rsidR="00DC270D">
          <w:rPr>
            <w:noProof/>
            <w:webHidden/>
          </w:rPr>
          <w:instrText xml:space="preserve"> PAGEREF _Toc12870782 \h </w:instrText>
        </w:r>
        <w:r w:rsidR="00DC270D">
          <w:rPr>
            <w:noProof/>
            <w:webHidden/>
          </w:rPr>
        </w:r>
        <w:r w:rsidR="00DC270D">
          <w:rPr>
            <w:noProof/>
            <w:webHidden/>
          </w:rPr>
          <w:fldChar w:fldCharType="separate"/>
        </w:r>
        <w:r w:rsidR="004B5B0B">
          <w:rPr>
            <w:noProof/>
            <w:webHidden/>
          </w:rPr>
          <w:t>33</w:t>
        </w:r>
        <w:r w:rsidR="00DC270D">
          <w:rPr>
            <w:noProof/>
            <w:webHidden/>
          </w:rPr>
          <w:fldChar w:fldCharType="end"/>
        </w:r>
      </w:hyperlink>
    </w:p>
    <w:p w14:paraId="7EB5D468" w14:textId="596F154D"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83" w:history="1">
        <w:r w:rsidR="00DC270D" w:rsidRPr="00BE4CF5">
          <w:rPr>
            <w:rStyle w:val="Hipervnculo"/>
            <w:noProof/>
          </w:rPr>
          <w:t>Ilustración 7 - Inicialización, arranque y cierre sin TestingAWE</w:t>
        </w:r>
        <w:r w:rsidR="00DC270D">
          <w:rPr>
            <w:noProof/>
            <w:webHidden/>
          </w:rPr>
          <w:tab/>
        </w:r>
        <w:r w:rsidR="00DC270D">
          <w:rPr>
            <w:noProof/>
            <w:webHidden/>
          </w:rPr>
          <w:fldChar w:fldCharType="begin"/>
        </w:r>
        <w:r w:rsidR="00DC270D">
          <w:rPr>
            <w:noProof/>
            <w:webHidden/>
          </w:rPr>
          <w:instrText xml:space="preserve"> PAGEREF _Toc12870783 \h </w:instrText>
        </w:r>
        <w:r w:rsidR="00DC270D">
          <w:rPr>
            <w:noProof/>
            <w:webHidden/>
          </w:rPr>
        </w:r>
        <w:r w:rsidR="00DC270D">
          <w:rPr>
            <w:noProof/>
            <w:webHidden/>
          </w:rPr>
          <w:fldChar w:fldCharType="separate"/>
        </w:r>
        <w:r w:rsidR="004B5B0B">
          <w:rPr>
            <w:noProof/>
            <w:webHidden/>
          </w:rPr>
          <w:t>34</w:t>
        </w:r>
        <w:r w:rsidR="00DC270D">
          <w:rPr>
            <w:noProof/>
            <w:webHidden/>
          </w:rPr>
          <w:fldChar w:fldCharType="end"/>
        </w:r>
      </w:hyperlink>
    </w:p>
    <w:p w14:paraId="20A2962A" w14:textId="76CE989A"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84" w:history="1">
        <w:r w:rsidR="00DC270D" w:rsidRPr="00BE4CF5">
          <w:rPr>
            <w:rStyle w:val="Hipervnculo"/>
            <w:noProof/>
          </w:rPr>
          <w:t>Ilustración 8 - Inicialización, arranque y cierre con TestingAWE</w:t>
        </w:r>
        <w:r w:rsidR="00DC270D">
          <w:rPr>
            <w:noProof/>
            <w:webHidden/>
          </w:rPr>
          <w:tab/>
        </w:r>
        <w:r w:rsidR="00DC270D">
          <w:rPr>
            <w:noProof/>
            <w:webHidden/>
          </w:rPr>
          <w:fldChar w:fldCharType="begin"/>
        </w:r>
        <w:r w:rsidR="00DC270D">
          <w:rPr>
            <w:noProof/>
            <w:webHidden/>
          </w:rPr>
          <w:instrText xml:space="preserve"> PAGEREF _Toc12870784 \h </w:instrText>
        </w:r>
        <w:r w:rsidR="00DC270D">
          <w:rPr>
            <w:noProof/>
            <w:webHidden/>
          </w:rPr>
        </w:r>
        <w:r w:rsidR="00DC270D">
          <w:rPr>
            <w:noProof/>
            <w:webHidden/>
          </w:rPr>
          <w:fldChar w:fldCharType="separate"/>
        </w:r>
        <w:r w:rsidR="004B5B0B">
          <w:rPr>
            <w:noProof/>
            <w:webHidden/>
          </w:rPr>
          <w:t>34</w:t>
        </w:r>
        <w:r w:rsidR="00DC270D">
          <w:rPr>
            <w:noProof/>
            <w:webHidden/>
          </w:rPr>
          <w:fldChar w:fldCharType="end"/>
        </w:r>
      </w:hyperlink>
    </w:p>
    <w:p w14:paraId="186790D1" w14:textId="0936F81C"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85" w:history="1">
        <w:r w:rsidR="00DC270D" w:rsidRPr="00BE4CF5">
          <w:rPr>
            <w:rStyle w:val="Hipervnculo"/>
            <w:noProof/>
          </w:rPr>
          <w:t>Ilustración 9 - Uso de Spectron sin TestingAWE</w:t>
        </w:r>
        <w:r w:rsidR="00DC270D">
          <w:rPr>
            <w:noProof/>
            <w:webHidden/>
          </w:rPr>
          <w:tab/>
        </w:r>
        <w:r w:rsidR="00DC270D">
          <w:rPr>
            <w:noProof/>
            <w:webHidden/>
          </w:rPr>
          <w:fldChar w:fldCharType="begin"/>
        </w:r>
        <w:r w:rsidR="00DC270D">
          <w:rPr>
            <w:noProof/>
            <w:webHidden/>
          </w:rPr>
          <w:instrText xml:space="preserve"> PAGEREF _Toc12870785 \h </w:instrText>
        </w:r>
        <w:r w:rsidR="00DC270D">
          <w:rPr>
            <w:noProof/>
            <w:webHidden/>
          </w:rPr>
        </w:r>
        <w:r w:rsidR="00DC270D">
          <w:rPr>
            <w:noProof/>
            <w:webHidden/>
          </w:rPr>
          <w:fldChar w:fldCharType="separate"/>
        </w:r>
        <w:r w:rsidR="004B5B0B">
          <w:rPr>
            <w:noProof/>
            <w:webHidden/>
          </w:rPr>
          <w:t>34</w:t>
        </w:r>
        <w:r w:rsidR="00DC270D">
          <w:rPr>
            <w:noProof/>
            <w:webHidden/>
          </w:rPr>
          <w:fldChar w:fldCharType="end"/>
        </w:r>
      </w:hyperlink>
    </w:p>
    <w:p w14:paraId="582B674F" w14:textId="4AC423C5"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86" w:history="1">
        <w:r w:rsidR="00DC270D" w:rsidRPr="00BE4CF5">
          <w:rPr>
            <w:rStyle w:val="Hipervnculo"/>
            <w:noProof/>
          </w:rPr>
          <w:t>Ilustración 10 - Uso de Spectron con TestingAWE</w:t>
        </w:r>
        <w:r w:rsidR="00DC270D">
          <w:rPr>
            <w:noProof/>
            <w:webHidden/>
          </w:rPr>
          <w:tab/>
        </w:r>
        <w:r w:rsidR="00DC270D">
          <w:rPr>
            <w:noProof/>
            <w:webHidden/>
          </w:rPr>
          <w:fldChar w:fldCharType="begin"/>
        </w:r>
        <w:r w:rsidR="00DC270D">
          <w:rPr>
            <w:noProof/>
            <w:webHidden/>
          </w:rPr>
          <w:instrText xml:space="preserve"> PAGEREF _Toc12870786 \h </w:instrText>
        </w:r>
        <w:r w:rsidR="00DC270D">
          <w:rPr>
            <w:noProof/>
            <w:webHidden/>
          </w:rPr>
        </w:r>
        <w:r w:rsidR="00DC270D">
          <w:rPr>
            <w:noProof/>
            <w:webHidden/>
          </w:rPr>
          <w:fldChar w:fldCharType="separate"/>
        </w:r>
        <w:r w:rsidR="004B5B0B">
          <w:rPr>
            <w:noProof/>
            <w:webHidden/>
          </w:rPr>
          <w:t>35</w:t>
        </w:r>
        <w:r w:rsidR="00DC270D">
          <w:rPr>
            <w:noProof/>
            <w:webHidden/>
          </w:rPr>
          <w:fldChar w:fldCharType="end"/>
        </w:r>
      </w:hyperlink>
    </w:p>
    <w:p w14:paraId="1427232F" w14:textId="6420920D"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87" w:history="1">
        <w:r w:rsidR="00DC270D" w:rsidRPr="00BE4CF5">
          <w:rPr>
            <w:rStyle w:val="Hipervnculo"/>
            <w:noProof/>
          </w:rPr>
          <w:t>Ilustración 11 - Fichero generado por TestingAWE</w:t>
        </w:r>
        <w:r w:rsidR="00DC270D">
          <w:rPr>
            <w:noProof/>
            <w:webHidden/>
          </w:rPr>
          <w:tab/>
        </w:r>
        <w:r w:rsidR="00DC270D">
          <w:rPr>
            <w:noProof/>
            <w:webHidden/>
          </w:rPr>
          <w:fldChar w:fldCharType="begin"/>
        </w:r>
        <w:r w:rsidR="00DC270D">
          <w:rPr>
            <w:noProof/>
            <w:webHidden/>
          </w:rPr>
          <w:instrText xml:space="preserve"> PAGEREF _Toc12870787 \h </w:instrText>
        </w:r>
        <w:r w:rsidR="00DC270D">
          <w:rPr>
            <w:noProof/>
            <w:webHidden/>
          </w:rPr>
        </w:r>
        <w:r w:rsidR="00DC270D">
          <w:rPr>
            <w:noProof/>
            <w:webHidden/>
          </w:rPr>
          <w:fldChar w:fldCharType="separate"/>
        </w:r>
        <w:r w:rsidR="004B5B0B">
          <w:rPr>
            <w:noProof/>
            <w:webHidden/>
          </w:rPr>
          <w:t>36</w:t>
        </w:r>
        <w:r w:rsidR="00DC270D">
          <w:rPr>
            <w:noProof/>
            <w:webHidden/>
          </w:rPr>
          <w:fldChar w:fldCharType="end"/>
        </w:r>
      </w:hyperlink>
    </w:p>
    <w:p w14:paraId="3C7D819D" w14:textId="3E2EEA0C"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88" w:history="1">
        <w:r w:rsidR="00DC270D" w:rsidRPr="00BE4CF5">
          <w:rPr>
            <w:rStyle w:val="Hipervnculo"/>
            <w:noProof/>
          </w:rPr>
          <w:t>Ilustración 12 - Módulo TestingAWE en NPM</w:t>
        </w:r>
        <w:r w:rsidR="00DC270D">
          <w:rPr>
            <w:noProof/>
            <w:webHidden/>
          </w:rPr>
          <w:tab/>
        </w:r>
        <w:r w:rsidR="00DC270D">
          <w:rPr>
            <w:noProof/>
            <w:webHidden/>
          </w:rPr>
          <w:fldChar w:fldCharType="begin"/>
        </w:r>
        <w:r w:rsidR="00DC270D">
          <w:rPr>
            <w:noProof/>
            <w:webHidden/>
          </w:rPr>
          <w:instrText xml:space="preserve"> PAGEREF _Toc12870788 \h </w:instrText>
        </w:r>
        <w:r w:rsidR="00DC270D">
          <w:rPr>
            <w:noProof/>
            <w:webHidden/>
          </w:rPr>
        </w:r>
        <w:r w:rsidR="00DC270D">
          <w:rPr>
            <w:noProof/>
            <w:webHidden/>
          </w:rPr>
          <w:fldChar w:fldCharType="separate"/>
        </w:r>
        <w:r w:rsidR="004B5B0B">
          <w:rPr>
            <w:noProof/>
            <w:webHidden/>
          </w:rPr>
          <w:t>39</w:t>
        </w:r>
        <w:r w:rsidR="00DC270D">
          <w:rPr>
            <w:noProof/>
            <w:webHidden/>
          </w:rPr>
          <w:fldChar w:fldCharType="end"/>
        </w:r>
      </w:hyperlink>
    </w:p>
    <w:p w14:paraId="35E23F13" w14:textId="26D94741"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89" w:history="1">
        <w:r w:rsidR="00DC270D" w:rsidRPr="00BE4CF5">
          <w:rPr>
            <w:rStyle w:val="Hipervnculo"/>
            <w:noProof/>
          </w:rPr>
          <w:t>Ilustración 13 - Desarrollo de test sin TestingAWE</w:t>
        </w:r>
        <w:r w:rsidR="00DC270D">
          <w:rPr>
            <w:noProof/>
            <w:webHidden/>
          </w:rPr>
          <w:tab/>
        </w:r>
        <w:r w:rsidR="00DC270D">
          <w:rPr>
            <w:noProof/>
            <w:webHidden/>
          </w:rPr>
          <w:fldChar w:fldCharType="begin"/>
        </w:r>
        <w:r w:rsidR="00DC270D">
          <w:rPr>
            <w:noProof/>
            <w:webHidden/>
          </w:rPr>
          <w:instrText xml:space="preserve"> PAGEREF _Toc12870789 \h </w:instrText>
        </w:r>
        <w:r w:rsidR="00DC270D">
          <w:rPr>
            <w:noProof/>
            <w:webHidden/>
          </w:rPr>
        </w:r>
        <w:r w:rsidR="00DC270D">
          <w:rPr>
            <w:noProof/>
            <w:webHidden/>
          </w:rPr>
          <w:fldChar w:fldCharType="separate"/>
        </w:r>
        <w:r w:rsidR="004B5B0B">
          <w:rPr>
            <w:noProof/>
            <w:webHidden/>
          </w:rPr>
          <w:t>42</w:t>
        </w:r>
        <w:r w:rsidR="00DC270D">
          <w:rPr>
            <w:noProof/>
            <w:webHidden/>
          </w:rPr>
          <w:fldChar w:fldCharType="end"/>
        </w:r>
      </w:hyperlink>
    </w:p>
    <w:p w14:paraId="439A89FA" w14:textId="2CEC6E67" w:rsidR="00DC270D" w:rsidRDefault="00A31B7D">
      <w:pPr>
        <w:pStyle w:val="Tabladeilustraciones"/>
        <w:tabs>
          <w:tab w:val="right" w:leader="dot" w:pos="8494"/>
        </w:tabs>
        <w:rPr>
          <w:rFonts w:asciiTheme="minorHAnsi" w:eastAsiaTheme="minorEastAsia" w:hAnsiTheme="minorHAnsi"/>
          <w:noProof/>
          <w:sz w:val="22"/>
          <w:lang w:eastAsia="es-ES"/>
        </w:rPr>
      </w:pPr>
      <w:hyperlink w:anchor="_Toc12870790" w:history="1">
        <w:r w:rsidR="00DC270D" w:rsidRPr="00BE4CF5">
          <w:rPr>
            <w:rStyle w:val="Hipervnculo"/>
            <w:noProof/>
          </w:rPr>
          <w:t>Ilustración 14 - Desarrollo de test con TestingAWE</w:t>
        </w:r>
        <w:r w:rsidR="00DC270D">
          <w:rPr>
            <w:noProof/>
            <w:webHidden/>
          </w:rPr>
          <w:tab/>
        </w:r>
        <w:r w:rsidR="00DC270D">
          <w:rPr>
            <w:noProof/>
            <w:webHidden/>
          </w:rPr>
          <w:fldChar w:fldCharType="begin"/>
        </w:r>
        <w:r w:rsidR="00DC270D">
          <w:rPr>
            <w:noProof/>
            <w:webHidden/>
          </w:rPr>
          <w:instrText xml:space="preserve"> PAGEREF _Toc12870790 \h </w:instrText>
        </w:r>
        <w:r w:rsidR="00DC270D">
          <w:rPr>
            <w:noProof/>
            <w:webHidden/>
          </w:rPr>
        </w:r>
        <w:r w:rsidR="00DC270D">
          <w:rPr>
            <w:noProof/>
            <w:webHidden/>
          </w:rPr>
          <w:fldChar w:fldCharType="separate"/>
        </w:r>
        <w:r w:rsidR="004B5B0B">
          <w:rPr>
            <w:noProof/>
            <w:webHidden/>
          </w:rPr>
          <w:t>43</w:t>
        </w:r>
        <w:r w:rsidR="00DC270D">
          <w:rPr>
            <w:noProof/>
            <w:webHidden/>
          </w:rPr>
          <w:fldChar w:fldCharType="end"/>
        </w:r>
      </w:hyperlink>
    </w:p>
    <w:p w14:paraId="7FED5B61" w14:textId="69C37991" w:rsidR="00D81E86" w:rsidRDefault="00D81E86" w:rsidP="00D81E86">
      <w:r>
        <w:fldChar w:fldCharType="end"/>
      </w:r>
    </w:p>
    <w:p w14:paraId="4FD799CA" w14:textId="77777777" w:rsidR="00077E00" w:rsidRDefault="00077E00">
      <w:pPr>
        <w:spacing w:before="0" w:after="160"/>
        <w:ind w:firstLine="0"/>
        <w:jc w:val="left"/>
      </w:pPr>
    </w:p>
    <w:p w14:paraId="1D33B679" w14:textId="77777777" w:rsidR="004D1002" w:rsidRDefault="004D1002">
      <w:pPr>
        <w:spacing w:before="0" w:after="160"/>
        <w:ind w:firstLine="0"/>
        <w:jc w:val="left"/>
      </w:pPr>
      <w:r>
        <w:br w:type="page"/>
      </w:r>
    </w:p>
    <w:p w14:paraId="602643C5" w14:textId="77777777" w:rsidR="00465FD0" w:rsidRDefault="00465FD0" w:rsidP="00465FD0">
      <w:pPr>
        <w:ind w:firstLine="0"/>
        <w:sectPr w:rsidR="00465FD0" w:rsidSect="00F83239">
          <w:pgSz w:w="11906" w:h="16838"/>
          <w:pgMar w:top="1417" w:right="1701" w:bottom="1417" w:left="1701" w:header="708" w:footer="708" w:gutter="0"/>
          <w:cols w:space="708"/>
          <w:titlePg/>
          <w:docGrid w:linePitch="360"/>
        </w:sectPr>
      </w:pPr>
    </w:p>
    <w:p w14:paraId="6F428B58" w14:textId="5793F4C8" w:rsidR="00F55AAB" w:rsidRDefault="00F55AAB" w:rsidP="00465FD0">
      <w:pPr>
        <w:ind w:firstLine="0"/>
      </w:pPr>
    </w:p>
    <w:p w14:paraId="62227179" w14:textId="77777777" w:rsidR="001A09F5" w:rsidRDefault="001A09F5" w:rsidP="00465FD0">
      <w:pPr>
        <w:ind w:firstLine="0"/>
      </w:pPr>
    </w:p>
    <w:tbl>
      <w:tblPr>
        <w:tblStyle w:val="Tablaconcuadrcula"/>
        <w:tblW w:w="0" w:type="auto"/>
        <w:tblLook w:val="04A0" w:firstRow="1" w:lastRow="0" w:firstColumn="1" w:lastColumn="0" w:noHBand="0" w:noVBand="1"/>
      </w:tblPr>
      <w:tblGrid>
        <w:gridCol w:w="8494"/>
      </w:tblGrid>
      <w:tr w:rsidR="007C0FFE" w14:paraId="07869D75" w14:textId="77777777" w:rsidTr="00FB6B38">
        <w:tc>
          <w:tcPr>
            <w:tcW w:w="8494" w:type="dxa"/>
            <w:tcBorders>
              <w:left w:val="nil"/>
              <w:right w:val="nil"/>
            </w:tcBorders>
          </w:tcPr>
          <w:p w14:paraId="66E8AECB" w14:textId="77777777" w:rsidR="007C0FFE" w:rsidRPr="00114B07" w:rsidRDefault="007C0FFE" w:rsidP="00FB6B38">
            <w:pPr>
              <w:pStyle w:val="Ttulo1"/>
              <w:jc w:val="center"/>
              <w:outlineLvl w:val="0"/>
            </w:pPr>
            <w:bookmarkStart w:id="5" w:name="_Toc12870739"/>
            <w:r>
              <w:t>Introducción</w:t>
            </w:r>
            <w:bookmarkEnd w:id="5"/>
          </w:p>
        </w:tc>
      </w:tr>
    </w:tbl>
    <w:p w14:paraId="525340B5" w14:textId="77777777" w:rsidR="007C0FFE" w:rsidRDefault="007C0FFE" w:rsidP="00FB6B38"/>
    <w:p w14:paraId="5EE64A3A" w14:textId="3A6A12DA" w:rsidR="00FB6B38" w:rsidRDefault="001C6D07" w:rsidP="00A974A7">
      <w:r>
        <w:t xml:space="preserve">El </w:t>
      </w:r>
      <w:r w:rsidRPr="0000332A">
        <w:rPr>
          <w:i/>
        </w:rPr>
        <w:t>testing</w:t>
      </w:r>
      <w:r>
        <w:t xml:space="preserve"> es una pieza clave en el desarrollo del software</w:t>
      </w:r>
      <w:r w:rsidR="00366C4D">
        <w:t>, siempre y cuando queramos obtener una alta calidad en nuestro proyecto.</w:t>
      </w:r>
      <w:r w:rsidR="008B6F95">
        <w:t xml:space="preserve"> Antes de empezar </w:t>
      </w:r>
      <w:r w:rsidR="00C24801">
        <w:t>vamos</w:t>
      </w:r>
      <w:r w:rsidR="008B6F95">
        <w:t xml:space="preserve"> a comentar, ¿qué es el </w:t>
      </w:r>
      <w:r w:rsidR="008B6F95" w:rsidRPr="002C5D27">
        <w:rPr>
          <w:i/>
        </w:rPr>
        <w:t>testing</w:t>
      </w:r>
      <w:r w:rsidR="008B6F95">
        <w:t>?</w:t>
      </w:r>
    </w:p>
    <w:p w14:paraId="43BA712E" w14:textId="3D01FA2B" w:rsidR="008B6F95" w:rsidRDefault="008B6F95" w:rsidP="001C6D07">
      <w:r>
        <w:t>Son numer</w:t>
      </w:r>
      <w:r w:rsidR="00A974A7">
        <w:t>o</w:t>
      </w:r>
      <w:r>
        <w:t>s</w:t>
      </w:r>
      <w:r w:rsidR="00A974A7">
        <w:t>as</w:t>
      </w:r>
      <w:r>
        <w:t xml:space="preserve"> las definiciones, sin embargo hay una que mejor lo define:</w:t>
      </w:r>
    </w:p>
    <w:p w14:paraId="6294D0F1" w14:textId="77777777" w:rsidR="008B6F95" w:rsidRPr="00902F86" w:rsidRDefault="008B6F95" w:rsidP="008B6F95">
      <w:pPr>
        <w:rPr>
          <w:lang w:val="en-US"/>
        </w:rPr>
      </w:pPr>
      <w:r w:rsidRPr="008B6F95">
        <w:rPr>
          <w:i/>
          <w:lang w:val="en-US"/>
        </w:rPr>
        <w:t>“Software testing consists of dynamic verification of the behavior of a program on a finite set of test cases, suitably selected from the usually infinite executions domain, against the specified expected behavior”</w:t>
      </w:r>
      <w:r>
        <w:rPr>
          <w:i/>
          <w:lang w:val="en-US"/>
        </w:rPr>
        <w:t xml:space="preserve"> </w:t>
      </w:r>
      <w:r w:rsidR="00837FD5">
        <w:rPr>
          <w:i/>
          <w:lang w:val="en-US"/>
        </w:rPr>
        <w:fldChar w:fldCharType="begin"/>
      </w:r>
      <w:r w:rsidR="00837FD5">
        <w:rPr>
          <w:i/>
          <w:lang w:val="en-US"/>
        </w:rPr>
        <w:instrText xml:space="preserve"> ADDIN ZOTERO_ITEM CSL_CITATION {"citationID":"Zwj9etI3","properties":{"formattedCitation":"[1]","plainCitation":"[1]","noteIndex":0},"citationItems":[{"id":9,"uris":["http://zotero.org/users/local/0nWuOkQL/items/NI9S2E4Q"],"uri":["http://zotero.org/users/local/0nWuOkQL/items/NI9S2E4Q"],"itemData":{"id":9,"type":"article-journal","title":"Software testing","container-title":"SWEBOK","page":"69","source":"Google Scholar","author":[{"family":"Bertolino","given":"Antonia"}],"issued":{"date-parts":[["2001"]]}}}],"schema":"https://github.com/citation-style-language/schema/raw/master/csl-citation.json"} </w:instrText>
      </w:r>
      <w:r w:rsidR="00837FD5">
        <w:rPr>
          <w:i/>
          <w:lang w:val="en-US"/>
        </w:rPr>
        <w:fldChar w:fldCharType="separate"/>
      </w:r>
      <w:r w:rsidR="00837FD5" w:rsidRPr="00837FD5">
        <w:rPr>
          <w:lang w:val="en-US"/>
        </w:rPr>
        <w:t>[1]</w:t>
      </w:r>
      <w:r w:rsidR="00837FD5">
        <w:rPr>
          <w:i/>
          <w:lang w:val="en-US"/>
        </w:rPr>
        <w:fldChar w:fldCharType="end"/>
      </w:r>
      <w:r w:rsidR="00902F86">
        <w:rPr>
          <w:lang w:val="en-US"/>
        </w:rPr>
        <w:t>.</w:t>
      </w:r>
    </w:p>
    <w:p w14:paraId="0220A896" w14:textId="77777777" w:rsidR="00B0028D" w:rsidRDefault="00B0028D" w:rsidP="00B0028D">
      <w:r w:rsidRPr="00B0028D">
        <w:t>En resumidas palabras, el t</w:t>
      </w:r>
      <w:r>
        <w:t>esting no es más que un proceso para poder validar y verificar el comportamiento de un software, es decir, asegurarnos que realmente el programa hace lo que tiene que hacer bajo unas determinadas condiciones.</w:t>
      </w:r>
    </w:p>
    <w:p w14:paraId="39F03FB6" w14:textId="39C9458C" w:rsidR="009C0D1E" w:rsidRDefault="00F74A44" w:rsidP="00B0028D">
      <w:r>
        <w:t>Hoy en día</w:t>
      </w:r>
      <w:r w:rsidR="00F05DE7">
        <w:t>, el decidir si dedicar gran parte del presupuesto a hacer pruebas viene determinado por el coste que conlleva realizarlas. Para hacernos una idea, cuando el proyecto tiene restricciones en el tiempo, el coste de la calidad representa un 57,3% del coste total del proyecto, sin embargo, si</w:t>
      </w:r>
      <w:r w:rsidR="0088507A">
        <w:t xml:space="preserve"> </w:t>
      </w:r>
      <w:r w:rsidR="00F05DE7">
        <w:t xml:space="preserve">no hay restricciones representa un 51,5% </w:t>
      </w:r>
      <w:r w:rsidR="00F05DE7">
        <w:fldChar w:fldCharType="begin"/>
      </w:r>
      <w:r w:rsidR="000C5461">
        <w:instrText xml:space="preserve"> ADDIN ZOTERO_ITEM CSL_CITATION {"citationID":"LDLE8GJL","properties":{"formattedCitation":"[2]","plainCitation":"[2]","noteIndex":0},"citationItems":[{"id":14,"uris":["http://zotero.org/users/local/0nWuOkQL/items/BUA6628X"],"uri":["http://zotero.org/users/local/0nWuOkQL/items/BUA6628X"],"itemData":{"id":14,"type":"article-journal","title":"Estimación del coste de la calidad del software a través de la simulación del proceso de desarrollo","container-title":"Revista Colombiana de Computación","page":"13","volume":"2","issue":"1","source":"revistas.unab.edu.co","DOI":"10.29375/25392115.1124","ISSN":"2539-2115","journalAbbreviation":"1","language":"es","author":[{"family":"Carreira","given":"Mercedes Ruiz"},{"family":"Román","given":"Isabel Ramos"}],"issued":{"date-parts":[["2001",6,1]]}}}],"schema":"https://github.com/citation-style-language/schema/raw/master/csl-citation.json"} </w:instrText>
      </w:r>
      <w:r w:rsidR="00F05DE7">
        <w:fldChar w:fldCharType="separate"/>
      </w:r>
      <w:r w:rsidR="00F05DE7" w:rsidRPr="00F05DE7">
        <w:t>[2]</w:t>
      </w:r>
      <w:r w:rsidR="00F05DE7">
        <w:fldChar w:fldCharType="end"/>
      </w:r>
      <w:r w:rsidR="00F05DE7">
        <w:t>.</w:t>
      </w:r>
    </w:p>
    <w:p w14:paraId="50C8EBF4" w14:textId="0D3CEE18" w:rsidR="00E22524" w:rsidRDefault="00DC491A" w:rsidP="00B0028D">
      <w:r>
        <w:t xml:space="preserve">Al observar los datos anteriores podemos ver que son porcentajes muy altos, esto se debe a varios motivos, el primero es que no hay una automatización de la estructura de las pruebas, el segundo que el usuario tiene </w:t>
      </w:r>
      <w:r w:rsidR="00713436">
        <w:t>que</w:t>
      </w:r>
      <w:r>
        <w:t xml:space="preserve"> aprender a manejar diferentes librerías</w:t>
      </w:r>
      <w:r w:rsidR="00404416">
        <w:t>, es decir, utilizarlas de una forma correcta</w:t>
      </w:r>
      <w:r w:rsidR="00E22524">
        <w:t xml:space="preserve">, </w:t>
      </w:r>
      <w:r w:rsidR="00C530FE">
        <w:t>esto</w:t>
      </w:r>
      <w:r w:rsidR="00045555">
        <w:t xml:space="preserve"> supone un gran coste.</w:t>
      </w:r>
    </w:p>
    <w:p w14:paraId="22F01C96" w14:textId="6A77569D" w:rsidR="0000332A" w:rsidRPr="00896385" w:rsidRDefault="00767243" w:rsidP="00896385">
      <w:r>
        <w:t>En este trabajo se propone un método para poder reducir el coste del testing</w:t>
      </w:r>
      <w:r w:rsidR="000E3401">
        <w:t xml:space="preserve"> tanto en tiempo como en dinero,</w:t>
      </w:r>
      <w:r>
        <w:t xml:space="preserve"> a través de una </w:t>
      </w:r>
      <w:r w:rsidRPr="00683342">
        <w:rPr>
          <w:i/>
        </w:rPr>
        <w:t>toolkit</w:t>
      </w:r>
      <w:r>
        <w:t>, en la cual vamos a poner solución a la automatización de la estructura de pruebas</w:t>
      </w:r>
      <w:r w:rsidR="000E3401">
        <w:t xml:space="preserve">, es decir, de una forma </w:t>
      </w:r>
      <w:r w:rsidR="000E3401">
        <w:lastRenderedPageBreak/>
        <w:t>muy simple se va a poder generar todos los elementos necesarios para poder realizar pruebas</w:t>
      </w:r>
      <w:r w:rsidR="00A11233">
        <w:t xml:space="preserve"> sobre una aplicación de escritorio</w:t>
      </w:r>
      <w:r>
        <w:t>.</w:t>
      </w:r>
      <w:r w:rsidR="000E3401">
        <w:t xml:space="preserve"> Además, vamos a simplificar la sintaxis a la hora de realizar test gracias a una nueva librería</w:t>
      </w:r>
      <w:r w:rsidR="00F25D67">
        <w:t>,</w:t>
      </w:r>
      <w:r w:rsidR="00A11233">
        <w:t xml:space="preserve"> </w:t>
      </w:r>
      <w:r w:rsidR="000E3401">
        <w:t>de tal forma que cualquier programador</w:t>
      </w:r>
      <w:r w:rsidR="00780456">
        <w:t xml:space="preserve"> de una forma sencilla</w:t>
      </w:r>
      <w:r w:rsidR="000E3401">
        <w:t xml:space="preserve"> pueda </w:t>
      </w:r>
      <w:r w:rsidR="00F25D67">
        <w:t>hacer uso de ella</w:t>
      </w:r>
      <w:r w:rsidR="000E3401">
        <w:t>.</w:t>
      </w:r>
    </w:p>
    <w:p w14:paraId="2A458092" w14:textId="7069BAD0" w:rsidR="00767243" w:rsidRDefault="00896385" w:rsidP="00B0028D">
      <w:r>
        <w:t xml:space="preserve">TestingAWE pone solución a los problemas descritos. </w:t>
      </w:r>
      <w:r w:rsidR="00767243">
        <w:t>Dich</w:t>
      </w:r>
      <w:r>
        <w:t>a</w:t>
      </w:r>
      <w:r w:rsidR="00767243">
        <w:t xml:space="preserve"> </w:t>
      </w:r>
      <w:r>
        <w:rPr>
          <w:i/>
        </w:rPr>
        <w:t xml:space="preserve">toolkit </w:t>
      </w:r>
      <w:r w:rsidR="00767243">
        <w:t xml:space="preserve">podría revolucionar el campo del desarrollo del software, ya que lo hace accesible para la comunidad de los programadores tanto </w:t>
      </w:r>
      <w:r w:rsidR="00767243" w:rsidRPr="00384CD0">
        <w:rPr>
          <w:i/>
        </w:rPr>
        <w:t>juniors</w:t>
      </w:r>
      <w:r w:rsidR="00767243">
        <w:t xml:space="preserve"> como </w:t>
      </w:r>
      <w:r w:rsidR="00767243" w:rsidRPr="00384CD0">
        <w:rPr>
          <w:i/>
        </w:rPr>
        <w:t>seniors</w:t>
      </w:r>
      <w:r w:rsidR="00767243">
        <w:t>.</w:t>
      </w:r>
      <w:r w:rsidR="00780456">
        <w:t xml:space="preserve"> </w:t>
      </w:r>
      <w:r w:rsidR="0076321B">
        <w:t>N</w:t>
      </w:r>
      <w:r w:rsidR="00780456">
        <w:t xml:space="preserve">o es necesario tener un </w:t>
      </w:r>
      <w:r w:rsidR="00780456" w:rsidRPr="00EF082D">
        <w:rPr>
          <w:i/>
        </w:rPr>
        <w:t>hardware</w:t>
      </w:r>
      <w:r w:rsidR="00780456">
        <w:t xml:space="preserve"> muy costoso para hacer uso de esta</w:t>
      </w:r>
      <w:r w:rsidR="00C8307A">
        <w:t xml:space="preserve"> herramienta</w:t>
      </w:r>
      <w:r w:rsidR="00780456">
        <w:t>.</w:t>
      </w:r>
      <w:r w:rsidR="0076321B">
        <w:t xml:space="preserve"> Además, para poder </w:t>
      </w:r>
      <w:r w:rsidR="00B96144">
        <w:t>utilizar</w:t>
      </w:r>
      <w:r w:rsidR="00D80FA0">
        <w:t xml:space="preserve">la </w:t>
      </w:r>
      <w:r w:rsidR="0076321B">
        <w:t>s</w:t>
      </w:r>
      <w:r w:rsidR="00B53D66">
        <w:t>o</w:t>
      </w:r>
      <w:r w:rsidR="0076321B">
        <w:t>lo tenemos que instalar el módulo</w:t>
      </w:r>
      <w:r w:rsidR="00866E5A">
        <w:t xml:space="preserve"> TestingAWE</w:t>
      </w:r>
      <w:r w:rsidR="00B53D66">
        <w:t>. E</w:t>
      </w:r>
      <w:r w:rsidR="00866E5A">
        <w:t xml:space="preserve">sto hace que su instalación sea muy </w:t>
      </w:r>
      <w:r w:rsidR="00B96144">
        <w:t>fácil.</w:t>
      </w:r>
    </w:p>
    <w:p w14:paraId="5C9760F7" w14:textId="7C1B786D" w:rsidR="005B4DB0" w:rsidRDefault="005B4DB0" w:rsidP="005B4DB0">
      <w:r>
        <w:t>En la siguiente ilustración podemos observar el funcionamiento de TestingAWE:</w:t>
      </w:r>
    </w:p>
    <w:p w14:paraId="44E7D96B" w14:textId="0D8CC666" w:rsidR="005B4DB0" w:rsidRDefault="005B4DB0">
      <w:pPr>
        <w:spacing w:before="0" w:after="160"/>
        <w:ind w:firstLine="0"/>
        <w:jc w:val="left"/>
      </w:pPr>
      <w:r>
        <w:br w:type="page"/>
      </w:r>
    </w:p>
    <w:p w14:paraId="2F79D0A2" w14:textId="2B1D3194" w:rsidR="00E14E8D" w:rsidRDefault="00907CAF" w:rsidP="00907CAF">
      <w:pPr>
        <w:keepNext/>
        <w:ind w:firstLine="0"/>
        <w:jc w:val="center"/>
      </w:pPr>
      <w:r>
        <w:rPr>
          <w:noProof/>
        </w:rPr>
        <w:lastRenderedPageBreak/>
        <w:drawing>
          <wp:inline distT="0" distB="0" distL="0" distR="0" wp14:anchorId="1A03CAB7" wp14:editId="208EA098">
            <wp:extent cx="5324475" cy="8361045"/>
            <wp:effectExtent l="0" t="0" r="9525" b="190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gPict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331377" cy="8371883"/>
                    </a:xfrm>
                    <a:prstGeom prst="rect">
                      <a:avLst/>
                    </a:prstGeom>
                  </pic:spPr>
                </pic:pic>
              </a:graphicData>
            </a:graphic>
          </wp:inline>
        </w:drawing>
      </w:r>
    </w:p>
    <w:p w14:paraId="701B9420" w14:textId="672E0E60" w:rsidR="005B4DB0" w:rsidRDefault="00E14E8D" w:rsidP="00E14E8D">
      <w:pPr>
        <w:pStyle w:val="Descripcin"/>
        <w:jc w:val="center"/>
      </w:pPr>
      <w:bookmarkStart w:id="6" w:name="_Toc12870777"/>
      <w:r>
        <w:t xml:space="preserve">Ilustración </w:t>
      </w:r>
      <w:r w:rsidR="00CD6FF6">
        <w:rPr>
          <w:noProof/>
        </w:rPr>
        <w:fldChar w:fldCharType="begin"/>
      </w:r>
      <w:r w:rsidR="00CD6FF6">
        <w:rPr>
          <w:noProof/>
        </w:rPr>
        <w:instrText xml:space="preserve"> SEQ Ilustración \* ARABIC </w:instrText>
      </w:r>
      <w:r w:rsidR="00CD6FF6">
        <w:rPr>
          <w:noProof/>
        </w:rPr>
        <w:fldChar w:fldCharType="separate"/>
      </w:r>
      <w:r w:rsidR="004B5B0B">
        <w:rPr>
          <w:noProof/>
        </w:rPr>
        <w:t>1</w:t>
      </w:r>
      <w:r w:rsidR="00CD6FF6">
        <w:rPr>
          <w:noProof/>
        </w:rPr>
        <w:fldChar w:fldCharType="end"/>
      </w:r>
      <w:r>
        <w:t xml:space="preserve"> - Funcionamiento de TestingAWE</w:t>
      </w:r>
      <w:bookmarkEnd w:id="6"/>
    </w:p>
    <w:p w14:paraId="650C9637" w14:textId="77777777" w:rsidR="00191EFD" w:rsidRDefault="00D451F2" w:rsidP="000E00B9">
      <w:r>
        <w:lastRenderedPageBreak/>
        <w:t>Como podemos ver en la anterior ilustración</w:t>
      </w:r>
      <w:r w:rsidR="007547AE">
        <w:t>, partimos de una aplicación de escritorio desarrollada con Angular/Electron</w:t>
      </w:r>
      <w:r w:rsidR="00191EFD">
        <w:t xml:space="preserve">. </w:t>
      </w:r>
    </w:p>
    <w:p w14:paraId="035F619C" w14:textId="5FE6542E" w:rsidR="000E00B9" w:rsidRDefault="00191EFD" w:rsidP="000E00B9">
      <w:r>
        <w:t>TestingAWE lo que va a realizar es</w:t>
      </w:r>
      <w:r w:rsidR="00E14E8D">
        <w:t>,</w:t>
      </w:r>
      <w:r>
        <w:t xml:space="preserve"> por cada fichero HTML que se encuentra en ese proyecto Angular/Electron, va a generar un </w:t>
      </w:r>
      <w:r w:rsidR="00E14E8D">
        <w:t>archivo. Este archivo va a contener los elementos HTML que se han detectado en el ficher</w:t>
      </w:r>
      <w:r w:rsidR="00983B52">
        <w:t>o. El proceso descrito se realiza de forma automática a partir de una configuración inicial</w:t>
      </w:r>
      <w:r w:rsidR="002E485C">
        <w:t>, y gracias al parseo vamos</w:t>
      </w:r>
      <w:r w:rsidR="00A72B9E">
        <w:t xml:space="preserve"> a poder obtener los elementos HTML mencionados</w:t>
      </w:r>
      <w:r w:rsidR="00983B52">
        <w:t>.</w:t>
      </w:r>
      <w:r w:rsidR="008C6335">
        <w:t xml:space="preserve"> </w:t>
      </w:r>
    </w:p>
    <w:p w14:paraId="754930E2" w14:textId="424083AD" w:rsidR="00983B52" w:rsidRDefault="00AD462C" w:rsidP="000E00B9">
      <w:r>
        <w:t>Una vez que TestingAWE ha generado dichos ficheros, vamos a poder hacer uso de éstos para el desarrollo de los test</w:t>
      </w:r>
      <w:r w:rsidR="00672B6B">
        <w:t>s</w:t>
      </w:r>
      <w:r>
        <w:t xml:space="preserve">. </w:t>
      </w:r>
      <w:r w:rsidR="00E37E97">
        <w:t xml:space="preserve">Además, los elementos HTML </w:t>
      </w:r>
      <w:r w:rsidR="00520AAD">
        <w:t>que se encuentran en los</w:t>
      </w:r>
      <w:r w:rsidR="00E37E97">
        <w:t xml:space="preserve"> ficheros generados nos van a permitir hacer uso de la librería de TestingAWE</w:t>
      </w:r>
      <w:r w:rsidR="0010058E">
        <w:t>. Ésta nos</w:t>
      </w:r>
      <w:r w:rsidR="00021065">
        <w:t xml:space="preserve"> </w:t>
      </w:r>
      <w:r w:rsidR="0010058E">
        <w:t xml:space="preserve">permite </w:t>
      </w:r>
      <w:r w:rsidR="00215250">
        <w:t>simplificar el</w:t>
      </w:r>
      <w:r w:rsidR="00021065">
        <w:t xml:space="preserve"> desarrollo de </w:t>
      </w:r>
      <w:r w:rsidR="00677167">
        <w:t xml:space="preserve">los </w:t>
      </w:r>
      <w:r w:rsidR="00021065">
        <w:t>test</w:t>
      </w:r>
      <w:r w:rsidR="00215250">
        <w:t>s</w:t>
      </w:r>
      <w:r w:rsidR="00884981">
        <w:t xml:space="preserve">, gracias a la reducción </w:t>
      </w:r>
      <w:r w:rsidR="00D42649">
        <w:t>en</w:t>
      </w:r>
      <w:r w:rsidR="00A34661">
        <w:t xml:space="preserve"> la sintaxis </w:t>
      </w:r>
      <w:r w:rsidR="00884981">
        <w:t>de librerías externas</w:t>
      </w:r>
      <w:r w:rsidR="00215250">
        <w:t>.</w:t>
      </w:r>
    </w:p>
    <w:p w14:paraId="3C1816A4" w14:textId="77777777" w:rsidR="009A1301" w:rsidRDefault="009A1301" w:rsidP="009A1301">
      <w:r>
        <w:t>Para resumir, TestingAWE nos va a proporcionar todo lo necesario para poder comenzar y realizar nuestras pruebas de una forma rápida, simple y sencilla.</w:t>
      </w:r>
    </w:p>
    <w:p w14:paraId="1D65A7D4" w14:textId="689DA8BE" w:rsidR="00EA0A7A" w:rsidRDefault="00EA0A7A" w:rsidP="00EA0A7A">
      <w:pPr>
        <w:pStyle w:val="Ttulo2"/>
      </w:pPr>
      <w:bookmarkStart w:id="7" w:name="_Toc12870740"/>
      <w:r>
        <w:t>Estructura de la memoria</w:t>
      </w:r>
      <w:bookmarkEnd w:id="7"/>
    </w:p>
    <w:p w14:paraId="5FE42F07" w14:textId="77777777" w:rsidR="00EA0A7A" w:rsidRDefault="00EA0A7A" w:rsidP="00EA0A7A">
      <w:r>
        <w:t>La memoria presenta la siguiente estructura:</w:t>
      </w:r>
    </w:p>
    <w:p w14:paraId="4FED1687" w14:textId="77777777" w:rsidR="00EA0A7A" w:rsidRDefault="00EA0A7A" w:rsidP="00EA0A7A">
      <w:pPr>
        <w:pStyle w:val="Prrafodelista"/>
        <w:numPr>
          <w:ilvl w:val="0"/>
          <w:numId w:val="2"/>
        </w:numPr>
      </w:pPr>
      <w:r>
        <w:rPr>
          <w:b/>
        </w:rPr>
        <w:t xml:space="preserve">Introducción: </w:t>
      </w:r>
      <w:r>
        <w:t>concreto resumen del problema a resolver y la solución que se propone. Además de la estructura de la memoria y el material adjunto.</w:t>
      </w:r>
    </w:p>
    <w:p w14:paraId="558623F7" w14:textId="77777777" w:rsidR="00EA0A7A" w:rsidRDefault="00EA0A7A" w:rsidP="00EA0A7A">
      <w:pPr>
        <w:pStyle w:val="Prrafodelista"/>
        <w:numPr>
          <w:ilvl w:val="0"/>
          <w:numId w:val="2"/>
        </w:numPr>
      </w:pPr>
      <w:r>
        <w:rPr>
          <w:b/>
        </w:rPr>
        <w:t>Objetivos del proyecto:</w:t>
      </w:r>
      <w:r>
        <w:t xml:space="preserve"> definición de los objetivos tanto personales como generales.</w:t>
      </w:r>
    </w:p>
    <w:p w14:paraId="161E9C4A" w14:textId="77777777" w:rsidR="00EA0A7A" w:rsidRDefault="00EA0A7A" w:rsidP="00EA0A7A">
      <w:pPr>
        <w:pStyle w:val="Prrafodelista"/>
        <w:numPr>
          <w:ilvl w:val="0"/>
          <w:numId w:val="2"/>
        </w:numPr>
      </w:pPr>
      <w:r>
        <w:rPr>
          <w:b/>
        </w:rPr>
        <w:t>Conceptos teóricos:</w:t>
      </w:r>
      <w:r>
        <w:t xml:space="preserve"> breve explicación de los aspectos más relevantes a nivel teórico del proyecto.</w:t>
      </w:r>
    </w:p>
    <w:p w14:paraId="2F5E8964" w14:textId="77777777" w:rsidR="00EA0A7A" w:rsidRDefault="00EA0A7A" w:rsidP="00EA0A7A">
      <w:pPr>
        <w:pStyle w:val="Prrafodelista"/>
        <w:numPr>
          <w:ilvl w:val="0"/>
          <w:numId w:val="2"/>
        </w:numPr>
      </w:pPr>
      <w:r>
        <w:rPr>
          <w:b/>
        </w:rPr>
        <w:t>Técnicas y herramientas:</w:t>
      </w:r>
      <w:r>
        <w:t xml:space="preserve"> resumen de las técnicas </w:t>
      </w:r>
      <w:r w:rsidR="005F38D2">
        <w:t xml:space="preserve">metodológicas y herramientas usadas para la gestión y desarrollo de la </w:t>
      </w:r>
      <w:r w:rsidR="005F38D2" w:rsidRPr="00A57251">
        <w:rPr>
          <w:i/>
        </w:rPr>
        <w:t>toolkit</w:t>
      </w:r>
      <w:r w:rsidR="005F38D2">
        <w:t>.</w:t>
      </w:r>
    </w:p>
    <w:p w14:paraId="58C9983E" w14:textId="77777777" w:rsidR="005F38D2" w:rsidRDefault="005F38D2" w:rsidP="00EA0A7A">
      <w:pPr>
        <w:pStyle w:val="Prrafodelista"/>
        <w:numPr>
          <w:ilvl w:val="0"/>
          <w:numId w:val="2"/>
        </w:numPr>
      </w:pPr>
      <w:r>
        <w:rPr>
          <w:b/>
        </w:rPr>
        <w:t>Aspectos relevantes del desarrollo:</w:t>
      </w:r>
      <w:r>
        <w:t xml:space="preserve"> breve explicación sobre los aspectos más importantes en el desarrollo del proyecto.</w:t>
      </w:r>
    </w:p>
    <w:p w14:paraId="48E27756" w14:textId="50724D51" w:rsidR="005F38D2" w:rsidRDefault="005F38D2" w:rsidP="00EA0A7A">
      <w:pPr>
        <w:pStyle w:val="Prrafodelista"/>
        <w:numPr>
          <w:ilvl w:val="0"/>
          <w:numId w:val="2"/>
        </w:numPr>
      </w:pPr>
      <w:r>
        <w:rPr>
          <w:b/>
        </w:rPr>
        <w:t>Trabajos relacionados:</w:t>
      </w:r>
      <w:r>
        <w:t xml:space="preserve"> proyectos relacionados a la herramienta que he</w:t>
      </w:r>
      <w:r w:rsidR="00FA329B">
        <w:t>mos</w:t>
      </w:r>
      <w:r>
        <w:t xml:space="preserve"> desarrollado.</w:t>
      </w:r>
    </w:p>
    <w:p w14:paraId="3308FEE7" w14:textId="77777777" w:rsidR="005F38D2" w:rsidRDefault="005F38D2" w:rsidP="00EA0A7A">
      <w:pPr>
        <w:pStyle w:val="Prrafodelista"/>
        <w:numPr>
          <w:ilvl w:val="0"/>
          <w:numId w:val="2"/>
        </w:numPr>
      </w:pPr>
      <w:r>
        <w:rPr>
          <w:b/>
        </w:rPr>
        <w:t>Conclusiones y líneas de trabajo futuras:</w:t>
      </w:r>
      <w:r>
        <w:t xml:space="preserve"> resumen sobre las opiniones en el desarrollo del software, y el cómo se puede mejorar o ampliar el proyecto.</w:t>
      </w:r>
    </w:p>
    <w:p w14:paraId="7B27A387" w14:textId="77777777" w:rsidR="005F38D2" w:rsidRDefault="005F38D2" w:rsidP="005F38D2">
      <w:r>
        <w:lastRenderedPageBreak/>
        <w:t>Además de la memoria, se proporciona los anexos:</w:t>
      </w:r>
    </w:p>
    <w:p w14:paraId="3AB97A6A" w14:textId="0ED22038" w:rsidR="00DC491A" w:rsidRPr="005F38D2" w:rsidRDefault="005F38D2" w:rsidP="005F38D2">
      <w:pPr>
        <w:pStyle w:val="Prrafodelista"/>
        <w:numPr>
          <w:ilvl w:val="0"/>
          <w:numId w:val="4"/>
        </w:numPr>
        <w:rPr>
          <w:b/>
        </w:rPr>
      </w:pPr>
      <w:r>
        <w:rPr>
          <w:b/>
        </w:rPr>
        <w:t xml:space="preserve">Plan del proyecto del software: </w:t>
      </w:r>
      <w:r>
        <w:t>planificación que he</w:t>
      </w:r>
      <w:r w:rsidR="00C03311">
        <w:t>mos</w:t>
      </w:r>
      <w:r>
        <w:t xml:space="preserve"> seguido en el desarrollo del proyecto y estudio de viabilidad.</w:t>
      </w:r>
    </w:p>
    <w:p w14:paraId="7899FE75" w14:textId="77777777" w:rsidR="005F38D2" w:rsidRPr="005F38D2" w:rsidRDefault="005F38D2" w:rsidP="005F38D2">
      <w:pPr>
        <w:pStyle w:val="Prrafodelista"/>
        <w:numPr>
          <w:ilvl w:val="0"/>
          <w:numId w:val="4"/>
        </w:numPr>
        <w:rPr>
          <w:b/>
        </w:rPr>
      </w:pPr>
      <w:r>
        <w:rPr>
          <w:b/>
        </w:rPr>
        <w:t xml:space="preserve">Especificación de requisitos del software: </w:t>
      </w:r>
      <w:r>
        <w:t xml:space="preserve">en ella se define la fase de análisis, objetivos, y requisitos de la </w:t>
      </w:r>
      <w:r w:rsidRPr="00ED2A03">
        <w:rPr>
          <w:i/>
        </w:rPr>
        <w:t>toolkit</w:t>
      </w:r>
      <w:r>
        <w:t>.</w:t>
      </w:r>
    </w:p>
    <w:p w14:paraId="46C3D96C" w14:textId="77777777" w:rsidR="005F38D2" w:rsidRPr="005F38D2" w:rsidRDefault="005F38D2" w:rsidP="005F38D2">
      <w:pPr>
        <w:pStyle w:val="Prrafodelista"/>
        <w:numPr>
          <w:ilvl w:val="0"/>
          <w:numId w:val="4"/>
        </w:numPr>
        <w:rPr>
          <w:b/>
        </w:rPr>
      </w:pPr>
      <w:r>
        <w:rPr>
          <w:b/>
        </w:rPr>
        <w:t xml:space="preserve">Especificación de diseño: </w:t>
      </w:r>
      <w:r>
        <w:t>se define el diseño de datos, de procedimientos, y arquitectónico de la aplicación.</w:t>
      </w:r>
    </w:p>
    <w:p w14:paraId="6278D515" w14:textId="14459396" w:rsidR="005F38D2" w:rsidRPr="00E679F5" w:rsidRDefault="005F38D2" w:rsidP="005F38D2">
      <w:pPr>
        <w:pStyle w:val="Prrafodelista"/>
        <w:numPr>
          <w:ilvl w:val="0"/>
          <w:numId w:val="4"/>
        </w:numPr>
        <w:rPr>
          <w:b/>
        </w:rPr>
      </w:pPr>
      <w:r>
        <w:rPr>
          <w:b/>
        </w:rPr>
        <w:t xml:space="preserve">Manual del programador: </w:t>
      </w:r>
      <w:r>
        <w:t>ayuda para el usuario, es decir, estructura, compilación, instalación</w:t>
      </w:r>
      <w:r w:rsidR="00A3397D">
        <w:t xml:space="preserve">, </w:t>
      </w:r>
      <w:r>
        <w:t xml:space="preserve">uso de la </w:t>
      </w:r>
      <w:r w:rsidRPr="005D2FE6">
        <w:rPr>
          <w:i/>
        </w:rPr>
        <w:t>toolki</w:t>
      </w:r>
      <w:r w:rsidR="00E679F5" w:rsidRPr="005D2FE6">
        <w:rPr>
          <w:i/>
        </w:rPr>
        <w:t>t</w:t>
      </w:r>
      <w:r>
        <w:t>...</w:t>
      </w:r>
    </w:p>
    <w:p w14:paraId="50936018" w14:textId="77777777" w:rsidR="00E679F5" w:rsidRPr="00E679F5" w:rsidRDefault="00E679F5" w:rsidP="005F38D2">
      <w:pPr>
        <w:pStyle w:val="Prrafodelista"/>
        <w:numPr>
          <w:ilvl w:val="0"/>
          <w:numId w:val="4"/>
        </w:numPr>
        <w:rPr>
          <w:b/>
        </w:rPr>
      </w:pPr>
      <w:r>
        <w:rPr>
          <w:b/>
        </w:rPr>
        <w:t xml:space="preserve">Manual del usuario: </w:t>
      </w:r>
      <w:r>
        <w:t>guía para el uso de la herramienta.</w:t>
      </w:r>
    </w:p>
    <w:p w14:paraId="40DA4DEA" w14:textId="77777777" w:rsidR="00E679F5" w:rsidRDefault="00E679F5" w:rsidP="00E679F5">
      <w:pPr>
        <w:pStyle w:val="Ttulo2"/>
      </w:pPr>
      <w:bookmarkStart w:id="8" w:name="_Toc12870741"/>
      <w:r>
        <w:t>Materiales adjuntos</w:t>
      </w:r>
      <w:bookmarkEnd w:id="8"/>
    </w:p>
    <w:p w14:paraId="11EBD1A4" w14:textId="77777777" w:rsidR="00E679F5" w:rsidRDefault="00E679F5" w:rsidP="00E679F5">
      <w:r>
        <w:t>Además de toda la documentación, se proporciona:</w:t>
      </w:r>
    </w:p>
    <w:p w14:paraId="1ED64CEF" w14:textId="0E2B4193" w:rsidR="00E679F5" w:rsidRDefault="00E679F5" w:rsidP="00E679F5">
      <w:pPr>
        <w:pStyle w:val="Prrafodelista"/>
        <w:numPr>
          <w:ilvl w:val="0"/>
          <w:numId w:val="5"/>
        </w:numPr>
      </w:pPr>
      <w:r>
        <w:t>Módulo TestingAWE.</w:t>
      </w:r>
    </w:p>
    <w:p w14:paraId="2C7F4B84" w14:textId="2B095DB0" w:rsidR="00BF06D3" w:rsidRDefault="00BF06D3" w:rsidP="00E679F5">
      <w:pPr>
        <w:pStyle w:val="Prrafodelista"/>
        <w:numPr>
          <w:ilvl w:val="0"/>
          <w:numId w:val="5"/>
        </w:numPr>
      </w:pPr>
      <w:r>
        <w:t>Batería de pruebas.</w:t>
      </w:r>
    </w:p>
    <w:p w14:paraId="50351591" w14:textId="0B55B8B1" w:rsidR="00E679F5" w:rsidRPr="00E679F5" w:rsidRDefault="00E679F5" w:rsidP="00E679F5">
      <w:pPr>
        <w:pStyle w:val="Prrafodelista"/>
        <w:numPr>
          <w:ilvl w:val="0"/>
          <w:numId w:val="5"/>
        </w:numPr>
        <w:rPr>
          <w:lang w:val="en-US"/>
        </w:rPr>
      </w:pPr>
      <w:r w:rsidRPr="00E679F5">
        <w:rPr>
          <w:lang w:val="en-US"/>
        </w:rPr>
        <w:t>TestingAWE en Node Package Man</w:t>
      </w:r>
      <w:r>
        <w:rPr>
          <w:lang w:val="en-US"/>
        </w:rPr>
        <w:t>ager</w:t>
      </w:r>
      <w:r w:rsidR="00A22690" w:rsidRPr="00A22690">
        <w:rPr>
          <w:color w:val="FF0000"/>
          <w:lang w:val="en-US"/>
        </w:rPr>
        <w:t xml:space="preserve"> </w:t>
      </w:r>
      <w:r w:rsidR="00A22690">
        <w:rPr>
          <w:color w:val="FF0000"/>
        </w:rPr>
        <w:fldChar w:fldCharType="begin"/>
      </w:r>
      <w:r w:rsidR="00A22690" w:rsidRPr="00A22690">
        <w:rPr>
          <w:color w:val="FF0000"/>
          <w:lang w:val="en-US"/>
        </w:rPr>
        <w:instrText xml:space="preserve"> ADDIN ZOTERO_ITEM CSL_CITATION {"citationID":"jriTx9W1","properties":{"formattedCitation":"[3]","plainCitation":"[3]","noteIndex":0},"citationItems":[{"id":105,"uris":["http://zotero.org/users/local/0nWuOkQL/items/XB9A7QFN"],"uri":["http://zotero.org/users/local/0nWuOkQL/items/XB9A7QFN"],"itemData":{"id":105,"type":"webpage","title":"TestingAWE","container-title":"npm","abstract":"Módulo NPM","URL":"https://www.npmjs.com/package/testing-awe","accessed":{"date-parts":[["2019",6,23]]}}}],"schema":"https://github.com/citation-style-language/schema/raw/master/csl-citation.json"} </w:instrText>
      </w:r>
      <w:r w:rsidR="00A22690">
        <w:rPr>
          <w:color w:val="FF0000"/>
        </w:rPr>
        <w:fldChar w:fldCharType="separate"/>
      </w:r>
      <w:r w:rsidR="00A22690" w:rsidRPr="00A22690">
        <w:rPr>
          <w:lang w:val="en-US"/>
        </w:rPr>
        <w:t>[3]</w:t>
      </w:r>
      <w:r w:rsidR="00A22690">
        <w:rPr>
          <w:color w:val="FF0000"/>
        </w:rPr>
        <w:fldChar w:fldCharType="end"/>
      </w:r>
      <w:r>
        <w:rPr>
          <w:lang w:val="en-US"/>
        </w:rPr>
        <w:t>.</w:t>
      </w:r>
    </w:p>
    <w:p w14:paraId="5FA757B3" w14:textId="35BC11DC" w:rsidR="00BF06D3" w:rsidRDefault="00E679F5" w:rsidP="00A22690">
      <w:pPr>
        <w:pStyle w:val="Prrafodelista"/>
        <w:numPr>
          <w:ilvl w:val="0"/>
          <w:numId w:val="5"/>
        </w:numPr>
      </w:pPr>
      <w:r>
        <w:t xml:space="preserve">Repositorio de la </w:t>
      </w:r>
      <w:r w:rsidRPr="00A22690">
        <w:rPr>
          <w:i/>
        </w:rPr>
        <w:t>toolkit</w:t>
      </w:r>
      <w:r w:rsidR="00A22690">
        <w:rPr>
          <w:color w:val="FF0000"/>
        </w:rPr>
        <w:t xml:space="preserve"> </w:t>
      </w:r>
      <w:r w:rsidR="00A22690">
        <w:rPr>
          <w:color w:val="FF0000"/>
        </w:rPr>
        <w:fldChar w:fldCharType="begin"/>
      </w:r>
      <w:r w:rsidR="00A22690">
        <w:rPr>
          <w:color w:val="FF0000"/>
        </w:rPr>
        <w:instrText xml:space="preserve"> ADDIN ZOTERO_ITEM CSL_CITATION {"citationID":"iumECScz","properties":{"formattedCitation":"[4]","plainCitation":"[4]","noteIndex":0},"citationItems":[{"id":110,"uris":["http://zotero.org/users/local/0nWuOkQL/items/AFFXK4BL"],"uri":["http://zotero.org/users/local/0nWuOkQL/items/AFFXK4BL"],"itemData":{"id":110,"type":"webpage","title":"Repositorio TestingAWE","container-title":"GitLab","abstract":"Módulo NPM","URL":"https://gitlab.com/mus0007/testing-awe","language":"en","accessed":{"date-parts":[["2019",6,25]]}}}],"schema":"https://github.com/citation-style-language/schema/raw/master/csl-citation.json"} </w:instrText>
      </w:r>
      <w:r w:rsidR="00A22690">
        <w:rPr>
          <w:color w:val="FF0000"/>
        </w:rPr>
        <w:fldChar w:fldCharType="separate"/>
      </w:r>
      <w:r w:rsidR="00A22690" w:rsidRPr="00A22690">
        <w:t>[4]</w:t>
      </w:r>
      <w:r w:rsidR="00A22690">
        <w:rPr>
          <w:color w:val="FF0000"/>
        </w:rPr>
        <w:fldChar w:fldCharType="end"/>
      </w:r>
      <w:r>
        <w:t>.</w:t>
      </w:r>
    </w:p>
    <w:p w14:paraId="0B05F9E5" w14:textId="4EA86AC3" w:rsidR="004933A6" w:rsidRDefault="004933A6" w:rsidP="00A22690">
      <w:pPr>
        <w:pStyle w:val="Prrafodelista"/>
        <w:numPr>
          <w:ilvl w:val="0"/>
          <w:numId w:val="5"/>
        </w:numPr>
      </w:pPr>
      <w:r>
        <w:t>Repositorio Azure DevOps</w:t>
      </w:r>
      <w:r w:rsidR="00EE6048">
        <w:t xml:space="preserve"> (gestión de proyecto)</w:t>
      </w:r>
      <w:r>
        <w:t xml:space="preserve"> </w:t>
      </w:r>
      <w:r>
        <w:fldChar w:fldCharType="begin"/>
      </w:r>
      <w:r>
        <w:instrText xml:space="preserve"> ADDIN ZOTERO_ITEM CSL_CITATION {"citationID":"UcfZLLsx","properties":{"formattedCitation":"[5]","plainCitation":"[5]","noteIndex":0},"citationItems":[{"id":84,"uris":["http://zotero.org/users/local/0nWuOkQL/items/U4PFPTIZ"],"uri":["http://zotero.org/users/local/0nWuOkQL/items/U4PFPTIZ"],"itemData":{"id":84,"type":"webpage","title":"TestingAWE - Azure DevOps","URL":"https://dev.azure.com/juanmanuelzamarrenoperez/Observatorio-TestingAWE","accessed":{"date-parts":[["2019",6,19]]}}}],"schema":"https://github.com/citation-style-language/schema/raw/master/csl-citation.json"} </w:instrText>
      </w:r>
      <w:r>
        <w:fldChar w:fldCharType="separate"/>
      </w:r>
      <w:r w:rsidRPr="004933A6">
        <w:t>[5]</w:t>
      </w:r>
      <w:r>
        <w:fldChar w:fldCharType="end"/>
      </w:r>
      <w:r>
        <w:t>.</w:t>
      </w:r>
    </w:p>
    <w:p w14:paraId="0C0732E8" w14:textId="3634909F" w:rsidR="00C73DC5" w:rsidRDefault="00BF06D3" w:rsidP="00A22690">
      <w:pPr>
        <w:pStyle w:val="Prrafodelista"/>
        <w:numPr>
          <w:ilvl w:val="0"/>
          <w:numId w:val="5"/>
        </w:numPr>
        <w:sectPr w:rsidR="00C73DC5" w:rsidSect="00F83239">
          <w:headerReference w:type="default" r:id="rId17"/>
          <w:headerReference w:type="first" r:id="rId18"/>
          <w:pgSz w:w="11906" w:h="16838"/>
          <w:pgMar w:top="1417" w:right="1701" w:bottom="1417" w:left="1701" w:header="708" w:footer="708" w:gutter="0"/>
          <w:cols w:space="708"/>
          <w:titlePg/>
          <w:docGrid w:linePitch="360"/>
        </w:sectPr>
      </w:pPr>
      <w:r>
        <w:t xml:space="preserve">Videos de TestingAWE </w:t>
      </w:r>
      <w:r w:rsidR="00D601D5">
        <w:fldChar w:fldCharType="begin"/>
      </w:r>
      <w:r w:rsidR="004933A6">
        <w:instrText xml:space="preserve"> ADDIN ZOTERO_ITEM CSL_CITATION {"citationID":"i0WZmixp","properties":{"formattedCitation":"[6]","plainCitation":"[6]","noteIndex":0},"citationItems":[{"id":112,"uris":["http://zotero.org/users/local/0nWuOkQL/items/AZGYQ7BJ"],"uri":["http://zotero.org/users/local/0nWuOkQL/items/AZGYQ7BJ"],"itemData":{"id":112,"type":"webpage","title":"YouTube TestingAWE Oficial","container-title":"YouTube","URL":"https://www.youtube.com/channel/UCqUSDpoDw3RbqPb6PjAAnBA","language":"es-ES","accessed":{"date-parts":[["2019",6,25]]}}}],"schema":"https://github.com/citation-style-language/schema/raw/master/csl-citation.json"} </w:instrText>
      </w:r>
      <w:r w:rsidR="00D601D5">
        <w:fldChar w:fldCharType="separate"/>
      </w:r>
      <w:r w:rsidR="004933A6" w:rsidRPr="004933A6">
        <w:t>[6]</w:t>
      </w:r>
      <w:r w:rsidR="00D601D5">
        <w:fldChar w:fldCharType="end"/>
      </w:r>
      <w:r>
        <w:t>.</w:t>
      </w:r>
      <w:r w:rsidR="00EA586B" w:rsidRPr="00B0028D">
        <w:br w:type="page"/>
      </w:r>
    </w:p>
    <w:p w14:paraId="0B38B10C" w14:textId="7C140197" w:rsidR="00594AD6" w:rsidRDefault="00594AD6" w:rsidP="00C73DC5">
      <w:pPr>
        <w:ind w:firstLine="0"/>
      </w:pPr>
    </w:p>
    <w:p w14:paraId="268E06C0" w14:textId="77777777" w:rsidR="00A974A7" w:rsidRDefault="00A974A7" w:rsidP="00C73DC5">
      <w:pPr>
        <w:ind w:firstLine="0"/>
      </w:pPr>
    </w:p>
    <w:tbl>
      <w:tblPr>
        <w:tblStyle w:val="Tablaconcuadrcula"/>
        <w:tblW w:w="0" w:type="auto"/>
        <w:tblLook w:val="04A0" w:firstRow="1" w:lastRow="0" w:firstColumn="1" w:lastColumn="0" w:noHBand="0" w:noVBand="1"/>
      </w:tblPr>
      <w:tblGrid>
        <w:gridCol w:w="8494"/>
      </w:tblGrid>
      <w:tr w:rsidR="00C73DC5" w14:paraId="4E9229E4" w14:textId="77777777" w:rsidTr="00DA3027">
        <w:tc>
          <w:tcPr>
            <w:tcW w:w="8494" w:type="dxa"/>
            <w:tcBorders>
              <w:left w:val="nil"/>
              <w:right w:val="nil"/>
            </w:tcBorders>
          </w:tcPr>
          <w:p w14:paraId="18ECC6C5" w14:textId="77777777" w:rsidR="00C73DC5" w:rsidRPr="00114B07" w:rsidRDefault="00C73DC5" w:rsidP="00DA3027">
            <w:pPr>
              <w:pStyle w:val="Ttulo1"/>
              <w:jc w:val="center"/>
              <w:outlineLvl w:val="0"/>
            </w:pPr>
            <w:bookmarkStart w:id="9" w:name="_Toc12870742"/>
            <w:r>
              <w:t>Objetivos del proyecto</w:t>
            </w:r>
            <w:bookmarkEnd w:id="9"/>
          </w:p>
        </w:tc>
      </w:tr>
    </w:tbl>
    <w:p w14:paraId="585DDDC1" w14:textId="77777777" w:rsidR="00C73DC5" w:rsidRDefault="00C73DC5" w:rsidP="00C73DC5">
      <w:r>
        <w:tab/>
      </w:r>
    </w:p>
    <w:p w14:paraId="24110B5C" w14:textId="17FCD498" w:rsidR="00C73DC5" w:rsidRDefault="00C73DC5" w:rsidP="00C73DC5">
      <w:r>
        <w:t xml:space="preserve">En este apartado, </w:t>
      </w:r>
      <w:r w:rsidR="00BC79C4">
        <w:t>se definen</w:t>
      </w:r>
      <w:r>
        <w:t xml:space="preserve"> tanto los objetivos generales y técnicos del proyecto como los personales.</w:t>
      </w:r>
    </w:p>
    <w:p w14:paraId="3CED7E85" w14:textId="77777777" w:rsidR="00C73DC5" w:rsidRDefault="00C73DC5" w:rsidP="00C73DC5">
      <w:pPr>
        <w:pStyle w:val="Ttulo2"/>
      </w:pPr>
      <w:bookmarkStart w:id="10" w:name="_Toc12870743"/>
      <w:r>
        <w:t>Objetivos generales</w:t>
      </w:r>
      <w:bookmarkEnd w:id="10"/>
    </w:p>
    <w:p w14:paraId="7E1B93B2" w14:textId="77777777" w:rsidR="00C73DC5" w:rsidRDefault="00C73DC5" w:rsidP="00C73DC5">
      <w:pPr>
        <w:pStyle w:val="Prrafodelista"/>
        <w:numPr>
          <w:ilvl w:val="0"/>
          <w:numId w:val="6"/>
        </w:numPr>
      </w:pPr>
      <w:r>
        <w:t xml:space="preserve">Desarrollar una </w:t>
      </w:r>
      <w:r w:rsidRPr="002E3E4E">
        <w:rPr>
          <w:i/>
        </w:rPr>
        <w:t>toolkit</w:t>
      </w:r>
      <w:r>
        <w:t xml:space="preserve"> que permita automatizar la creación de la estructura de </w:t>
      </w:r>
      <w:r w:rsidR="00E61A5F">
        <w:t>pruebas</w:t>
      </w:r>
      <w:r>
        <w:t>, y que permita desarrollar los test de una forma más fácil.</w:t>
      </w:r>
    </w:p>
    <w:p w14:paraId="699D4E30" w14:textId="77777777" w:rsidR="00E61A5F" w:rsidRDefault="00E61A5F" w:rsidP="00C73DC5">
      <w:pPr>
        <w:pStyle w:val="Prrafodelista"/>
        <w:numPr>
          <w:ilvl w:val="0"/>
          <w:numId w:val="6"/>
        </w:numPr>
      </w:pPr>
      <w:r>
        <w:t>Facilitar la creación de la estructura de pruebas de una forma eficiente y estructurada, para que así sea más cómodo para el usuario.</w:t>
      </w:r>
    </w:p>
    <w:p w14:paraId="52CD7163" w14:textId="3F8EAD52" w:rsidR="00E61A5F" w:rsidRDefault="00E61A5F" w:rsidP="00C73DC5">
      <w:pPr>
        <w:pStyle w:val="Prrafodelista"/>
        <w:numPr>
          <w:ilvl w:val="0"/>
          <w:numId w:val="6"/>
        </w:numPr>
      </w:pPr>
      <w:r>
        <w:t xml:space="preserve">Crear una librería que </w:t>
      </w:r>
      <w:r w:rsidR="00FB3765">
        <w:t>simplifique los</w:t>
      </w:r>
      <w:r>
        <w:t xml:space="preserve"> test, para así facilitar la sintaxis del desarrollo de pruebas</w:t>
      </w:r>
      <w:r w:rsidR="00E44DCE">
        <w:t>.</w:t>
      </w:r>
      <w:r>
        <w:t xml:space="preserve"> </w:t>
      </w:r>
      <w:r w:rsidR="00E44DCE">
        <w:t>D</w:t>
      </w:r>
      <w:r>
        <w:t>icha librería tiene que tener una organización estructurada para no tener código duplicado.</w:t>
      </w:r>
    </w:p>
    <w:p w14:paraId="2E83CDAA" w14:textId="77777777" w:rsidR="00E61A5F" w:rsidRDefault="00E61A5F" w:rsidP="00C73DC5">
      <w:pPr>
        <w:pStyle w:val="Prrafodelista"/>
        <w:numPr>
          <w:ilvl w:val="0"/>
          <w:numId w:val="6"/>
        </w:numPr>
      </w:pPr>
      <w:r>
        <w:t xml:space="preserve">Crear una amplia documentación, para que así el usuario tenga una mayor facilidad a la hora de utilizar la </w:t>
      </w:r>
      <w:r w:rsidRPr="001807C7">
        <w:rPr>
          <w:i/>
        </w:rPr>
        <w:t>toolkit</w:t>
      </w:r>
      <w:r>
        <w:t>.</w:t>
      </w:r>
    </w:p>
    <w:p w14:paraId="1175BF6A" w14:textId="77777777" w:rsidR="00C73DC5" w:rsidRDefault="00E61A5F" w:rsidP="00C77ED2">
      <w:pPr>
        <w:pStyle w:val="Ttulo2"/>
      </w:pPr>
      <w:bookmarkStart w:id="11" w:name="_Toc12870744"/>
      <w:r>
        <w:t>Objetivos técnicos</w:t>
      </w:r>
      <w:bookmarkEnd w:id="11"/>
    </w:p>
    <w:p w14:paraId="6D3CF203" w14:textId="6A55E87E" w:rsidR="00C77ED2" w:rsidRDefault="00C77ED2" w:rsidP="00C77ED2">
      <w:pPr>
        <w:pStyle w:val="Prrafodelista"/>
        <w:numPr>
          <w:ilvl w:val="0"/>
          <w:numId w:val="9"/>
        </w:numPr>
      </w:pPr>
      <w:r>
        <w:t>Desarrollar una aplicación</w:t>
      </w:r>
      <w:r w:rsidR="00D0693F">
        <w:t xml:space="preserve"> web</w:t>
      </w:r>
      <w:r>
        <w:t xml:space="preserve"> en Angular para así poder adquirir conocimientos en dicho </w:t>
      </w:r>
      <w:r w:rsidR="002C2D5F">
        <w:t>campo</w:t>
      </w:r>
      <w:r>
        <w:t>.</w:t>
      </w:r>
    </w:p>
    <w:p w14:paraId="561D593F" w14:textId="77777777" w:rsidR="00C77ED2" w:rsidRDefault="00C77ED2" w:rsidP="00C77ED2">
      <w:pPr>
        <w:pStyle w:val="Prrafodelista"/>
        <w:numPr>
          <w:ilvl w:val="0"/>
          <w:numId w:val="9"/>
        </w:numPr>
      </w:pPr>
      <w:r>
        <w:t xml:space="preserve">Transformar </w:t>
      </w:r>
      <w:r w:rsidR="00D0693F">
        <w:t xml:space="preserve">la aplicación web en una aplicación de escritorio </w:t>
      </w:r>
      <w:r w:rsidR="00382DBA">
        <w:t>utilizando</w:t>
      </w:r>
      <w:r w:rsidR="00D0693F">
        <w:t xml:space="preserve"> Electron.</w:t>
      </w:r>
    </w:p>
    <w:p w14:paraId="3EF59EFA" w14:textId="0CB2B13F" w:rsidR="00382DBA" w:rsidRDefault="00382DBA" w:rsidP="00C77ED2">
      <w:pPr>
        <w:pStyle w:val="Prrafodelista"/>
        <w:numPr>
          <w:ilvl w:val="0"/>
          <w:numId w:val="9"/>
        </w:numPr>
      </w:pPr>
      <w:r>
        <w:t>Aprender a manejar el framework de pruebas Spectron, para así poder hacer los test</w:t>
      </w:r>
      <w:r w:rsidR="00484E52">
        <w:t>.</w:t>
      </w:r>
    </w:p>
    <w:p w14:paraId="6FE0B588" w14:textId="77777777" w:rsidR="00484E52" w:rsidRDefault="00484E52" w:rsidP="00C77ED2">
      <w:pPr>
        <w:pStyle w:val="Prrafodelista"/>
        <w:numPr>
          <w:ilvl w:val="0"/>
          <w:numId w:val="9"/>
        </w:numPr>
      </w:pPr>
      <w:r>
        <w:t>Utilizar Mocha para la estructura de los ficheros de pruebas.</w:t>
      </w:r>
    </w:p>
    <w:p w14:paraId="1AA12502" w14:textId="55882601" w:rsidR="00A405D9" w:rsidRDefault="00A405D9" w:rsidP="00C77ED2">
      <w:pPr>
        <w:pStyle w:val="Prrafodelista"/>
        <w:numPr>
          <w:ilvl w:val="0"/>
          <w:numId w:val="9"/>
        </w:numPr>
      </w:pPr>
      <w:r>
        <w:t xml:space="preserve">Utilizar WebdriverIO como librería que </w:t>
      </w:r>
      <w:r w:rsidR="00D776FF">
        <w:t>nos</w:t>
      </w:r>
      <w:r>
        <w:t xml:space="preserve"> permita “manejar” los elementos HTML.</w:t>
      </w:r>
    </w:p>
    <w:p w14:paraId="33158848" w14:textId="77777777" w:rsidR="00484E52" w:rsidRDefault="00484E52" w:rsidP="00C77ED2">
      <w:pPr>
        <w:pStyle w:val="Prrafodelista"/>
        <w:numPr>
          <w:ilvl w:val="0"/>
          <w:numId w:val="9"/>
        </w:numPr>
      </w:pPr>
      <w:r>
        <w:t xml:space="preserve">Aprender a utilizar TypeScript para el desarrollo de la </w:t>
      </w:r>
      <w:r w:rsidRPr="003931EB">
        <w:rPr>
          <w:i/>
        </w:rPr>
        <w:t>toolkit</w:t>
      </w:r>
      <w:r>
        <w:t>.</w:t>
      </w:r>
    </w:p>
    <w:p w14:paraId="5C1A01BB" w14:textId="1A07454E" w:rsidR="001F22BF" w:rsidRDefault="001F22BF" w:rsidP="00C77ED2">
      <w:pPr>
        <w:pStyle w:val="Prrafodelista"/>
        <w:numPr>
          <w:ilvl w:val="0"/>
          <w:numId w:val="9"/>
        </w:numPr>
      </w:pPr>
      <w:r>
        <w:lastRenderedPageBreak/>
        <w:t>Aplicar el patrón de diseño MVC (Model</w:t>
      </w:r>
      <w:r w:rsidR="008420F5">
        <w:t>o-Vista-Controlador</w:t>
      </w:r>
      <w:r>
        <w:t>) para hacer uso de las librerías externas.</w:t>
      </w:r>
    </w:p>
    <w:p w14:paraId="4BB59011" w14:textId="77777777" w:rsidR="0038303F" w:rsidRDefault="0038303F" w:rsidP="00C77ED2">
      <w:pPr>
        <w:pStyle w:val="Prrafodelista"/>
        <w:numPr>
          <w:ilvl w:val="0"/>
          <w:numId w:val="9"/>
        </w:numPr>
      </w:pPr>
      <w:r>
        <w:t>Utilizar Git como sistema de control de versiones</w:t>
      </w:r>
      <w:r w:rsidR="005642B0">
        <w:t xml:space="preserve"> junto con la plataforma GitLab.</w:t>
      </w:r>
    </w:p>
    <w:p w14:paraId="0F64C3CE" w14:textId="77777777" w:rsidR="005642B0" w:rsidRDefault="005642B0" w:rsidP="00C77ED2">
      <w:pPr>
        <w:pStyle w:val="Prrafodelista"/>
        <w:numPr>
          <w:ilvl w:val="0"/>
          <w:numId w:val="9"/>
        </w:numPr>
      </w:pPr>
      <w:r>
        <w:t>Utilizar Azure DevOps como herramienta de gestión de proyectos.</w:t>
      </w:r>
    </w:p>
    <w:p w14:paraId="27B87155" w14:textId="77777777" w:rsidR="005642B0" w:rsidRDefault="005642B0" w:rsidP="00C77ED2">
      <w:pPr>
        <w:pStyle w:val="Prrafodelista"/>
        <w:numPr>
          <w:ilvl w:val="0"/>
          <w:numId w:val="9"/>
        </w:numPr>
      </w:pPr>
      <w:r>
        <w:t>Realizar el desarrollo de la aplicación a través de la metodología Scrum.</w:t>
      </w:r>
    </w:p>
    <w:p w14:paraId="69E085E5" w14:textId="78619B25" w:rsidR="005642B0" w:rsidRDefault="005642B0" w:rsidP="00C77ED2">
      <w:pPr>
        <w:pStyle w:val="Prrafodelista"/>
        <w:numPr>
          <w:ilvl w:val="0"/>
          <w:numId w:val="9"/>
        </w:numPr>
      </w:pPr>
      <w:r>
        <w:t xml:space="preserve">Desarrollar </w:t>
      </w:r>
      <w:r w:rsidR="008011B6">
        <w:t>pruebas</w:t>
      </w:r>
      <w:r>
        <w:t xml:space="preserve"> para comprobar que la </w:t>
      </w:r>
      <w:r w:rsidRPr="008011B6">
        <w:rPr>
          <w:i/>
        </w:rPr>
        <w:t>toolkit</w:t>
      </w:r>
      <w:r>
        <w:t xml:space="preserve"> funciona correctamente, </w:t>
      </w:r>
      <w:r w:rsidR="00322AB3">
        <w:t>haciendo uso de</w:t>
      </w:r>
      <w:r>
        <w:t xml:space="preserve"> una aplicación Angular/Electron.</w:t>
      </w:r>
    </w:p>
    <w:p w14:paraId="657D8EFC" w14:textId="77777777" w:rsidR="005642B0" w:rsidRDefault="005642B0" w:rsidP="00C77ED2">
      <w:pPr>
        <w:pStyle w:val="Prrafodelista"/>
        <w:numPr>
          <w:ilvl w:val="0"/>
          <w:numId w:val="9"/>
        </w:numPr>
      </w:pPr>
      <w:r>
        <w:t>Distribuir la aplicación en Node Package Manager.</w:t>
      </w:r>
    </w:p>
    <w:p w14:paraId="1CE34FDC" w14:textId="77777777" w:rsidR="00CE251E" w:rsidRDefault="00CE251E" w:rsidP="00CE251E">
      <w:pPr>
        <w:pStyle w:val="Ttulo2"/>
      </w:pPr>
      <w:bookmarkStart w:id="12" w:name="_Toc12870745"/>
      <w:r>
        <w:t>Objetivos personales</w:t>
      </w:r>
      <w:bookmarkEnd w:id="12"/>
    </w:p>
    <w:p w14:paraId="577B7D7E" w14:textId="77777777" w:rsidR="00CE251E" w:rsidRDefault="00CE251E" w:rsidP="00CE251E">
      <w:pPr>
        <w:pStyle w:val="Prrafodelista"/>
        <w:numPr>
          <w:ilvl w:val="0"/>
          <w:numId w:val="10"/>
        </w:numPr>
      </w:pPr>
      <w:r>
        <w:t xml:space="preserve">Mejorar el proceso del </w:t>
      </w:r>
      <w:r w:rsidRPr="00CC7E8F">
        <w:rPr>
          <w:i/>
        </w:rPr>
        <w:t>testing</w:t>
      </w:r>
      <w:r>
        <w:t xml:space="preserve">, reduciendo tiempo y dinero gracias a la </w:t>
      </w:r>
      <w:r w:rsidRPr="00166E55">
        <w:rPr>
          <w:i/>
        </w:rPr>
        <w:t>toolkit</w:t>
      </w:r>
      <w:r>
        <w:t>.</w:t>
      </w:r>
    </w:p>
    <w:p w14:paraId="378A2B0F" w14:textId="1C826046" w:rsidR="00CE251E" w:rsidRDefault="00CE251E" w:rsidP="00CE251E">
      <w:pPr>
        <w:pStyle w:val="Prrafodelista"/>
        <w:numPr>
          <w:ilvl w:val="0"/>
          <w:numId w:val="10"/>
        </w:numPr>
      </w:pPr>
      <w:r>
        <w:t xml:space="preserve">Adquirir conocimientos sobre metodologías, herramientas, librerías, y </w:t>
      </w:r>
      <w:r w:rsidR="00393ABC">
        <w:t>tecnologías</w:t>
      </w:r>
      <w:r>
        <w:t xml:space="preserve"> nuev</w:t>
      </w:r>
      <w:r w:rsidR="00393ABC">
        <w:t>a</w:t>
      </w:r>
      <w:r>
        <w:t>s que tienen una gran salida laboral.</w:t>
      </w:r>
    </w:p>
    <w:p w14:paraId="4AA2A196" w14:textId="63344657" w:rsidR="006A1591" w:rsidRDefault="006A1591" w:rsidP="00CE251E">
      <w:pPr>
        <w:pStyle w:val="Prrafodelista"/>
        <w:numPr>
          <w:ilvl w:val="0"/>
          <w:numId w:val="10"/>
        </w:numPr>
      </w:pPr>
      <w:r>
        <w:t xml:space="preserve">Desarrollar la </w:t>
      </w:r>
      <w:r w:rsidRPr="00D51F0B">
        <w:rPr>
          <w:i/>
        </w:rPr>
        <w:t>toolkit</w:t>
      </w:r>
      <w:r>
        <w:t xml:space="preserve"> en TypeScript</w:t>
      </w:r>
      <w:r w:rsidR="00747DC1">
        <w:t>,</w:t>
      </w:r>
      <w:r>
        <w:t xml:space="preserve"> ya </w:t>
      </w:r>
      <w:r w:rsidR="00747DC1">
        <w:t xml:space="preserve">que </w:t>
      </w:r>
      <w:r w:rsidR="00D11117">
        <w:t xml:space="preserve">es un lenguaje </w:t>
      </w:r>
      <w:r w:rsidR="00747DC1">
        <w:t>que se demanda</w:t>
      </w:r>
      <w:r w:rsidR="00D11117">
        <w:t xml:space="preserve"> mucho junto con Angular.</w:t>
      </w:r>
    </w:p>
    <w:p w14:paraId="5C1DC7BD" w14:textId="58B16B63" w:rsidR="00CE251E" w:rsidRPr="00CE251E" w:rsidRDefault="00CE251E" w:rsidP="00CE251E">
      <w:pPr>
        <w:pStyle w:val="Prrafodelista"/>
        <w:numPr>
          <w:ilvl w:val="0"/>
          <w:numId w:val="10"/>
        </w:numPr>
      </w:pPr>
      <w:r>
        <w:t>Aplicar los conocimientos que he adquirido durante la carre</w:t>
      </w:r>
      <w:r w:rsidR="00C257C9">
        <w:t>r</w:t>
      </w:r>
      <w:r>
        <w:t>a.</w:t>
      </w:r>
    </w:p>
    <w:p w14:paraId="7D848C1A" w14:textId="77777777" w:rsidR="00594AD6" w:rsidRPr="00B0028D" w:rsidRDefault="00594AD6" w:rsidP="007C0FFE"/>
    <w:p w14:paraId="60FFB79B" w14:textId="77777777" w:rsidR="00FB3765" w:rsidRDefault="00FB3765">
      <w:pPr>
        <w:spacing w:before="0" w:after="160"/>
        <w:ind w:firstLine="0"/>
        <w:jc w:val="left"/>
        <w:sectPr w:rsidR="00FB3765" w:rsidSect="00F83239">
          <w:headerReference w:type="default" r:id="rId19"/>
          <w:pgSz w:w="11906" w:h="16838"/>
          <w:pgMar w:top="1417" w:right="1701" w:bottom="1417" w:left="1701" w:header="708" w:footer="708" w:gutter="0"/>
          <w:cols w:space="708"/>
          <w:titlePg/>
          <w:docGrid w:linePitch="360"/>
        </w:sectPr>
      </w:pPr>
    </w:p>
    <w:p w14:paraId="4D33A061" w14:textId="0CA6AB4F" w:rsidR="007C0FFE" w:rsidRDefault="007C0FFE">
      <w:pPr>
        <w:spacing w:before="0" w:after="160"/>
        <w:ind w:firstLine="0"/>
        <w:jc w:val="left"/>
      </w:pPr>
    </w:p>
    <w:p w14:paraId="7106A8F3" w14:textId="77777777" w:rsidR="00A974A7" w:rsidRPr="00B0028D" w:rsidRDefault="00A974A7">
      <w:pPr>
        <w:spacing w:before="0" w:after="160"/>
        <w:ind w:firstLine="0"/>
        <w:jc w:val="left"/>
      </w:pPr>
    </w:p>
    <w:tbl>
      <w:tblPr>
        <w:tblStyle w:val="Tablaconcuadrcula"/>
        <w:tblW w:w="0" w:type="auto"/>
        <w:tblLook w:val="04A0" w:firstRow="1" w:lastRow="0" w:firstColumn="1" w:lastColumn="0" w:noHBand="0" w:noVBand="1"/>
      </w:tblPr>
      <w:tblGrid>
        <w:gridCol w:w="8494"/>
      </w:tblGrid>
      <w:tr w:rsidR="00247BBA" w14:paraId="229C2290" w14:textId="77777777" w:rsidTr="00DA3027">
        <w:tc>
          <w:tcPr>
            <w:tcW w:w="8494" w:type="dxa"/>
            <w:tcBorders>
              <w:left w:val="nil"/>
              <w:right w:val="nil"/>
            </w:tcBorders>
          </w:tcPr>
          <w:p w14:paraId="509C98BB" w14:textId="77777777" w:rsidR="00247BBA" w:rsidRPr="00114B07" w:rsidRDefault="00247BBA" w:rsidP="00DA3027">
            <w:pPr>
              <w:pStyle w:val="Ttulo1"/>
              <w:jc w:val="center"/>
              <w:outlineLvl w:val="0"/>
            </w:pPr>
            <w:bookmarkStart w:id="13" w:name="_Toc12870746"/>
            <w:r>
              <w:t>Conceptos teóricos</w:t>
            </w:r>
            <w:bookmarkEnd w:id="13"/>
          </w:p>
        </w:tc>
      </w:tr>
    </w:tbl>
    <w:p w14:paraId="5AE6C5FA" w14:textId="77777777" w:rsidR="00247BBA" w:rsidRDefault="00247BBA">
      <w:pPr>
        <w:spacing w:before="0" w:after="160"/>
        <w:ind w:firstLine="0"/>
        <w:jc w:val="left"/>
      </w:pPr>
    </w:p>
    <w:p w14:paraId="68B932E7" w14:textId="6A729F05" w:rsidR="00BF3371" w:rsidRDefault="003D17C4" w:rsidP="00106466">
      <w:r>
        <w:t xml:space="preserve">En este apartado </w:t>
      </w:r>
      <w:r w:rsidR="003A7A0D">
        <w:t xml:space="preserve">se </w:t>
      </w:r>
      <w:r>
        <w:t>va a explicar</w:t>
      </w:r>
      <w:r w:rsidR="003A7A0D">
        <w:t xml:space="preserve"> el principal concepto teórico sobre el que se basa el desarrollo de la </w:t>
      </w:r>
      <w:r w:rsidR="003A7A0D">
        <w:rPr>
          <w:i/>
        </w:rPr>
        <w:t>toolkit</w:t>
      </w:r>
      <w:r w:rsidR="008724A6">
        <w:t>, y éste es el patrón</w:t>
      </w:r>
      <w:r w:rsidR="00792161">
        <w:t xml:space="preserve"> Page Object Model</w:t>
      </w:r>
      <w:r w:rsidR="003A7A0D">
        <w:t>.</w:t>
      </w:r>
    </w:p>
    <w:p w14:paraId="4A4B7B13" w14:textId="3AF05551" w:rsidR="00792161" w:rsidRDefault="00792161" w:rsidP="00792161">
      <w:pPr>
        <w:ind w:firstLine="0"/>
        <w:rPr>
          <w:b/>
        </w:rPr>
      </w:pPr>
      <w:r>
        <w:rPr>
          <w:b/>
        </w:rPr>
        <w:t>Page Object Model</w:t>
      </w:r>
    </w:p>
    <w:p w14:paraId="699704DB" w14:textId="6F63C49D" w:rsidR="00A57AC8" w:rsidRDefault="00792161" w:rsidP="00792161">
      <w:r>
        <w:t>El patrón POM nos permite representar cada una de las pantallas que componen el sitio web o la aplicación, como un conjunto de objetos que encapsulan las características y funcionalidad</w:t>
      </w:r>
      <w:r w:rsidR="00FA78C7">
        <w:t>es</w:t>
      </w:r>
      <w:r>
        <w:t xml:space="preserve"> representadas en la página</w:t>
      </w:r>
      <w:r w:rsidR="001736A3">
        <w:t xml:space="preserve"> </w:t>
      </w:r>
      <w:r w:rsidR="001736A3">
        <w:fldChar w:fldCharType="begin"/>
      </w:r>
      <w:r w:rsidR="004933A6">
        <w:instrText xml:space="preserve"> ADDIN ZOTERO_ITEM CSL_CITATION {"citationID":"szxi08oL","properties":{"formattedCitation":"[7]","plainCitation":"[7]","noteIndex":0},"citationItems":[{"id":87,"uris":["http://zotero.org/users/local/0nWuOkQL/items/SQB75CGK"],"uri":["http://zotero.org/users/local/0nWuOkQL/items/SQB75CGK"],"itemData":{"id":87,"type":"post-weblog","title":"Patrones de diseño en automatización: PageObjects","container-title":"QA:news","abstract":"¿Si durante nuestros proyectos de automatización de pruebas nos encontramos muchas veces con los mismos problemas… por qué no aplicamos un patrón de diseño? ¿Por qué si en desarrollo de software lo…","URL":"https://qanewsblog.com/2014/08/07/patrones-de-diseno-en-automatizacion-page-objects/","title-short":"Patrones de diseño en automatización","language":"es-ES","issued":{"date-parts":[["2014",8,7]]},"accessed":{"date-parts":[["2019",6,20]]}}}],"schema":"https://github.com/citation-style-language/schema/raw/master/csl-citation.json"} </w:instrText>
      </w:r>
      <w:r w:rsidR="001736A3">
        <w:fldChar w:fldCharType="separate"/>
      </w:r>
      <w:r w:rsidR="004933A6" w:rsidRPr="004933A6">
        <w:t>[7]</w:t>
      </w:r>
      <w:r w:rsidR="001736A3">
        <w:fldChar w:fldCharType="end"/>
      </w:r>
      <w:r w:rsidR="001736A3">
        <w:t xml:space="preserve"> </w:t>
      </w:r>
      <w:r w:rsidR="001736A3">
        <w:fldChar w:fldCharType="begin"/>
      </w:r>
      <w:r w:rsidR="004933A6">
        <w:instrText xml:space="preserve"> ADDIN ZOTERO_ITEM CSL_CITATION {"citationID":"CGhyfBk7","properties":{"formattedCitation":"[8]","plainCitation":"[8]","noteIndex":0},"citationItems":[{"id":89,"uris":["http://zotero.org/users/local/0nWuOkQL/items/LCZB4N6J"],"uri":["http://zotero.org/users/local/0nWuOkQL/items/LCZB4N6J"],"itemData":{"id":89,"type":"post-weblog","title":"Page Object Model (POM) | Design Pattern","container-title":"tajawal","abstract":"What is POM?","URL":"https://medium.com/tech-tajawal/page-object-model-pom-design-pattern-f9588630800b","author":[{"family":"Mohsin","given":""}],"issued":{"date-parts":[["2018",5,24]]},"accessed":{"date-parts":[["2019",6,20]]}}}],"schema":"https://github.com/citation-style-language/schema/raw/master/csl-citation.json"} </w:instrText>
      </w:r>
      <w:r w:rsidR="001736A3">
        <w:fldChar w:fldCharType="separate"/>
      </w:r>
      <w:r w:rsidR="004933A6" w:rsidRPr="004933A6">
        <w:t>[8]</w:t>
      </w:r>
      <w:r w:rsidR="001736A3">
        <w:fldChar w:fldCharType="end"/>
      </w:r>
      <w:r>
        <w:t>.</w:t>
      </w:r>
      <w:r w:rsidR="00FA78C7">
        <w:t xml:space="preserve"> </w:t>
      </w:r>
    </w:p>
    <w:p w14:paraId="6979A265" w14:textId="77777777" w:rsidR="00362875" w:rsidRDefault="00FA78C7" w:rsidP="00792161">
      <w:r>
        <w:t xml:space="preserve">En otras palabras, POM nos permite separar el comportamiento de </w:t>
      </w:r>
      <w:r w:rsidR="00A57AC8">
        <w:t>una página</w:t>
      </w:r>
      <w:r>
        <w:t xml:space="preserve"> de su implementación, es decir, encapsula</w:t>
      </w:r>
      <w:r w:rsidR="00A57AC8">
        <w:t>r</w:t>
      </w:r>
      <w:r>
        <w:t xml:space="preserve"> en una clase las diferentes funcionalidades que puede haber respecto a una página.</w:t>
      </w:r>
      <w:r w:rsidR="00A57AC8">
        <w:t xml:space="preserve"> </w:t>
      </w:r>
    </w:p>
    <w:p w14:paraId="7B5EA753" w14:textId="7633ACF9" w:rsidR="00792161" w:rsidRDefault="00A34CE1" w:rsidP="00792161">
      <w:r>
        <w:t>En resumen,</w:t>
      </w:r>
      <w:r w:rsidR="00362875">
        <w:t xml:space="preserve"> aplicando este patrón vamos a tener un Page Object por cada página HTML que tenga la aplicación, dicho Page Object va a contener l</w:t>
      </w:r>
      <w:r w:rsidR="00C82E45">
        <w:t xml:space="preserve">as funcionalidades </w:t>
      </w:r>
      <w:r w:rsidR="00362875">
        <w:t xml:space="preserve">de la página, es decir, </w:t>
      </w:r>
      <w:r w:rsidR="00C82E45">
        <w:t>los diferentes comportamientos</w:t>
      </w:r>
      <w:r w:rsidR="00362875">
        <w:t xml:space="preserve"> que tienen los elementos HTML.</w:t>
      </w:r>
    </w:p>
    <w:p w14:paraId="7E4EBFE6" w14:textId="77777777" w:rsidR="00792161" w:rsidRDefault="00792161" w:rsidP="00792161">
      <w:pPr>
        <w:keepNext/>
        <w:jc w:val="center"/>
      </w:pPr>
      <w:r>
        <w:rPr>
          <w:noProof/>
        </w:rPr>
        <w:drawing>
          <wp:inline distT="0" distB="0" distL="0" distR="0" wp14:anchorId="35B44682" wp14:editId="6001BD85">
            <wp:extent cx="3386355" cy="1123950"/>
            <wp:effectExtent l="0" t="0" r="508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OM.PNG"/>
                    <pic:cNvPicPr/>
                  </pic:nvPicPr>
                  <pic:blipFill>
                    <a:blip r:embed="rId20">
                      <a:extLst>
                        <a:ext uri="{28A0092B-C50C-407E-A947-70E740481C1C}">
                          <a14:useLocalDpi xmlns:a14="http://schemas.microsoft.com/office/drawing/2010/main" val="0"/>
                        </a:ext>
                      </a:extLst>
                    </a:blip>
                    <a:stretch>
                      <a:fillRect/>
                    </a:stretch>
                  </pic:blipFill>
                  <pic:spPr>
                    <a:xfrm>
                      <a:off x="0" y="0"/>
                      <a:ext cx="3413030" cy="1132804"/>
                    </a:xfrm>
                    <a:prstGeom prst="rect">
                      <a:avLst/>
                    </a:prstGeom>
                  </pic:spPr>
                </pic:pic>
              </a:graphicData>
            </a:graphic>
          </wp:inline>
        </w:drawing>
      </w:r>
    </w:p>
    <w:p w14:paraId="79460FAA" w14:textId="30ECFB48" w:rsidR="00792161" w:rsidRDefault="00792161" w:rsidP="00792161">
      <w:pPr>
        <w:pStyle w:val="Descripcin"/>
        <w:jc w:val="center"/>
      </w:pPr>
      <w:bookmarkStart w:id="14" w:name="_Toc12870778"/>
      <w:r>
        <w:t xml:space="preserve">Ilustración </w:t>
      </w:r>
      <w:r w:rsidR="00A91629">
        <w:rPr>
          <w:noProof/>
        </w:rPr>
        <w:fldChar w:fldCharType="begin"/>
      </w:r>
      <w:r w:rsidR="00A91629">
        <w:rPr>
          <w:noProof/>
        </w:rPr>
        <w:instrText xml:space="preserve"> SEQ Ilustración \* ARABIC </w:instrText>
      </w:r>
      <w:r w:rsidR="00A91629">
        <w:rPr>
          <w:noProof/>
        </w:rPr>
        <w:fldChar w:fldCharType="separate"/>
      </w:r>
      <w:r w:rsidR="004B5B0B">
        <w:rPr>
          <w:noProof/>
        </w:rPr>
        <w:t>2</w:t>
      </w:r>
      <w:r w:rsidR="00A91629">
        <w:rPr>
          <w:noProof/>
        </w:rPr>
        <w:fldChar w:fldCharType="end"/>
      </w:r>
      <w:r>
        <w:t xml:space="preserve"> - Patrón Page Object Model</w:t>
      </w:r>
      <w:bookmarkEnd w:id="14"/>
    </w:p>
    <w:p w14:paraId="4D118F53" w14:textId="6AC2475C" w:rsidR="00792161" w:rsidRDefault="00792161" w:rsidP="00792161">
      <w:r>
        <w:tab/>
        <w:t>Este patrón lo que nos permite definir es la arquitectura de los ficheros que genera TestingAWE</w:t>
      </w:r>
      <w:r w:rsidR="0084739B">
        <w:t xml:space="preserve"> (la cual veremos más adelante)</w:t>
      </w:r>
      <w:r>
        <w:t xml:space="preserve">, ya que </w:t>
      </w:r>
      <w:r w:rsidR="00857628">
        <w:t>e</w:t>
      </w:r>
      <w:r>
        <w:t xml:space="preserve">sta </w:t>
      </w:r>
      <w:r w:rsidR="00857628">
        <w:rPr>
          <w:i/>
        </w:rPr>
        <w:t xml:space="preserve">toolkit </w:t>
      </w:r>
      <w:r>
        <w:t>genera un fichero por cada HTML que encuentra</w:t>
      </w:r>
      <w:r w:rsidR="00D136EB">
        <w:t xml:space="preserve"> en la aplicación Angular/Electron</w:t>
      </w:r>
      <w:r w:rsidR="00CF1B6A">
        <w:t>,</w:t>
      </w:r>
      <w:r>
        <w:t xml:space="preserve"> y dicho fichero contiene todos los elementos que hay dentro </w:t>
      </w:r>
      <w:r w:rsidR="00397DB3">
        <w:t>de esa página</w:t>
      </w:r>
      <w:r w:rsidR="000244EE">
        <w:t>, es decir, nos permite agrupar los comportamientos de una página HTML</w:t>
      </w:r>
      <w:r>
        <w:t>.</w:t>
      </w:r>
    </w:p>
    <w:p w14:paraId="30EB7FAB" w14:textId="69F4A05E" w:rsidR="00503BED" w:rsidRDefault="00503BED" w:rsidP="00A974A7">
      <w:pPr>
        <w:ind w:firstLine="0"/>
        <w:sectPr w:rsidR="00503BED" w:rsidSect="00F83239">
          <w:headerReference w:type="default" r:id="rId21"/>
          <w:headerReference w:type="first" r:id="rId22"/>
          <w:pgSz w:w="11906" w:h="16838"/>
          <w:pgMar w:top="1417" w:right="1701" w:bottom="1417" w:left="1701" w:header="708" w:footer="708" w:gutter="0"/>
          <w:cols w:space="708"/>
          <w:titlePg/>
          <w:docGrid w:linePitch="360"/>
        </w:sectPr>
      </w:pPr>
    </w:p>
    <w:p w14:paraId="558D867B" w14:textId="78732725" w:rsidR="00BF3371" w:rsidRDefault="00BF3371">
      <w:pPr>
        <w:spacing w:before="0" w:after="160"/>
        <w:ind w:firstLine="0"/>
        <w:jc w:val="left"/>
      </w:pPr>
    </w:p>
    <w:p w14:paraId="74B1B48B" w14:textId="77777777" w:rsidR="00A974A7" w:rsidRDefault="00A974A7">
      <w:pPr>
        <w:spacing w:before="0" w:after="160"/>
        <w:ind w:firstLine="0"/>
        <w:jc w:val="left"/>
      </w:pPr>
    </w:p>
    <w:tbl>
      <w:tblPr>
        <w:tblStyle w:val="Tablaconcuadrcula"/>
        <w:tblW w:w="0" w:type="auto"/>
        <w:tblLook w:val="04A0" w:firstRow="1" w:lastRow="0" w:firstColumn="1" w:lastColumn="0" w:noHBand="0" w:noVBand="1"/>
      </w:tblPr>
      <w:tblGrid>
        <w:gridCol w:w="8494"/>
      </w:tblGrid>
      <w:tr w:rsidR="00BF3371" w14:paraId="3DEC50D3" w14:textId="77777777" w:rsidTr="00DA3027">
        <w:tc>
          <w:tcPr>
            <w:tcW w:w="8494" w:type="dxa"/>
            <w:tcBorders>
              <w:left w:val="nil"/>
              <w:right w:val="nil"/>
            </w:tcBorders>
          </w:tcPr>
          <w:p w14:paraId="316D01D7" w14:textId="77777777" w:rsidR="00BF3371" w:rsidRPr="00114B07" w:rsidRDefault="00BF3371" w:rsidP="00DA3027">
            <w:pPr>
              <w:pStyle w:val="Ttulo1"/>
              <w:jc w:val="center"/>
              <w:outlineLvl w:val="0"/>
            </w:pPr>
            <w:bookmarkStart w:id="15" w:name="_Toc12870747"/>
            <w:r>
              <w:t>Técnicas y herramientas</w:t>
            </w:r>
            <w:bookmarkEnd w:id="15"/>
          </w:p>
        </w:tc>
      </w:tr>
    </w:tbl>
    <w:p w14:paraId="2DE57F94" w14:textId="77777777" w:rsidR="00BF3371" w:rsidRDefault="00BF3371">
      <w:pPr>
        <w:spacing w:before="0" w:after="160"/>
        <w:ind w:firstLine="0"/>
        <w:jc w:val="left"/>
      </w:pPr>
    </w:p>
    <w:p w14:paraId="585C0AD5" w14:textId="77777777" w:rsidR="00BF3371" w:rsidRDefault="00BF3371" w:rsidP="00BF3371">
      <w:pPr>
        <w:pStyle w:val="Ttulo2"/>
      </w:pPr>
      <w:bookmarkStart w:id="16" w:name="_Toc12870748"/>
      <w:r>
        <w:t>Metodologías</w:t>
      </w:r>
      <w:bookmarkEnd w:id="16"/>
    </w:p>
    <w:p w14:paraId="5E1884D0" w14:textId="372CDA00" w:rsidR="00BF3371" w:rsidRDefault="00BF3371" w:rsidP="00BF3371">
      <w:pPr>
        <w:ind w:firstLine="0"/>
        <w:rPr>
          <w:b/>
        </w:rPr>
      </w:pPr>
      <w:r>
        <w:rPr>
          <w:b/>
        </w:rPr>
        <w:t>S</w:t>
      </w:r>
      <w:r w:rsidR="00413A56">
        <w:rPr>
          <w:b/>
        </w:rPr>
        <w:t>crum</w:t>
      </w:r>
    </w:p>
    <w:p w14:paraId="6DAC0DEE" w14:textId="4AE48A45" w:rsidR="009A1DE3" w:rsidRDefault="00BF3371" w:rsidP="009A1DE3">
      <w:r>
        <w:t xml:space="preserve">Scrum es un marco de trabajo </w:t>
      </w:r>
      <w:r w:rsidR="009D1908">
        <w:t>para el desarrollo software, el cual pertenece a la metodología ágil, se caracteriza por hacer uso de un desarrollo iterativo e incremental a través de iteraciones (</w:t>
      </w:r>
      <w:r w:rsidR="009D1908" w:rsidRPr="0025236C">
        <w:rPr>
          <w:i/>
        </w:rPr>
        <w:t>sprints</w:t>
      </w:r>
      <w:r w:rsidR="009D1908">
        <w:t xml:space="preserve">). </w:t>
      </w:r>
      <w:r w:rsidR="009D1908" w:rsidRPr="007B4D5F">
        <w:t>Tiene como objetivo proporcionar el mejor resultado de un proyecto, y para ello hay que realizar entregas parciales del producto a</w:t>
      </w:r>
      <w:r w:rsidR="007B4D5F">
        <w:t xml:space="preserve">l final de cada </w:t>
      </w:r>
      <w:r w:rsidR="007B4D5F" w:rsidRPr="003B4A6E">
        <w:rPr>
          <w:i/>
        </w:rPr>
        <w:t>sprin</w:t>
      </w:r>
      <w:r w:rsidR="00781BBD" w:rsidRPr="003B4A6E">
        <w:rPr>
          <w:i/>
        </w:rPr>
        <w:t>t</w:t>
      </w:r>
      <w:r w:rsidR="00781BBD">
        <w:t xml:space="preserve"> </w:t>
      </w:r>
      <w:r w:rsidR="00781BBD">
        <w:fldChar w:fldCharType="begin"/>
      </w:r>
      <w:r w:rsidR="00C14B9C">
        <w:instrText xml:space="preserve"> ADDIN ZOTERO_ITEM CSL_CITATION {"citationID":"yPbvPFak","properties":{"formattedCitation":"[9], [10]","plainCitation":"[9], [10]","dontUpdate":true,"noteIndex":0},"citationItems":[{"id":19,"uris":["http://zotero.org/users/local/0nWuOkQL/items/FQKZ67MZ"],"uri":["http://zotero.org/users/local/0nWuOkQL/items/FQKZ67MZ"],"itemData":{"id":19,"type":"entry-encyclopedia","title":"Scrum (software development)","container-title":"Wikipedia","source":"Wikipedia","abstract":"Scrum is an agile framework for managing knowledge work, with an emphasis on software development, although it has wide application in other fields and is slowly starting to be explored by traditional project teams more generally.  It is designed for teams of three to nine members, who break their work into actions that can be completed within timeboxed iterations, called sprints, no longer than one month and most commonly two weeks, then track progress and re-plan in 15-minute time-boxed stand-up meetings, called daily scrums.Approaches to coordinating the work of multiple scrum teams in larger organizations include large-scale scrum (LeSS), scaled agile framework (SAFe), scrum of scrums, and Scrum@Scale, the Nexus, among others.","URL":"https://en.wikipedia.org/w/index.php?title=Scrum_(software_development)&amp;oldid=761729658","note":"Page Version ID: 761729658","language":"en","issued":{"date-parts":[["2017",1,24]]},"accessed":{"date-parts":[["2019",4,27]]}}},{"id":21,"uris":["http://zotero.org/users/local/0nWuOkQL/items/PDG9Q7WQ"],"uri":["http://zotero.org/users/local/0nWuOkQL/items/PDG9Q7WQ"],"itemData":{"id":21,"type":"post-weblog","title":"Qué es SCRUM","container-title":"Proyectos Ágiles","abstract":"Scrum es un proceso en el que se aplican de manera regular un conjunto de buenas prácticas para trabajar colaborativamente, en equipo, y obtener el mejor resultado posible de un proyecto. Estas prá…","URL":"https://proyectosagiles.org/que-es-scrum/","language":"es-ES","issued":{"date-parts":[["2008",8,4]]},"accessed":{"date-parts":[["2019",4,27]]}}}],"schema":"https://github.com/citation-style-language/schema/raw/master/csl-citation.json"} </w:instrText>
      </w:r>
      <w:r w:rsidR="00781BBD">
        <w:fldChar w:fldCharType="separate"/>
      </w:r>
      <w:r w:rsidR="0089795A" w:rsidRPr="0089795A">
        <w:t>[9]</w:t>
      </w:r>
      <w:r w:rsidR="009456E5">
        <w:t xml:space="preserve"> </w:t>
      </w:r>
      <w:r w:rsidR="0089795A" w:rsidRPr="0089795A">
        <w:t>[10]</w:t>
      </w:r>
      <w:r w:rsidR="00781BBD">
        <w:fldChar w:fldCharType="end"/>
      </w:r>
      <w:r w:rsidR="007B4D5F">
        <w:t>.</w:t>
      </w:r>
    </w:p>
    <w:p w14:paraId="7C9F52A7" w14:textId="2671A119" w:rsidR="009A1DE3" w:rsidRDefault="009A1DE3" w:rsidP="009A1DE3">
      <w:pPr>
        <w:ind w:firstLine="0"/>
        <w:rPr>
          <w:b/>
        </w:rPr>
      </w:pPr>
      <w:r>
        <w:rPr>
          <w:b/>
        </w:rPr>
        <w:t>G</w:t>
      </w:r>
      <w:r w:rsidR="00413A56">
        <w:rPr>
          <w:b/>
        </w:rPr>
        <w:t>itflow</w:t>
      </w:r>
    </w:p>
    <w:p w14:paraId="0732BFCA" w14:textId="77777777" w:rsidR="00710A43" w:rsidRDefault="009A1DE3" w:rsidP="00710A43">
      <w:r>
        <w:t xml:space="preserve">Gitflow es una metodología para el desarrollo de </w:t>
      </w:r>
      <w:r w:rsidR="00710A43">
        <w:t>repositorios Git, con el objetivo de gestionar de una forma más eficiente las ramas. Esta metodología se centra en el uso de ramas dependiendo de la tarea que estemos realizando o los problemas que nos vamos encontrando.</w:t>
      </w:r>
    </w:p>
    <w:p w14:paraId="40F46A3F" w14:textId="7385D05D" w:rsidR="00710A43" w:rsidRDefault="00710A43" w:rsidP="00710A43">
      <w:r>
        <w:t>Gitflow define que para gestionar de una forma más eficiente hay que dividir el repositorio en dos ramas: la rama principal, y la de soporte</w:t>
      </w:r>
      <w:r w:rsidR="002A5E66">
        <w:t xml:space="preserve"> </w:t>
      </w:r>
      <w:r w:rsidR="002A5E66">
        <w:fldChar w:fldCharType="begin"/>
      </w:r>
      <w:r w:rsidR="00C14B9C">
        <w:instrText xml:space="preserve"> ADDIN ZOTERO_ITEM CSL_CITATION {"citationID":"KBCrH9oM","properties":{"formattedCitation":"[11], [12]","plainCitation":"[11], [12]","dontUpdate":true,"noteIndex":0},"citationItems":[{"id":23,"uris":["http://zotero.org/users/local/0nWuOkQL/items/GQ6MHXU7"],"uri":["http://zotero.org/users/local/0nWuOkQL/items/GQ6MHXU7"],"itemData":{"id":23,"type":"post-weblog","title":"GitFlow mejora la gestión de tu repositorio Git","abstract":"GitFlow es un workflow y conjunto de extensiones para Git introducidos por Vincent Driessen con las que conseguiremos gestionar de manera eficiente las ramas en nuestros repositorios Git. GitFlow se basa en un conjunto de ramas que utilizaremos según el tipo de tarea que estemos llevando a cabo en nuestro proyecto y podemos clasificarlas en ramas principales y ramas de soporte.","URL":"http://bemobile.es/blog/2016/11/gitflow-mejora-la-gestion-de-tu-repositorio-git/","language":"en-US","accessed":{"date-parts":[["2019",4,27]]}}},{"id":25,"uris":["http://zotero.org/users/local/0nWuOkQL/items/9GT3YDSV"],"uri":["http://zotero.org/users/local/0nWuOkQL/items/9GT3YDSV"],"itemData":{"id":25,"type":"post-weblog","title":"Cómo ser un Super Desarrollador: introducción a git-flow (Parte 1)","container-title":"Medium","abstract":"Git es, sin duda alguna, el sistema de control de versiones más utilizado en la actualidad. Gracias a su tremendo poder y flexibilidad, el…","URL":"https://medium.com/snappler/c%C3%B3mo-ser-un-super-desarrollador-introducci%C3%B3n-a-git-flow-parte-1-7a3f7027d3fd","title-short":"Cómo ser un Super Desarrollador","author":[{"family":"Galdámez","given":"Gonzalo"}],"issued":{"date-parts":[["2017",7,14]]},"accessed":{"date-parts":[["2019",4,27]]}}}],"schema":"https://github.com/citation-style-language/schema/raw/master/csl-citation.json"} </w:instrText>
      </w:r>
      <w:r w:rsidR="002A5E66">
        <w:fldChar w:fldCharType="separate"/>
      </w:r>
      <w:r w:rsidR="0089795A" w:rsidRPr="0089795A">
        <w:t>[11]</w:t>
      </w:r>
      <w:r w:rsidR="009456E5">
        <w:t xml:space="preserve"> </w:t>
      </w:r>
      <w:r w:rsidR="0089795A" w:rsidRPr="0089795A">
        <w:t>[12]</w:t>
      </w:r>
      <w:r w:rsidR="002A5E66">
        <w:fldChar w:fldCharType="end"/>
      </w:r>
      <w:r>
        <w:t>.</w:t>
      </w:r>
    </w:p>
    <w:p w14:paraId="7B9CBFC3" w14:textId="7215D53A" w:rsidR="00710A43" w:rsidRDefault="00710A43" w:rsidP="00710A43">
      <w:r>
        <w:t xml:space="preserve">En </w:t>
      </w:r>
      <w:r w:rsidR="00AF46A7">
        <w:t>nuestro</w:t>
      </w:r>
      <w:r>
        <w:t xml:space="preserve"> caso he</w:t>
      </w:r>
      <w:r w:rsidR="00AF46A7">
        <w:t>mos</w:t>
      </w:r>
      <w:r>
        <w:t xml:space="preserve"> usado una simplificación de esta forma de trabajo, es decir, s</w:t>
      </w:r>
      <w:r w:rsidR="004665F0">
        <w:t>o</w:t>
      </w:r>
      <w:r>
        <w:t>lo he</w:t>
      </w:r>
      <w:r w:rsidR="00AF46A7">
        <w:t>mos</w:t>
      </w:r>
      <w:r>
        <w:t xml:space="preserve"> </w:t>
      </w:r>
      <w:r w:rsidR="00AF46A7">
        <w:t>utilizado</w:t>
      </w:r>
      <w:r>
        <w:t xml:space="preserve"> la rama principal, </w:t>
      </w:r>
      <w:r w:rsidR="002F1830">
        <w:t xml:space="preserve">ya que para las dimensiones de este proyecto </w:t>
      </w:r>
      <w:r w:rsidR="00AF46A7">
        <w:t>usar</w:t>
      </w:r>
      <w:r w:rsidR="002F1830">
        <w:t xml:space="preserve"> </w:t>
      </w:r>
      <w:r w:rsidR="005A2BF6">
        <w:t>dicha rama</w:t>
      </w:r>
      <w:r w:rsidR="002F1830">
        <w:t xml:space="preserve"> simplificó la gestión del repositorio</w:t>
      </w:r>
      <w:r w:rsidR="008D3FD1">
        <w:t xml:space="preserve">. Esta rama </w:t>
      </w:r>
      <w:r>
        <w:t>se divide en dos subramas:</w:t>
      </w:r>
    </w:p>
    <w:p w14:paraId="4775839E" w14:textId="77777777" w:rsidR="007C0FFE" w:rsidRDefault="00710A43" w:rsidP="00710A43">
      <w:pPr>
        <w:pStyle w:val="Prrafodelista"/>
        <w:numPr>
          <w:ilvl w:val="0"/>
          <w:numId w:val="12"/>
        </w:numPr>
      </w:pPr>
      <w:r>
        <w:t>Master: es la rama principal de nuestro proyecto, la cual contiene el código que se puede utilizar, es decir, el que se puede desplegar a producción.</w:t>
      </w:r>
      <w:r w:rsidR="002F1830">
        <w:t xml:space="preserve"> Esta rama </w:t>
      </w:r>
      <w:r w:rsidR="0004562D">
        <w:t>no se puede modificar.</w:t>
      </w:r>
    </w:p>
    <w:p w14:paraId="7AED3806" w14:textId="6853264B" w:rsidR="007C0FFE" w:rsidRDefault="00710A43" w:rsidP="00053209">
      <w:pPr>
        <w:pStyle w:val="Prrafodelista"/>
        <w:numPr>
          <w:ilvl w:val="0"/>
          <w:numId w:val="12"/>
        </w:numPr>
      </w:pPr>
      <w:r>
        <w:t>Develop: esta rama es la secundaria, y en ella he</w:t>
      </w:r>
      <w:r w:rsidR="00AF46A7">
        <w:t>mos</w:t>
      </w:r>
      <w:r>
        <w:t xml:space="preserve"> estado realizando el desarrollo de la aplicación</w:t>
      </w:r>
      <w:r w:rsidR="002F1830">
        <w:t>.</w:t>
      </w:r>
    </w:p>
    <w:p w14:paraId="798B279A" w14:textId="3EA99050" w:rsidR="00FD506B" w:rsidRDefault="00FD506B">
      <w:pPr>
        <w:spacing w:before="0" w:after="160"/>
        <w:ind w:firstLine="0"/>
        <w:jc w:val="left"/>
        <w:rPr>
          <w:b/>
        </w:rPr>
      </w:pPr>
      <w:r>
        <w:rPr>
          <w:b/>
        </w:rPr>
        <w:lastRenderedPageBreak/>
        <w:t>K</w:t>
      </w:r>
      <w:r w:rsidR="00413A56">
        <w:rPr>
          <w:b/>
        </w:rPr>
        <w:t>anban</w:t>
      </w:r>
    </w:p>
    <w:p w14:paraId="6A7B4597" w14:textId="7AD8C9D9" w:rsidR="00FD506B" w:rsidRDefault="00FD506B" w:rsidP="00FD506B">
      <w:r>
        <w:t>Para la organización de las tareas que tenía</w:t>
      </w:r>
      <w:r w:rsidR="00AF0619">
        <w:t>mos</w:t>
      </w:r>
      <w:r>
        <w:t xml:space="preserve"> que hacer en cada </w:t>
      </w:r>
      <w:r w:rsidRPr="00447157">
        <w:rPr>
          <w:i/>
        </w:rPr>
        <w:t>sprint</w:t>
      </w:r>
      <w:r>
        <w:t xml:space="preserve"> he</w:t>
      </w:r>
      <w:r w:rsidR="00AF0619">
        <w:t>mos</w:t>
      </w:r>
      <w:r>
        <w:t xml:space="preserve"> usado el tablero Kanban que proporciona la web Azure DevOps </w:t>
      </w:r>
      <w:r>
        <w:fldChar w:fldCharType="begin"/>
      </w:r>
      <w:r w:rsidR="004933A6">
        <w:instrText xml:space="preserve"> ADDIN ZOTERO_ITEM CSL_CITATION {"citationID":"1bk5NhzM","properties":{"formattedCitation":"[13]","plainCitation":"[13]","noteIndex":0},"citationItems":[{"id":27,"uris":["http://zotero.org/users/local/0nWuOkQL/items/5QEDKAHC"],"uri":["http://zotero.org/users/local/0nWuOkQL/items/5QEDKAHC"],"itemData":{"id":27,"type":"webpage","title":"Azure DevOps Services | Microsoft Azure","abstract":"Planeamiento más inteligente, mejor colaboración y envíos más rápidos con Azure DevOps Services, antes conocido como Visual Studio Team Services. Herramientas Agile, CI/CD, etc.","URL":"https://azure.microsoft.com/es-es/services/devops/","language":"es","accessed":{"date-parts":[["2019",4,27]]}}}],"schema":"https://github.com/citation-style-language/schema/raw/master/csl-citation.json"} </w:instrText>
      </w:r>
      <w:r>
        <w:fldChar w:fldCharType="separate"/>
      </w:r>
      <w:r w:rsidR="004933A6" w:rsidRPr="004933A6">
        <w:t>[13]</w:t>
      </w:r>
      <w:r>
        <w:fldChar w:fldCharType="end"/>
      </w:r>
      <w:r>
        <w:t>.</w:t>
      </w:r>
    </w:p>
    <w:p w14:paraId="16299B6F" w14:textId="5D669070" w:rsidR="00FD506B" w:rsidRDefault="00FD506B" w:rsidP="00FD506B">
      <w:r>
        <w:t>Dicha aplicación divide las tareas en cuatro bloques: nuevos, activos,</w:t>
      </w:r>
      <w:r w:rsidR="0096329E">
        <w:t xml:space="preserve"> </w:t>
      </w:r>
      <w:r>
        <w:t>resu</w:t>
      </w:r>
      <w:r w:rsidR="0096329E">
        <w:t>e</w:t>
      </w:r>
      <w:r>
        <w:t xml:space="preserve">ltos y cerrados. En </w:t>
      </w:r>
      <w:r w:rsidR="00AF0619">
        <w:t>nuestro</w:t>
      </w:r>
      <w:r>
        <w:t xml:space="preserve"> proyecto he</w:t>
      </w:r>
      <w:r w:rsidR="00AF0619">
        <w:t>mos</w:t>
      </w:r>
      <w:r>
        <w:t xml:space="preserve"> usado tres de ellos que han sido: nuevos, activos y cerrados.</w:t>
      </w:r>
    </w:p>
    <w:tbl>
      <w:tblPr>
        <w:tblStyle w:val="Tablaconcuadrcu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1"/>
        <w:gridCol w:w="2831"/>
        <w:gridCol w:w="2832"/>
      </w:tblGrid>
      <w:tr w:rsidR="00FD506B" w14:paraId="5EA4A481" w14:textId="77777777" w:rsidTr="00FD506B">
        <w:tc>
          <w:tcPr>
            <w:tcW w:w="2831" w:type="dxa"/>
          </w:tcPr>
          <w:p w14:paraId="553CA22D" w14:textId="77777777" w:rsidR="00FD506B" w:rsidRPr="00FD506B" w:rsidRDefault="00FD506B" w:rsidP="00FD506B">
            <w:pPr>
              <w:ind w:firstLine="0"/>
              <w:jc w:val="center"/>
              <w:rPr>
                <w:b/>
              </w:rPr>
            </w:pPr>
            <w:r w:rsidRPr="00FD506B">
              <w:rPr>
                <w:b/>
              </w:rPr>
              <w:t>Nuevos</w:t>
            </w:r>
          </w:p>
        </w:tc>
        <w:tc>
          <w:tcPr>
            <w:tcW w:w="2831" w:type="dxa"/>
          </w:tcPr>
          <w:p w14:paraId="122682AD" w14:textId="77777777" w:rsidR="00FD506B" w:rsidRPr="00FD506B" w:rsidRDefault="00FD506B" w:rsidP="00FD506B">
            <w:pPr>
              <w:ind w:firstLine="0"/>
              <w:jc w:val="center"/>
              <w:rPr>
                <w:b/>
              </w:rPr>
            </w:pPr>
            <w:r w:rsidRPr="00FD506B">
              <w:rPr>
                <w:b/>
              </w:rPr>
              <w:t>Activos</w:t>
            </w:r>
          </w:p>
        </w:tc>
        <w:tc>
          <w:tcPr>
            <w:tcW w:w="2832" w:type="dxa"/>
          </w:tcPr>
          <w:p w14:paraId="6A6FD0A8" w14:textId="77777777" w:rsidR="00FD506B" w:rsidRPr="00FD506B" w:rsidRDefault="00FD506B" w:rsidP="00FD506B">
            <w:pPr>
              <w:ind w:firstLine="0"/>
              <w:jc w:val="center"/>
              <w:rPr>
                <w:b/>
              </w:rPr>
            </w:pPr>
            <w:r w:rsidRPr="00FD506B">
              <w:rPr>
                <w:b/>
              </w:rPr>
              <w:t>Cerrados</w:t>
            </w:r>
          </w:p>
        </w:tc>
      </w:tr>
      <w:tr w:rsidR="00FD506B" w14:paraId="072330DD" w14:textId="77777777" w:rsidTr="00FD506B">
        <w:tc>
          <w:tcPr>
            <w:tcW w:w="2831" w:type="dxa"/>
          </w:tcPr>
          <w:p w14:paraId="6D47E325" w14:textId="77777777" w:rsidR="00FD506B" w:rsidRDefault="00FD506B" w:rsidP="00FD506B">
            <w:pPr>
              <w:ind w:firstLine="0"/>
            </w:pPr>
            <w:r>
              <w:t>Aquellas tareas que tenemos que realizar</w:t>
            </w:r>
          </w:p>
        </w:tc>
        <w:tc>
          <w:tcPr>
            <w:tcW w:w="2831" w:type="dxa"/>
          </w:tcPr>
          <w:p w14:paraId="79E1ED10" w14:textId="77777777" w:rsidR="00FD506B" w:rsidRDefault="00FD506B" w:rsidP="00FD506B">
            <w:pPr>
              <w:ind w:firstLine="0"/>
            </w:pPr>
            <w:r>
              <w:t>Las actividades que estamos haciendo actualmente.</w:t>
            </w:r>
          </w:p>
        </w:tc>
        <w:tc>
          <w:tcPr>
            <w:tcW w:w="2832" w:type="dxa"/>
          </w:tcPr>
          <w:p w14:paraId="6B506AEF" w14:textId="77777777" w:rsidR="00FD506B" w:rsidRDefault="00FD506B" w:rsidP="004307A1">
            <w:pPr>
              <w:keepNext/>
              <w:ind w:firstLine="0"/>
            </w:pPr>
            <w:r>
              <w:t>Las tareas que han sido hechas.</w:t>
            </w:r>
          </w:p>
        </w:tc>
      </w:tr>
    </w:tbl>
    <w:p w14:paraId="6C164043" w14:textId="3EC55B14" w:rsidR="004307A1" w:rsidRDefault="004307A1" w:rsidP="004307A1">
      <w:pPr>
        <w:pStyle w:val="Descripcin"/>
        <w:jc w:val="center"/>
      </w:pPr>
      <w:bookmarkStart w:id="17" w:name="_Toc12870773"/>
      <w:r>
        <w:t xml:space="preserve">Tabla </w:t>
      </w:r>
      <w:r w:rsidR="003D17C4">
        <w:rPr>
          <w:noProof/>
        </w:rPr>
        <w:fldChar w:fldCharType="begin"/>
      </w:r>
      <w:r w:rsidR="003D17C4">
        <w:rPr>
          <w:noProof/>
        </w:rPr>
        <w:instrText xml:space="preserve"> SEQ Tabla \* ARABIC </w:instrText>
      </w:r>
      <w:r w:rsidR="003D17C4">
        <w:rPr>
          <w:noProof/>
        </w:rPr>
        <w:fldChar w:fldCharType="separate"/>
      </w:r>
      <w:r w:rsidR="004B5B0B">
        <w:rPr>
          <w:noProof/>
        </w:rPr>
        <w:t>1</w:t>
      </w:r>
      <w:r w:rsidR="003D17C4">
        <w:rPr>
          <w:noProof/>
        </w:rPr>
        <w:fldChar w:fldCharType="end"/>
      </w:r>
      <w:r>
        <w:t xml:space="preserve"> - Tablero Kanban</w:t>
      </w:r>
      <w:bookmarkEnd w:id="17"/>
    </w:p>
    <w:p w14:paraId="2CAC2A1A" w14:textId="5E3AA9BD" w:rsidR="00B3504D" w:rsidRDefault="00FD506B" w:rsidP="00FD506B">
      <w:r>
        <w:t xml:space="preserve">Para estimar las </w:t>
      </w:r>
      <w:r w:rsidR="004307A1">
        <w:t>tareas</w:t>
      </w:r>
      <w:r w:rsidR="0096329E">
        <w:t xml:space="preserve"> se ha utilizado la técnica de planning poker, en el cual los miembros del proyecto (Raúl Marticorena, el equipo de HP, y yo) hemos estimado el esfuerzo de forma consensuada, para ello expresábamos todos la opinión de lo que podíamos tardar y establecíamos el esfuerzo según la serie Fibonacci</w:t>
      </w:r>
      <w:r w:rsidR="000223C1">
        <w:t xml:space="preserve"> </w:t>
      </w:r>
      <w:r w:rsidR="000223C1">
        <w:fldChar w:fldCharType="begin"/>
      </w:r>
      <w:r w:rsidR="004933A6">
        <w:instrText xml:space="preserve"> ADDIN ZOTERO_ITEM CSL_CITATION {"citationID":"LMglHmcX","properties":{"formattedCitation":"[14]","plainCitation":"[14]","noteIndex":0},"citationItems":[{"id":29,"uris":["http://zotero.org/users/local/0nWuOkQL/items/TXNMUDFG"],"uri":["http://zotero.org/users/local/0nWuOkQL/items/TXNMUDFG"],"itemData":{"id":29,"type":"entry-encyclopedia","title":"Planning poker","container-title":"Wikipedia, la enciclopedia libre","source":"Wikipedia","abstract":"Planning Póker es una técnica para calcular una estimación basada en el consenso, en su mayoría utilizada para estimar el esfuerzo o el tamaño relativo de las tareas de desarrollo de software. Es una variación del método Wideband Delphi. Es utilizado comúnmente en el desarrollo ágil de software, en particular en la metodología Extreme Programming.\nEl método fue descrito por primera vez por James Grenning en 2002 y más tarde se volvería más popular y comercial por Mike Cohn con el libro Agile Estimating and Planning.","URL":"https://es.wikipedia.org/w/index.php?title=Planning_poker&amp;oldid=115066351","note":"Page Version ID: 115066351","language":"es","issued":{"date-parts":[["2019",4,5]]},"accessed":{"date-parts":[["2019",4,27]]}}}],"schema":"https://github.com/citation-style-language/schema/raw/master/csl-citation.json"} </w:instrText>
      </w:r>
      <w:r w:rsidR="000223C1">
        <w:fldChar w:fldCharType="separate"/>
      </w:r>
      <w:r w:rsidR="004933A6" w:rsidRPr="004933A6">
        <w:t>[14]</w:t>
      </w:r>
      <w:r w:rsidR="000223C1">
        <w:fldChar w:fldCharType="end"/>
      </w:r>
      <w:r w:rsidR="0096329E">
        <w:t>.</w:t>
      </w:r>
    </w:p>
    <w:p w14:paraId="63D7E050" w14:textId="39F18BC2" w:rsidR="00B3504D" w:rsidRDefault="00B3504D" w:rsidP="00B3504D">
      <w:pPr>
        <w:ind w:firstLine="0"/>
        <w:rPr>
          <w:b/>
        </w:rPr>
      </w:pPr>
      <w:r>
        <w:rPr>
          <w:b/>
        </w:rPr>
        <w:t>T</w:t>
      </w:r>
      <w:r w:rsidR="00413A56">
        <w:rPr>
          <w:b/>
        </w:rPr>
        <w:t>écnica Pomodoro</w:t>
      </w:r>
    </w:p>
    <w:p w14:paraId="6BC55818" w14:textId="3B6177CA" w:rsidR="00B3504D" w:rsidRDefault="00B3504D" w:rsidP="00B3504D">
      <w:r>
        <w:t>Para aumentar la productividad he</w:t>
      </w:r>
      <w:r w:rsidR="00E616FA">
        <w:t>mos</w:t>
      </w:r>
      <w:r>
        <w:t xml:space="preserve"> seguido al técnica pomodoro</w:t>
      </w:r>
      <w:r w:rsidR="00AE02C7">
        <w:t xml:space="preserve"> </w:t>
      </w:r>
      <w:r w:rsidR="00AE02C7">
        <w:fldChar w:fldCharType="begin"/>
      </w:r>
      <w:r w:rsidR="004933A6">
        <w:instrText xml:space="preserve"> ADDIN ZOTERO_ITEM CSL_CITATION {"citationID":"dkECBtxq","properties":{"formattedCitation":"[15]","plainCitation":"[15]","noteIndex":0},"citationItems":[{"id":31,"uris":["http://zotero.org/users/local/0nWuOkQL/items/RZYNWNDB"],"uri":["http://zotero.org/users/local/0nWuOkQL/items/RZYNWNDB"],"itemData":{"id":31,"type":"entry-encyclopedia","title":"Técnica Pomodoro","container-title":"Wikipedia, la enciclopedia libre","source":"Wikipedia","abstract":"La Técnica Pomodoro es un método para mejorar la administración del tiempo dedicado a una actividad. Fue desarrollado por Francesco Cirillo a fines de la década de 1980.[1]</w:instrText>
      </w:r>
      <w:r w:rsidR="004933A6">
        <w:rPr>
          <w:rFonts w:ascii="Cambria Math" w:hAnsi="Cambria Math" w:cs="Cambria Math"/>
        </w:rPr>
        <w:instrText>​</w:instrText>
      </w:r>
      <w:r w:rsidR="004933A6">
        <w:instrText xml:space="preserve"> Se usa un temporizador para dividir el tiempo en intervalos indivisibles, llamados pomodoros, de 25 minutos de actividad, seguidos de 5 minutos de descanso, con pausas m</w:instrText>
      </w:r>
      <w:r w:rsidR="004933A6">
        <w:rPr>
          <w:rFonts w:cs="LM Roman 12"/>
        </w:rPr>
        <w:instrText>á</w:instrText>
      </w:r>
      <w:r w:rsidR="004933A6">
        <w:instrText xml:space="preserve">s largas cada cuatro pomodoros.","URL":"https://es.wikipedia.org/w/index.php?title=T%C3%A9cnica_Pomodoro&amp;oldid=112903087","note":"Page Version ID: 112903087","language":"es","issued":{"date-parts":[["2018",12,27]]},"accessed":{"date-parts":[["2019",4,27]]}}}],"schema":"https://github.com/citation-style-language/schema/raw/master/csl-citation.json"} </w:instrText>
      </w:r>
      <w:r w:rsidR="00AE02C7">
        <w:fldChar w:fldCharType="separate"/>
      </w:r>
      <w:r w:rsidR="004933A6" w:rsidRPr="004933A6">
        <w:t>[15]</w:t>
      </w:r>
      <w:r w:rsidR="00AE02C7">
        <w:fldChar w:fldCharType="end"/>
      </w:r>
      <w:r>
        <w:t>, la cual establece una división del tiempo en intervalos, hay tres tipos de intervalos:</w:t>
      </w:r>
    </w:p>
    <w:p w14:paraId="0CD1744D" w14:textId="77777777" w:rsidR="00B3504D" w:rsidRDefault="00B3504D" w:rsidP="00B3504D">
      <w:pPr>
        <w:pStyle w:val="Prrafodelista"/>
        <w:numPr>
          <w:ilvl w:val="0"/>
          <w:numId w:val="14"/>
        </w:numPr>
      </w:pPr>
      <w:r>
        <w:t>De 25 minutos, en los cuales hay que realizar el trabajo planificado sin ninguna distracción.</w:t>
      </w:r>
    </w:p>
    <w:p w14:paraId="5A6770E2" w14:textId="77777777" w:rsidR="00B3504D" w:rsidRDefault="00B3504D" w:rsidP="00B3504D">
      <w:pPr>
        <w:pStyle w:val="Prrafodelista"/>
        <w:numPr>
          <w:ilvl w:val="0"/>
          <w:numId w:val="14"/>
        </w:numPr>
      </w:pPr>
      <w:r>
        <w:t>De 5 minutos de descanso tras los 25 minutos de trabajo.</w:t>
      </w:r>
    </w:p>
    <w:p w14:paraId="4D626FCF" w14:textId="77777777" w:rsidR="00B3504D" w:rsidRDefault="00B3504D" w:rsidP="00B3504D">
      <w:pPr>
        <w:pStyle w:val="Prrafodelista"/>
        <w:numPr>
          <w:ilvl w:val="0"/>
          <w:numId w:val="14"/>
        </w:numPr>
      </w:pPr>
      <w:r>
        <w:t>De 20 a 30 minutos de descanso tras cuatro periodos de 25 minutos de trabajo.</w:t>
      </w:r>
    </w:p>
    <w:p w14:paraId="54682CA4" w14:textId="77777777" w:rsidR="0006009E" w:rsidRDefault="0006009E">
      <w:pPr>
        <w:spacing w:before="0" w:after="160"/>
        <w:ind w:firstLine="0"/>
        <w:jc w:val="left"/>
      </w:pPr>
      <w:r>
        <w:br w:type="page"/>
      </w:r>
    </w:p>
    <w:p w14:paraId="3B85849E" w14:textId="77777777" w:rsidR="0006009E" w:rsidRDefault="0006009E" w:rsidP="0006009E">
      <w:pPr>
        <w:pStyle w:val="Ttulo2"/>
      </w:pPr>
      <w:bookmarkStart w:id="18" w:name="_Toc12870749"/>
      <w:r>
        <w:lastRenderedPageBreak/>
        <w:t>Patrones de diseño</w:t>
      </w:r>
      <w:bookmarkEnd w:id="18"/>
    </w:p>
    <w:p w14:paraId="0C3D709A" w14:textId="2DBFB6E6" w:rsidR="0006009E" w:rsidRDefault="0006009E" w:rsidP="0006009E">
      <w:r>
        <w:t>En este proyecto he</w:t>
      </w:r>
      <w:r w:rsidR="009A20DA">
        <w:t>mos</w:t>
      </w:r>
      <w:r>
        <w:t xml:space="preserve"> hecho uso de tres patrones, el Modelo Vista Controlador (MVC</w:t>
      </w:r>
      <w:r w:rsidR="003B3EFF">
        <w:t>), el</w:t>
      </w:r>
      <w:r>
        <w:t xml:space="preserve"> patrón Singleton, y el patrón </w:t>
      </w:r>
      <w:r w:rsidR="009A20DA">
        <w:t>Page Object Model</w:t>
      </w:r>
      <w:r>
        <w:t>.</w:t>
      </w:r>
    </w:p>
    <w:p w14:paraId="2C157733" w14:textId="1E1D63AA" w:rsidR="0006009E" w:rsidRDefault="0006009E" w:rsidP="0006009E">
      <w:pPr>
        <w:ind w:firstLine="0"/>
        <w:rPr>
          <w:b/>
        </w:rPr>
      </w:pPr>
      <w:r>
        <w:rPr>
          <w:b/>
        </w:rPr>
        <w:t>M</w:t>
      </w:r>
      <w:r w:rsidR="00413A56">
        <w:rPr>
          <w:b/>
        </w:rPr>
        <w:t>odelo Vista Controlador</w:t>
      </w:r>
      <w:r>
        <w:rPr>
          <w:b/>
        </w:rPr>
        <w:t xml:space="preserve"> (MVC)</w:t>
      </w:r>
    </w:p>
    <w:p w14:paraId="4E8A9C4B" w14:textId="1CD936E3" w:rsidR="00D90413" w:rsidRDefault="00D90413" w:rsidP="0006009E">
      <w:r>
        <w:t>El Modelo-Vista-Controlador es un patrón de diseño software, el cual nos permite separar los datos y la lógica de la aplicación de la lógica de la vista</w:t>
      </w:r>
      <w:r w:rsidR="00B87A06">
        <w:t xml:space="preserve"> </w:t>
      </w:r>
      <w:r w:rsidR="00B87A06">
        <w:fldChar w:fldCharType="begin"/>
      </w:r>
      <w:r w:rsidR="00C14B9C">
        <w:instrText xml:space="preserve"> ADDIN ZOTERO_ITEM CSL_CITATION {"citationID":"1Lrm2ldE","properties":{"formattedCitation":"[16], [17]","plainCitation":"[16], [17]","dontUpdate":true,"noteIndex":0},"citationItems":[{"id":33,"uris":["http://zotero.org/users/local/0nWuOkQL/items/QRRXZQA7"],"uri":["http://zotero.org/users/local/0nWuOkQL/items/QRRXZQA7"],"itemData":{"id":33,"type":"entry-encyclopedia","title":"Modelo–vista–controlador","container-title":"Wikipedia, la enciclopedia libre","source":"Wikipedia","abstract":"Modelo-vista-controlador (MVC) es un patrón de arquitectura de software, que separa los datos y la lógica de negocio de una aplicación de su representación y el módulo encargado de gestionar los eventos y las comunicaciones. Para ello MVC propone la construcción de tres componentes distintos que son el modelo, la vista y el controlador, es decir, por un lado define componentes para la representación de la información, y por otro lado para la interacción del usuario.[1]</w:instrText>
      </w:r>
      <w:r w:rsidR="00C14B9C">
        <w:rPr>
          <w:rFonts w:ascii="Cambria Math" w:hAnsi="Cambria Math" w:cs="Cambria Math"/>
        </w:rPr>
        <w:instrText>​</w:instrText>
      </w:r>
      <w:r w:rsidR="00C14B9C">
        <w:instrText>[2]</w:instrText>
      </w:r>
      <w:r w:rsidR="00C14B9C">
        <w:rPr>
          <w:rFonts w:ascii="Cambria Math" w:hAnsi="Cambria Math" w:cs="Cambria Math"/>
        </w:rPr>
        <w:instrText>​</w:instrText>
      </w:r>
      <w:r w:rsidR="00C14B9C">
        <w:instrText xml:space="preserve"> Este patr</w:instrText>
      </w:r>
      <w:r w:rsidR="00C14B9C">
        <w:rPr>
          <w:rFonts w:cs="LM Roman 12"/>
        </w:rPr>
        <w:instrText>ó</w:instrText>
      </w:r>
      <w:r w:rsidR="00C14B9C">
        <w:instrText>n de arquitectura de software se basa en las ideas de reutilizaci</w:instrText>
      </w:r>
      <w:r w:rsidR="00C14B9C">
        <w:rPr>
          <w:rFonts w:cs="LM Roman 12"/>
        </w:rPr>
        <w:instrText>ó</w:instrText>
      </w:r>
      <w:r w:rsidR="00C14B9C">
        <w:instrText>n de c</w:instrText>
      </w:r>
      <w:r w:rsidR="00C14B9C">
        <w:rPr>
          <w:rFonts w:cs="LM Roman 12"/>
        </w:rPr>
        <w:instrText>ó</w:instrText>
      </w:r>
      <w:r w:rsidR="00C14B9C">
        <w:instrText>digo y la separación de conceptos, características que buscan facilitar la tarea de desarrollo de aplicaciones y su posterior mantenimiento.[3]</w:instrText>
      </w:r>
      <w:r w:rsidR="00C14B9C">
        <w:rPr>
          <w:rFonts w:ascii="Cambria Math" w:hAnsi="Cambria Math" w:cs="Cambria Math"/>
        </w:rPr>
        <w:instrText>​</w:instrText>
      </w:r>
      <w:r w:rsidR="00C14B9C">
        <w:instrText>[4]</w:instrText>
      </w:r>
      <w:r w:rsidR="00C14B9C">
        <w:rPr>
          <w:rFonts w:ascii="Cambria Math" w:hAnsi="Cambria Math" w:cs="Cambria Math"/>
        </w:rPr>
        <w:instrText>​</w:instrText>
      </w:r>
      <w:r w:rsidR="00C14B9C">
        <w:instrText xml:space="preserve">","URL":"https://es.wikipedia.org/w/index.php?title=Modelo%E2%80%93vista%E2%80%93controlador&amp;oldid=115244051","note":"Page Version ID: 115244051","language":"es","issued":{"date-parts":[["2019",4,13]]},"accessed":{"date-parts":[["2019",4,27]]}}},{"id":35,"uris":["http://zotero.org/users/local/0nWuOkQL/items/8UUJ9FHB"],"uri":["http://zotero.org/users/local/0nWuOkQL/items/8UUJ9FHB"],"itemData":{"id":35,"type":"webpage","title":"MVC (Model, View, Controller) explicado.","container-title":"CódigoFacilito","abstract":"El MVC o Modelo-Vista-Controlador es un patrón de arquitectura de software que, utilizando 3 componen...","URL":"https://codigofacilito.com/articulos/mvc-model-view-controller-explicado","language":"es","accessed":{"date-parts":[["2019",4,27]]}}}],"schema":"https://github.com/citation-style-language/schema/raw/master/csl-citation.json"} </w:instrText>
      </w:r>
      <w:r w:rsidR="00B87A06">
        <w:fldChar w:fldCharType="separate"/>
      </w:r>
      <w:r w:rsidR="0089795A" w:rsidRPr="0089795A">
        <w:t>[16]</w:t>
      </w:r>
      <w:r w:rsidR="009456E5">
        <w:t xml:space="preserve"> </w:t>
      </w:r>
      <w:r w:rsidR="0089795A" w:rsidRPr="0089795A">
        <w:t>[17]</w:t>
      </w:r>
      <w:r w:rsidR="00B87A06">
        <w:fldChar w:fldCharType="end"/>
      </w:r>
      <w:r>
        <w:t>. Este patrón tiene tres conceptos:</w:t>
      </w:r>
    </w:p>
    <w:p w14:paraId="369ACF00" w14:textId="4A76E6D3" w:rsidR="00D90413" w:rsidRDefault="00D90413" w:rsidP="00D90413">
      <w:pPr>
        <w:pStyle w:val="Prrafodelista"/>
        <w:numPr>
          <w:ilvl w:val="0"/>
          <w:numId w:val="18"/>
        </w:numPr>
      </w:pPr>
      <w:r>
        <w:t>Modelo: se encarga del manejo de los datos, aunque su principal uso suele se</w:t>
      </w:r>
      <w:r w:rsidR="009C60C9">
        <w:t>r</w:t>
      </w:r>
      <w:r>
        <w:t xml:space="preserve"> acceder a la base de datos, no tiene por qué.</w:t>
      </w:r>
    </w:p>
    <w:p w14:paraId="6C040019" w14:textId="77777777" w:rsidR="001B774C" w:rsidRDefault="001B774C" w:rsidP="00D90413">
      <w:pPr>
        <w:pStyle w:val="Prrafodelista"/>
        <w:numPr>
          <w:ilvl w:val="0"/>
          <w:numId w:val="18"/>
        </w:numPr>
      </w:pPr>
      <w:r>
        <w:t>Controlador: es el intermediario, ya que se encarga de pedir los datos al modelo y de dárselos a la vista.</w:t>
      </w:r>
    </w:p>
    <w:p w14:paraId="7084BBC3" w14:textId="77777777" w:rsidR="001B774C" w:rsidRDefault="001B774C" w:rsidP="00D90413">
      <w:pPr>
        <w:pStyle w:val="Prrafodelista"/>
        <w:numPr>
          <w:ilvl w:val="0"/>
          <w:numId w:val="18"/>
        </w:numPr>
      </w:pPr>
      <w:r>
        <w:t>Vista: no es más que la representación de los datos, es decir, la parte gráfica.</w:t>
      </w:r>
    </w:p>
    <w:p w14:paraId="2F240B45" w14:textId="77777777" w:rsidR="00D81E86" w:rsidRDefault="00D81E86" w:rsidP="00D81E86">
      <w:pPr>
        <w:keepNext/>
        <w:ind w:firstLine="0"/>
        <w:jc w:val="center"/>
      </w:pPr>
      <w:r>
        <w:rPr>
          <w:noProof/>
        </w:rPr>
        <w:drawing>
          <wp:inline distT="0" distB="0" distL="0" distR="0" wp14:anchorId="438EE6D9" wp14:editId="5C3AE9AC">
            <wp:extent cx="3317359" cy="1392106"/>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VC.png"/>
                    <pic:cNvPicPr/>
                  </pic:nvPicPr>
                  <pic:blipFill>
                    <a:blip r:embed="rId23">
                      <a:extLst>
                        <a:ext uri="{28A0092B-C50C-407E-A947-70E740481C1C}">
                          <a14:useLocalDpi xmlns:a14="http://schemas.microsoft.com/office/drawing/2010/main" val="0"/>
                        </a:ext>
                      </a:extLst>
                    </a:blip>
                    <a:stretch>
                      <a:fillRect/>
                    </a:stretch>
                  </pic:blipFill>
                  <pic:spPr>
                    <a:xfrm>
                      <a:off x="0" y="0"/>
                      <a:ext cx="3341309" cy="1402156"/>
                    </a:xfrm>
                    <a:prstGeom prst="rect">
                      <a:avLst/>
                    </a:prstGeom>
                  </pic:spPr>
                </pic:pic>
              </a:graphicData>
            </a:graphic>
          </wp:inline>
        </w:drawing>
      </w:r>
    </w:p>
    <w:p w14:paraId="3861265E" w14:textId="0521AD82" w:rsidR="008D4B24" w:rsidRDefault="00D81E86" w:rsidP="00854002">
      <w:pPr>
        <w:pStyle w:val="Descripcin"/>
        <w:jc w:val="center"/>
      </w:pPr>
      <w:bookmarkStart w:id="19" w:name="_Toc12870779"/>
      <w:r>
        <w:t xml:space="preserve">Ilustración </w:t>
      </w:r>
      <w:r w:rsidR="003D17C4">
        <w:rPr>
          <w:noProof/>
        </w:rPr>
        <w:fldChar w:fldCharType="begin"/>
      </w:r>
      <w:r w:rsidR="003D17C4">
        <w:rPr>
          <w:noProof/>
        </w:rPr>
        <w:instrText xml:space="preserve"> SEQ Ilustración \* ARABIC </w:instrText>
      </w:r>
      <w:r w:rsidR="003D17C4">
        <w:rPr>
          <w:noProof/>
        </w:rPr>
        <w:fldChar w:fldCharType="separate"/>
      </w:r>
      <w:r w:rsidR="004B5B0B">
        <w:rPr>
          <w:noProof/>
        </w:rPr>
        <w:t>3</w:t>
      </w:r>
      <w:r w:rsidR="003D17C4">
        <w:rPr>
          <w:noProof/>
        </w:rPr>
        <w:fldChar w:fldCharType="end"/>
      </w:r>
      <w:r>
        <w:t xml:space="preserve"> - Patrón MVC</w:t>
      </w:r>
      <w:bookmarkEnd w:id="19"/>
    </w:p>
    <w:p w14:paraId="0209B7D9" w14:textId="33F1E8C0" w:rsidR="008D4B24" w:rsidRDefault="008D4B24" w:rsidP="008D4B24">
      <w:pPr>
        <w:ind w:firstLine="0"/>
        <w:rPr>
          <w:b/>
        </w:rPr>
      </w:pPr>
      <w:r>
        <w:rPr>
          <w:b/>
        </w:rPr>
        <w:t>P</w:t>
      </w:r>
      <w:r w:rsidR="00E00156">
        <w:rPr>
          <w:b/>
        </w:rPr>
        <w:t>atrón Singleton</w:t>
      </w:r>
    </w:p>
    <w:p w14:paraId="49DEAF30" w14:textId="310A8770" w:rsidR="008D4B24" w:rsidRDefault="008D4B24" w:rsidP="008D4B24">
      <w:r>
        <w:t>El patrón de diseño Singleton es uno de los patrones más sencillos y usados del desarrollo software, tiene como objetivo garantizar que s</w:t>
      </w:r>
      <w:r w:rsidR="007C58ED">
        <w:t>o</w:t>
      </w:r>
      <w:r>
        <w:t>lo hay una única instancia</w:t>
      </w:r>
      <w:r w:rsidR="003D4036">
        <w:t xml:space="preserve"> </w:t>
      </w:r>
      <w:r w:rsidR="003D4036">
        <w:fldChar w:fldCharType="begin"/>
      </w:r>
      <w:r w:rsidR="004933A6">
        <w:instrText xml:space="preserve"> ADDIN ZOTERO_ITEM CSL_CITATION {"citationID":"9nO3WYgY","properties":{"formattedCitation":"[18]","plainCitation":"[18]","noteIndex":0},"citationItems":[{"id":37,"uris":["http://zotero.org/users/local/0nWuOkQL/items/X8BEBHNC"],"uri":["http://zotero.org/users/local/0nWuOkQL/items/X8BEBHNC"],"itemData":{"id":37,"type":"entry-encyclopedia","title":"Singleton","container-title":"Wikipedia, la enciclopedia libre","source":"Wikipedia","abstract":"En ingeniería de software, singleton o instancia única es un patrón de diseño que permite restringir la creación de objetos pertenecientes a una clase o el valor de un tipo a un único objeto.\nSu intención consiste en garantizar que una clase solo tenga una instancia y proporcionar un punto de acceso global a ella.\nEl patrón singleton se implementa creando en nuestra clase un método que crea una instancia del objeto solo si todavía no existe alguna. Para asegurar que la clase no puede ser instanciada nuevamente se regula el alcance del constructor (con modificadores de acceso como protegido o privado).\nLa instrumentación del patrón puede ser delicada en programas con múltiples hilos de ejecución. Si dos hilos de ejecución intentan crear la instancia al mismo tiempo y esta no existe todavía, solo uno de ellos debe lograr crear el objeto. La solución clásica para este problema es utilizar exclusión mutua en el método de creación de la clase que implementa el patrón.\nLas situaciones más habituales de aplicación de este patrón son aquellas en las que dicha clase controla el acceso a un recurso físico único (como puede ser el ratón o un archivo abierto en modo exclusivo) o cuando cierto tipo de datos debe estar disponible para todos los demás objetos de la aplicación.\nEl patrón singleton provee una única instancia global gracias a que:\n\nLa propia clase es responsable de crear la única instancia.\nPermite el acceso global a dicha instancia mediante un método de clase.\nDeclara el constructor de clase como privado para que no sea instanciable directamente.\nAl estar internamente autoreferenciada, en lenguajes como Java, el recolector de basura no actúa.","URL":"https://es.wikipedia.org/w/index.php?title=Singleton&amp;oldid=111190596","note":"Page Version ID: 111190596","language":"es","issued":{"date-parts":[["2018",10,10]]},"accessed":{"date-parts":[["2019",4,27]]}}}],"schema":"https://github.com/citation-style-language/schema/raw/master/csl-citation.json"} </w:instrText>
      </w:r>
      <w:r w:rsidR="003D4036">
        <w:fldChar w:fldCharType="separate"/>
      </w:r>
      <w:r w:rsidR="004933A6" w:rsidRPr="004933A6">
        <w:t>[18]</w:t>
      </w:r>
      <w:r w:rsidR="003D4036">
        <w:fldChar w:fldCharType="end"/>
      </w:r>
      <w:r>
        <w:t>. Para poder aplicar dicho patrón debemos realizar los siguientes puntos:</w:t>
      </w:r>
    </w:p>
    <w:p w14:paraId="7EF3967C" w14:textId="55BA362C" w:rsidR="008D4B24" w:rsidRDefault="008D4B24" w:rsidP="008D4B24">
      <w:pPr>
        <w:pStyle w:val="Prrafodelista"/>
        <w:numPr>
          <w:ilvl w:val="0"/>
          <w:numId w:val="20"/>
        </w:numPr>
      </w:pPr>
      <w:r>
        <w:t>El constructor de la clase tiene que ser privado, para asegurarnos que s</w:t>
      </w:r>
      <w:r w:rsidR="007C58ED">
        <w:t>o</w:t>
      </w:r>
      <w:r>
        <w:t>lo puede haber una instancia de la aplicación.</w:t>
      </w:r>
    </w:p>
    <w:p w14:paraId="61E0FFEA" w14:textId="591F561E" w:rsidR="008D4B24" w:rsidRDefault="008D4B24" w:rsidP="008D4B24">
      <w:pPr>
        <w:pStyle w:val="Prrafodelista"/>
        <w:numPr>
          <w:ilvl w:val="0"/>
          <w:numId w:val="20"/>
        </w:numPr>
      </w:pPr>
      <w:r>
        <w:t>Tiene que tener un atributo privado y estático, ya que éste va a ser el que vamos a utilizar para tener una única instancia</w:t>
      </w:r>
      <w:r w:rsidR="003B3D8D">
        <w:t>.</w:t>
      </w:r>
    </w:p>
    <w:p w14:paraId="0FC6B15E" w14:textId="77777777" w:rsidR="003B3D8D" w:rsidRDefault="003B3D8D" w:rsidP="008D4B24">
      <w:pPr>
        <w:pStyle w:val="Prrafodelista"/>
        <w:numPr>
          <w:ilvl w:val="0"/>
          <w:numId w:val="20"/>
        </w:numPr>
      </w:pPr>
      <w:r>
        <w:t>La clase debe tener un método público y estático, en el cual vamos a generar una instancia o a devolver la instancia que ya hay.</w:t>
      </w:r>
    </w:p>
    <w:p w14:paraId="548F1234" w14:textId="77777777" w:rsidR="00DA394F" w:rsidRDefault="00DA394F" w:rsidP="00DA394F">
      <w:pPr>
        <w:keepNext/>
        <w:jc w:val="center"/>
      </w:pPr>
      <w:r>
        <w:rPr>
          <w:noProof/>
        </w:rPr>
        <w:lastRenderedPageBreak/>
        <w:drawing>
          <wp:inline distT="0" distB="0" distL="0" distR="0" wp14:anchorId="5B235954" wp14:editId="7626D04B">
            <wp:extent cx="2870790" cy="1722339"/>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NGLETON.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44839" cy="1766765"/>
                    </a:xfrm>
                    <a:prstGeom prst="rect">
                      <a:avLst/>
                    </a:prstGeom>
                  </pic:spPr>
                </pic:pic>
              </a:graphicData>
            </a:graphic>
          </wp:inline>
        </w:drawing>
      </w:r>
    </w:p>
    <w:p w14:paraId="750708F2" w14:textId="4744E34F" w:rsidR="00D35AE7" w:rsidRDefault="00DA394F" w:rsidP="00984947">
      <w:pPr>
        <w:pStyle w:val="Descripcin"/>
        <w:jc w:val="center"/>
      </w:pPr>
      <w:bookmarkStart w:id="20" w:name="_Toc12870780"/>
      <w:r>
        <w:t xml:space="preserve">Ilustración </w:t>
      </w:r>
      <w:r w:rsidR="003D17C4">
        <w:rPr>
          <w:noProof/>
        </w:rPr>
        <w:fldChar w:fldCharType="begin"/>
      </w:r>
      <w:r w:rsidR="003D17C4">
        <w:rPr>
          <w:noProof/>
        </w:rPr>
        <w:instrText xml:space="preserve"> SEQ Ilustración \* ARABIC </w:instrText>
      </w:r>
      <w:r w:rsidR="003D17C4">
        <w:rPr>
          <w:noProof/>
        </w:rPr>
        <w:fldChar w:fldCharType="separate"/>
      </w:r>
      <w:r w:rsidR="004B5B0B">
        <w:rPr>
          <w:noProof/>
        </w:rPr>
        <w:t>4</w:t>
      </w:r>
      <w:r w:rsidR="003D17C4">
        <w:rPr>
          <w:noProof/>
        </w:rPr>
        <w:fldChar w:fldCharType="end"/>
      </w:r>
      <w:r>
        <w:t xml:space="preserve"> - Patrón Singleton</w:t>
      </w:r>
      <w:bookmarkEnd w:id="20"/>
    </w:p>
    <w:p w14:paraId="29EF30C3" w14:textId="78539ED8" w:rsidR="00D35AE7" w:rsidRDefault="00D35AE7" w:rsidP="00D35AE7">
      <w:pPr>
        <w:ind w:firstLine="0"/>
        <w:rPr>
          <w:b/>
        </w:rPr>
      </w:pPr>
      <w:r>
        <w:rPr>
          <w:b/>
        </w:rPr>
        <w:t>P</w:t>
      </w:r>
      <w:r w:rsidR="003043E7">
        <w:rPr>
          <w:b/>
        </w:rPr>
        <w:t>age Object Model</w:t>
      </w:r>
    </w:p>
    <w:p w14:paraId="227F27A1" w14:textId="22F61D18" w:rsidR="001B3261" w:rsidRDefault="002C083D" w:rsidP="0016384F">
      <w:r>
        <w:t>Este patrón ha sido explicado en el apartado de “Conceptos teóricos”.</w:t>
      </w:r>
    </w:p>
    <w:p w14:paraId="032003FE" w14:textId="77777777" w:rsidR="00D35AE7" w:rsidRDefault="001B3261" w:rsidP="001B3261">
      <w:pPr>
        <w:pStyle w:val="Ttulo2"/>
      </w:pPr>
      <w:bookmarkStart w:id="21" w:name="_Toc12870750"/>
      <w:r>
        <w:t>Control de versiones</w:t>
      </w:r>
      <w:bookmarkEnd w:id="21"/>
    </w:p>
    <w:p w14:paraId="7E45C9BD" w14:textId="77777777" w:rsidR="001B3261" w:rsidRDefault="001B3261" w:rsidP="001B3261">
      <w:pPr>
        <w:pStyle w:val="Prrafodelista"/>
        <w:numPr>
          <w:ilvl w:val="0"/>
          <w:numId w:val="21"/>
        </w:numPr>
      </w:pPr>
      <w:r>
        <w:t>Herramientas consideradas:</w:t>
      </w:r>
      <w:r w:rsidR="00632536">
        <w:t xml:space="preserve"> </w:t>
      </w:r>
      <w:hyperlink r:id="rId25" w:history="1">
        <w:r w:rsidR="00632536" w:rsidRPr="00632536">
          <w:rPr>
            <w:rStyle w:val="Hipervnculo"/>
          </w:rPr>
          <w:t>Git</w:t>
        </w:r>
      </w:hyperlink>
      <w:r w:rsidR="00632536">
        <w:t xml:space="preserve">, </w:t>
      </w:r>
      <w:hyperlink r:id="rId26" w:history="1">
        <w:r w:rsidR="00632536" w:rsidRPr="00632536">
          <w:rPr>
            <w:rStyle w:val="Hipervnculo"/>
          </w:rPr>
          <w:t>Mercurial</w:t>
        </w:r>
      </w:hyperlink>
      <w:r w:rsidR="00632536">
        <w:t xml:space="preserve">, </w:t>
      </w:r>
      <w:hyperlink r:id="rId27" w:history="1">
        <w:r w:rsidR="00632536" w:rsidRPr="00632536">
          <w:rPr>
            <w:rStyle w:val="Hipervnculo"/>
          </w:rPr>
          <w:t>Subversion</w:t>
        </w:r>
      </w:hyperlink>
      <w:r w:rsidR="00632536">
        <w:t>.</w:t>
      </w:r>
    </w:p>
    <w:p w14:paraId="565946C8" w14:textId="77777777" w:rsidR="00C4776C" w:rsidRDefault="00632536" w:rsidP="00C4776C">
      <w:pPr>
        <w:pStyle w:val="Prrafodelista"/>
        <w:numPr>
          <w:ilvl w:val="0"/>
          <w:numId w:val="21"/>
        </w:numPr>
      </w:pPr>
      <w:r>
        <w:t xml:space="preserve">Herramienta elegida: </w:t>
      </w:r>
      <w:hyperlink r:id="rId28" w:history="1">
        <w:r w:rsidRPr="00632536">
          <w:rPr>
            <w:rStyle w:val="Hipervnculo"/>
          </w:rPr>
          <w:t>Git</w:t>
        </w:r>
      </w:hyperlink>
    </w:p>
    <w:p w14:paraId="39FD3F72" w14:textId="77777777" w:rsidR="00C4776C" w:rsidRDefault="00C4776C" w:rsidP="00C4776C">
      <w:r>
        <w:t>Git fue la herramienta seleccionada ya que permite tener una copia del repositorio de forma local, lo cual nos permite una mayor descentralización que Subversion. Además de ser software libre, tiene una gran cantidad de usuarios.</w:t>
      </w:r>
    </w:p>
    <w:p w14:paraId="4377DB9F" w14:textId="2EC5B1A6" w:rsidR="004C765B" w:rsidRDefault="00C4776C" w:rsidP="00C4776C">
      <w:r>
        <w:t>Por otro lado, Git y Mercurial son muy parecidos</w:t>
      </w:r>
      <w:r w:rsidR="004C765B">
        <w:t>, sin embargo esta segunda solo es gratuita durante dos semanas. Es por todo ello que eleg</w:t>
      </w:r>
      <w:r w:rsidR="0016384F">
        <w:t>imos</w:t>
      </w:r>
      <w:r w:rsidR="004C765B">
        <w:t xml:space="preserve"> Git como </w:t>
      </w:r>
      <w:r w:rsidR="0016384F">
        <w:t>la</w:t>
      </w:r>
      <w:r w:rsidR="004C765B">
        <w:t xml:space="preserve"> herramienta para el control de versiones.</w:t>
      </w:r>
    </w:p>
    <w:p w14:paraId="6831291E" w14:textId="77777777" w:rsidR="004C765B" w:rsidRDefault="004C765B" w:rsidP="004C765B">
      <w:pPr>
        <w:pStyle w:val="Ttulo2"/>
      </w:pPr>
      <w:bookmarkStart w:id="22" w:name="_Toc12870751"/>
      <w:r>
        <w:t>Hosting del repositorio</w:t>
      </w:r>
      <w:bookmarkEnd w:id="22"/>
    </w:p>
    <w:p w14:paraId="4103533E" w14:textId="77777777" w:rsidR="00C4776C" w:rsidRDefault="004C765B" w:rsidP="004C765B">
      <w:pPr>
        <w:pStyle w:val="Prrafodelista"/>
        <w:numPr>
          <w:ilvl w:val="0"/>
          <w:numId w:val="22"/>
        </w:numPr>
      </w:pPr>
      <w:r>
        <w:t xml:space="preserve">Herramientas consideradas: </w:t>
      </w:r>
      <w:hyperlink r:id="rId29" w:history="1">
        <w:r w:rsidRPr="004C765B">
          <w:rPr>
            <w:rStyle w:val="Hipervnculo"/>
          </w:rPr>
          <w:t>GitHub</w:t>
        </w:r>
      </w:hyperlink>
      <w:r>
        <w:t xml:space="preserve"> y </w:t>
      </w:r>
      <w:hyperlink r:id="rId30" w:history="1">
        <w:r w:rsidRPr="004C765B">
          <w:rPr>
            <w:rStyle w:val="Hipervnculo"/>
          </w:rPr>
          <w:t>GitLab</w:t>
        </w:r>
      </w:hyperlink>
      <w:r>
        <w:t>.</w:t>
      </w:r>
    </w:p>
    <w:p w14:paraId="379D4837" w14:textId="77777777" w:rsidR="004C765B" w:rsidRDefault="004C765B" w:rsidP="004C765B">
      <w:pPr>
        <w:pStyle w:val="Prrafodelista"/>
        <w:numPr>
          <w:ilvl w:val="0"/>
          <w:numId w:val="22"/>
        </w:numPr>
      </w:pPr>
      <w:r>
        <w:t xml:space="preserve">Herramienta elegida: </w:t>
      </w:r>
      <w:hyperlink r:id="rId31" w:history="1">
        <w:r w:rsidRPr="004C765B">
          <w:rPr>
            <w:rStyle w:val="Hipervnculo"/>
          </w:rPr>
          <w:t>GitLab</w:t>
        </w:r>
      </w:hyperlink>
      <w:r>
        <w:t>.</w:t>
      </w:r>
    </w:p>
    <w:p w14:paraId="27E845E4" w14:textId="36A78EC7" w:rsidR="004C765B" w:rsidRDefault="004C765B" w:rsidP="004C765B">
      <w:r>
        <w:t xml:space="preserve">GitLab fue la herramienta seleccionada ya que </w:t>
      </w:r>
      <w:r w:rsidR="003F2078">
        <w:t>nos</w:t>
      </w:r>
      <w:r>
        <w:t xml:space="preserve"> permite trabajar con Git, tanto GitHub como GitLab son herramientas muy similares, en las que ofrecen revisión de código, documentación…</w:t>
      </w:r>
    </w:p>
    <w:p w14:paraId="14CE027D" w14:textId="2EA2C725" w:rsidR="004C765B" w:rsidRDefault="004C765B" w:rsidP="00AC160B">
      <w:r>
        <w:t xml:space="preserve">Esta fue </w:t>
      </w:r>
      <w:r w:rsidR="003C4906">
        <w:t>nuestra</w:t>
      </w:r>
      <w:r>
        <w:t xml:space="preserve"> elección porque est</w:t>
      </w:r>
      <w:r w:rsidR="003C4906">
        <w:t>amos</w:t>
      </w:r>
      <w:r>
        <w:t xml:space="preserve"> más acostumbrado a trabajar con GitLab en vez de con GitHub.</w:t>
      </w:r>
    </w:p>
    <w:p w14:paraId="3E4233E7" w14:textId="77777777" w:rsidR="00AC160B" w:rsidRDefault="00AC160B" w:rsidP="00AC160B">
      <w:pPr>
        <w:pStyle w:val="Ttulo2"/>
      </w:pPr>
      <w:bookmarkStart w:id="23" w:name="_Toc12870752"/>
      <w:r>
        <w:lastRenderedPageBreak/>
        <w:t>Gestión del proyecto</w:t>
      </w:r>
      <w:bookmarkEnd w:id="23"/>
    </w:p>
    <w:p w14:paraId="0CCDEB21" w14:textId="77777777" w:rsidR="00AC160B" w:rsidRDefault="00AC160B" w:rsidP="00AC160B">
      <w:pPr>
        <w:pStyle w:val="Prrafodelista"/>
        <w:numPr>
          <w:ilvl w:val="0"/>
          <w:numId w:val="23"/>
        </w:numPr>
      </w:pPr>
      <w:r>
        <w:t xml:space="preserve">Herramientas consideradas: </w:t>
      </w:r>
      <w:hyperlink r:id="rId32" w:history="1">
        <w:r w:rsidRPr="00AC160B">
          <w:rPr>
            <w:rStyle w:val="Hipervnculo"/>
          </w:rPr>
          <w:t>GitLab Board</w:t>
        </w:r>
      </w:hyperlink>
      <w:r>
        <w:t xml:space="preserve">, </w:t>
      </w:r>
      <w:hyperlink r:id="rId33" w:history="1">
        <w:r w:rsidRPr="00AC160B">
          <w:rPr>
            <w:rStyle w:val="Hipervnculo"/>
          </w:rPr>
          <w:t>Azure DevOps</w:t>
        </w:r>
      </w:hyperlink>
      <w:r>
        <w:t>.</w:t>
      </w:r>
    </w:p>
    <w:p w14:paraId="52C20C08" w14:textId="77777777" w:rsidR="00AC160B" w:rsidRDefault="00AC160B" w:rsidP="00AC160B">
      <w:pPr>
        <w:pStyle w:val="Prrafodelista"/>
        <w:numPr>
          <w:ilvl w:val="0"/>
          <w:numId w:val="23"/>
        </w:numPr>
      </w:pPr>
      <w:r>
        <w:t xml:space="preserve">Herramienta elegida: </w:t>
      </w:r>
      <w:hyperlink r:id="rId34" w:history="1">
        <w:r w:rsidRPr="00AC160B">
          <w:rPr>
            <w:rStyle w:val="Hipervnculo"/>
          </w:rPr>
          <w:t>Azure DevOps</w:t>
        </w:r>
      </w:hyperlink>
      <w:r>
        <w:t>.</w:t>
      </w:r>
    </w:p>
    <w:p w14:paraId="3706B044" w14:textId="2BA6CB01" w:rsidR="00AC160B" w:rsidRDefault="00AC160B" w:rsidP="00875197">
      <w:r>
        <w:t xml:space="preserve">Aunque GitLab Board proporciona una verdadera integración con GitLab, fue Azure DevOps la herramienta utilizada ya que es muy simple, además en grandes empresas como HP es la tecnología que utilizan. La creación de </w:t>
      </w:r>
      <w:r w:rsidRPr="00875197">
        <w:rPr>
          <w:i/>
        </w:rPr>
        <w:t>users stories</w:t>
      </w:r>
      <w:r>
        <w:t xml:space="preserve">, de </w:t>
      </w:r>
      <w:r w:rsidRPr="00D2063B">
        <w:rPr>
          <w:i/>
        </w:rPr>
        <w:t>epics</w:t>
      </w:r>
      <w:r w:rsidR="00CA05AB">
        <w:t xml:space="preserve"> y</w:t>
      </w:r>
      <w:r>
        <w:t xml:space="preserve"> de </w:t>
      </w:r>
      <w:r w:rsidRPr="00D2063B">
        <w:rPr>
          <w:i/>
        </w:rPr>
        <w:t>tasks</w:t>
      </w:r>
      <w:r>
        <w:t xml:space="preserve"> es muy sencillo, además te permite establecer una dificultad a las tareas, se le puede asignar un número de horas que esperas que va a costar… Es por ello que </w:t>
      </w:r>
      <w:r w:rsidR="00F924F4">
        <w:t xml:space="preserve">hemos </w:t>
      </w:r>
      <w:r>
        <w:t>eleg</w:t>
      </w:r>
      <w:r w:rsidR="00755188">
        <w:t>i</w:t>
      </w:r>
      <w:r w:rsidR="00F924F4">
        <w:t>do</w:t>
      </w:r>
      <w:r>
        <w:t xml:space="preserve"> dicha herramienta.</w:t>
      </w:r>
    </w:p>
    <w:p w14:paraId="16A4EE8E" w14:textId="77777777" w:rsidR="00AC160B" w:rsidRDefault="002E74C5" w:rsidP="00AC160B">
      <w:pPr>
        <w:pStyle w:val="Ttulo2"/>
      </w:pPr>
      <w:bookmarkStart w:id="24" w:name="_Toc12870753"/>
      <w:r>
        <w:t>Gestión del repositorio</w:t>
      </w:r>
      <w:bookmarkEnd w:id="24"/>
    </w:p>
    <w:p w14:paraId="50608CDC" w14:textId="77777777" w:rsidR="002E74C5" w:rsidRDefault="002E74C5" w:rsidP="002E74C5">
      <w:pPr>
        <w:pStyle w:val="Prrafodelista"/>
        <w:numPr>
          <w:ilvl w:val="0"/>
          <w:numId w:val="24"/>
        </w:numPr>
      </w:pPr>
      <w:r>
        <w:t xml:space="preserve">Herramientas consideradas: </w:t>
      </w:r>
      <w:hyperlink r:id="rId35" w:history="1">
        <w:r w:rsidRPr="002E74C5">
          <w:rPr>
            <w:rStyle w:val="Hipervnculo"/>
          </w:rPr>
          <w:t>GitKraken</w:t>
        </w:r>
      </w:hyperlink>
      <w:r>
        <w:t xml:space="preserve"> y </w:t>
      </w:r>
      <w:hyperlink r:id="rId36" w:history="1">
        <w:r w:rsidRPr="002E74C5">
          <w:rPr>
            <w:rStyle w:val="Hipervnculo"/>
          </w:rPr>
          <w:t>SmartGit</w:t>
        </w:r>
      </w:hyperlink>
      <w:r>
        <w:t>.</w:t>
      </w:r>
    </w:p>
    <w:p w14:paraId="2308B482" w14:textId="77777777" w:rsidR="002E74C5" w:rsidRDefault="002E74C5" w:rsidP="002E74C5">
      <w:pPr>
        <w:pStyle w:val="Prrafodelista"/>
        <w:numPr>
          <w:ilvl w:val="0"/>
          <w:numId w:val="24"/>
        </w:numPr>
      </w:pPr>
      <w:r>
        <w:t xml:space="preserve">Herramienta elegida: </w:t>
      </w:r>
      <w:hyperlink r:id="rId37" w:history="1">
        <w:r w:rsidRPr="002E74C5">
          <w:rPr>
            <w:rStyle w:val="Hipervnculo"/>
          </w:rPr>
          <w:t>GitKraken</w:t>
        </w:r>
      </w:hyperlink>
      <w:r>
        <w:t>.</w:t>
      </w:r>
    </w:p>
    <w:p w14:paraId="200197E0" w14:textId="77777777" w:rsidR="002E74C5" w:rsidRDefault="002E74C5" w:rsidP="002E74C5">
      <w:r>
        <w:t>Ambas herramientas proporcionan una aplicación de escritorio para poder gestionar tanto el repositorio local como el repositorio de GitLab.</w:t>
      </w:r>
    </w:p>
    <w:p w14:paraId="782C2C23" w14:textId="285FFFF0" w:rsidR="002E74C5" w:rsidRDefault="002E74C5" w:rsidP="002E74C5">
      <w:r>
        <w:t>Eleg</w:t>
      </w:r>
      <w:r w:rsidR="00755188">
        <w:t>imos</w:t>
      </w:r>
      <w:r>
        <w:t xml:space="preserve"> GitKraken ya que posee una </w:t>
      </w:r>
      <w:r w:rsidR="00C564DA">
        <w:t>interfaz de</w:t>
      </w:r>
      <w:r>
        <w:t xml:space="preserve"> usuario mucho más intuitiva</w:t>
      </w:r>
      <w:r w:rsidR="00755188">
        <w:t>.</w:t>
      </w:r>
      <w:r>
        <w:t xml:space="preserve"> </w:t>
      </w:r>
      <w:r w:rsidR="00755188">
        <w:t>A</w:t>
      </w:r>
      <w:r>
        <w:t>demás</w:t>
      </w:r>
      <w:r w:rsidR="008D4C5C">
        <w:t>,</w:t>
      </w:r>
      <w:r>
        <w:t xml:space="preserve"> fue la herramienta que usé en la asignatura Gestión de Proyecto en tercero, por lo que ya sabía manejarme con dicha herramienta.</w:t>
      </w:r>
    </w:p>
    <w:p w14:paraId="51A62AA8" w14:textId="77777777" w:rsidR="00F729F6" w:rsidRDefault="00F729F6" w:rsidP="00F729F6">
      <w:pPr>
        <w:pStyle w:val="Ttulo2"/>
      </w:pPr>
      <w:bookmarkStart w:id="25" w:name="_Toc12870754"/>
      <w:r>
        <w:t>Comunicación</w:t>
      </w:r>
      <w:bookmarkEnd w:id="25"/>
    </w:p>
    <w:p w14:paraId="6EBF5741" w14:textId="77777777" w:rsidR="00F729F6" w:rsidRDefault="00F729F6" w:rsidP="00F729F6">
      <w:pPr>
        <w:pStyle w:val="Prrafodelista"/>
        <w:numPr>
          <w:ilvl w:val="0"/>
          <w:numId w:val="25"/>
        </w:numPr>
      </w:pPr>
      <w:r>
        <w:t xml:space="preserve">Herramientas consideradas: </w:t>
      </w:r>
      <w:hyperlink r:id="rId38" w:history="1">
        <w:r w:rsidRPr="00F729F6">
          <w:rPr>
            <w:rStyle w:val="Hipervnculo"/>
          </w:rPr>
          <w:t>Gmail</w:t>
        </w:r>
      </w:hyperlink>
      <w:r>
        <w:t xml:space="preserve">, </w:t>
      </w:r>
      <w:hyperlink r:id="rId39" w:history="1">
        <w:r w:rsidRPr="00F729F6">
          <w:rPr>
            <w:rStyle w:val="Hipervnculo"/>
          </w:rPr>
          <w:t>Outlook</w:t>
        </w:r>
      </w:hyperlink>
      <w:r>
        <w:t xml:space="preserve">, </w:t>
      </w:r>
      <w:hyperlink r:id="rId40" w:history="1">
        <w:r w:rsidRPr="00F729F6">
          <w:rPr>
            <w:rStyle w:val="Hipervnculo"/>
          </w:rPr>
          <w:t>Skype</w:t>
        </w:r>
      </w:hyperlink>
      <w:r>
        <w:t xml:space="preserve">, </w:t>
      </w:r>
      <w:hyperlink r:id="rId41" w:history="1">
        <w:r w:rsidRPr="00F729F6">
          <w:rPr>
            <w:rStyle w:val="Hipervnculo"/>
          </w:rPr>
          <w:t>Zoom</w:t>
        </w:r>
      </w:hyperlink>
      <w:r>
        <w:t>.</w:t>
      </w:r>
    </w:p>
    <w:p w14:paraId="3D834BDA" w14:textId="77777777" w:rsidR="00F729F6" w:rsidRDefault="00F729F6" w:rsidP="00F729F6">
      <w:pPr>
        <w:pStyle w:val="Prrafodelista"/>
        <w:numPr>
          <w:ilvl w:val="0"/>
          <w:numId w:val="25"/>
        </w:numPr>
      </w:pPr>
      <w:r>
        <w:t xml:space="preserve">Herramientas elegidas: </w:t>
      </w:r>
      <w:hyperlink r:id="rId42" w:history="1">
        <w:r w:rsidRPr="00F729F6">
          <w:rPr>
            <w:rStyle w:val="Hipervnculo"/>
          </w:rPr>
          <w:t>Outlook</w:t>
        </w:r>
      </w:hyperlink>
      <w:r>
        <w:t xml:space="preserve">, </w:t>
      </w:r>
      <w:hyperlink r:id="rId43" w:history="1">
        <w:r w:rsidRPr="00F729F6">
          <w:rPr>
            <w:rStyle w:val="Hipervnculo"/>
          </w:rPr>
          <w:t>Zoom</w:t>
        </w:r>
      </w:hyperlink>
      <w:r>
        <w:t>.</w:t>
      </w:r>
    </w:p>
    <w:p w14:paraId="7101D21E" w14:textId="77777777" w:rsidR="006665D7" w:rsidRDefault="006665D7" w:rsidP="00F729F6">
      <w:r>
        <w:t>En cuanto a comunicación escrita Outlook fue la herramienta seleccionada, ya que permite de una manera muy sencilla la integración del correo y el calendario, además posee una aplicación de escritorio con un buen sistema de búsqueda.</w:t>
      </w:r>
    </w:p>
    <w:p w14:paraId="6DE6C6A0" w14:textId="614B6F18" w:rsidR="006665D7" w:rsidRDefault="006665D7" w:rsidP="00F729F6">
      <w:r>
        <w:t xml:space="preserve">Por otro </w:t>
      </w:r>
      <w:r w:rsidR="00C564DA">
        <w:t>lado,</w:t>
      </w:r>
      <w:r>
        <w:t xml:space="preserve"> Zoom fue la herramienta elegida para realizar videoconferencias, ya que permite realizar colaboraciones de una forma muy sencilla, esto se debe a que no tienes que instalar nada, por lo que haciendo </w:t>
      </w:r>
      <w:r w:rsidRPr="00A416D5">
        <w:rPr>
          <w:i/>
        </w:rPr>
        <w:t>click</w:t>
      </w:r>
      <w:r>
        <w:t xml:space="preserve"> sobre el </w:t>
      </w:r>
      <w:r w:rsidRPr="00A416D5">
        <w:rPr>
          <w:i/>
        </w:rPr>
        <w:t>link</w:t>
      </w:r>
      <w:r>
        <w:t xml:space="preserve"> que proporcione el </w:t>
      </w:r>
      <w:r w:rsidRPr="00A416D5">
        <w:rPr>
          <w:i/>
        </w:rPr>
        <w:t>host</w:t>
      </w:r>
      <w:r>
        <w:t xml:space="preserve"> de la reunión entras al </w:t>
      </w:r>
      <w:r w:rsidRPr="00A416D5">
        <w:rPr>
          <w:i/>
        </w:rPr>
        <w:t>meeting</w:t>
      </w:r>
      <w:r>
        <w:t>.</w:t>
      </w:r>
    </w:p>
    <w:p w14:paraId="495EE089" w14:textId="1AF8992A" w:rsidR="00E32F08" w:rsidRDefault="007F392C" w:rsidP="00E32F08">
      <w:pPr>
        <w:pStyle w:val="Ttulo2"/>
      </w:pPr>
      <w:bookmarkStart w:id="26" w:name="_Toc12870755"/>
      <w:r>
        <w:lastRenderedPageBreak/>
        <w:t xml:space="preserve">Editor </w:t>
      </w:r>
      <w:r w:rsidR="00E32F08">
        <w:t xml:space="preserve">de </w:t>
      </w:r>
      <w:r>
        <w:t>código</w:t>
      </w:r>
      <w:bookmarkEnd w:id="26"/>
    </w:p>
    <w:p w14:paraId="57D8BDB6" w14:textId="6C2FC738" w:rsidR="0015019C" w:rsidRPr="0015019C" w:rsidRDefault="0015019C" w:rsidP="00A36450">
      <w:pPr>
        <w:ind w:firstLine="0"/>
        <w:rPr>
          <w:b/>
        </w:rPr>
      </w:pPr>
      <w:r>
        <w:rPr>
          <w:b/>
        </w:rPr>
        <w:t>T</w:t>
      </w:r>
      <w:r w:rsidR="0006707B">
        <w:rPr>
          <w:b/>
        </w:rPr>
        <w:t>ypeScript</w:t>
      </w:r>
    </w:p>
    <w:p w14:paraId="30F2D612" w14:textId="77777777" w:rsidR="00F729F6" w:rsidRDefault="00E32F08" w:rsidP="00E32F08">
      <w:pPr>
        <w:pStyle w:val="Prrafodelista"/>
        <w:numPr>
          <w:ilvl w:val="0"/>
          <w:numId w:val="26"/>
        </w:numPr>
      </w:pPr>
      <w:r>
        <w:t xml:space="preserve">Herramientas consideradas: </w:t>
      </w:r>
      <w:hyperlink r:id="rId44" w:history="1">
        <w:r w:rsidRPr="00E32F08">
          <w:rPr>
            <w:rStyle w:val="Hipervnculo"/>
          </w:rPr>
          <w:t>Visual Studio Code</w:t>
        </w:r>
      </w:hyperlink>
      <w:r>
        <w:t xml:space="preserve">, </w:t>
      </w:r>
      <w:hyperlink r:id="rId45" w:history="1">
        <w:r w:rsidRPr="00E32F08">
          <w:rPr>
            <w:rStyle w:val="Hipervnculo"/>
          </w:rPr>
          <w:t>Atom</w:t>
        </w:r>
      </w:hyperlink>
      <w:r>
        <w:t>.</w:t>
      </w:r>
    </w:p>
    <w:p w14:paraId="6F0B3A0B" w14:textId="77777777" w:rsidR="00E32F08" w:rsidRDefault="00E32F08" w:rsidP="00E32F08">
      <w:pPr>
        <w:pStyle w:val="Prrafodelista"/>
        <w:numPr>
          <w:ilvl w:val="0"/>
          <w:numId w:val="26"/>
        </w:numPr>
      </w:pPr>
      <w:r>
        <w:t xml:space="preserve">Herramienta elegida: </w:t>
      </w:r>
      <w:hyperlink r:id="rId46" w:history="1">
        <w:r w:rsidRPr="00E32F08">
          <w:rPr>
            <w:rStyle w:val="Hipervnculo"/>
          </w:rPr>
          <w:t>Visual Studio Code</w:t>
        </w:r>
      </w:hyperlink>
      <w:r>
        <w:t>.</w:t>
      </w:r>
    </w:p>
    <w:p w14:paraId="570463DE" w14:textId="20AF780D" w:rsidR="00E32F08" w:rsidRPr="00F729F6" w:rsidRDefault="00E32F08" w:rsidP="0006707B">
      <w:r>
        <w:t xml:space="preserve">Visual Studio Code fue la herramienta seleccionada ya que </w:t>
      </w:r>
      <w:r w:rsidR="00C92BDB">
        <w:t xml:space="preserve">integra muy bien la parte de Git y el </w:t>
      </w:r>
      <w:r w:rsidR="00C92BDB" w:rsidRPr="00626639">
        <w:rPr>
          <w:i/>
        </w:rPr>
        <w:t>Debugger</w:t>
      </w:r>
      <w:r w:rsidR="00C92BDB">
        <w:t>, ambos dos son “gratuitos”</w:t>
      </w:r>
      <w:r w:rsidR="0055148A">
        <w:t>. A</w:t>
      </w:r>
      <w:r w:rsidR="00C92BDB">
        <w:t xml:space="preserve"> día de hoy está más extendido el uso de Visual Studio Code, por lo que tiene más y mejores extensiones, lo cual facilita el desarrollo. </w:t>
      </w:r>
      <w:r>
        <w:t xml:space="preserve"> </w:t>
      </w:r>
    </w:p>
    <w:p w14:paraId="5E782B4A" w14:textId="64C62612" w:rsidR="002E74C5" w:rsidRDefault="00AD61D3" w:rsidP="00AD61D3">
      <w:pPr>
        <w:ind w:firstLine="0"/>
        <w:rPr>
          <w:b/>
        </w:rPr>
      </w:pPr>
      <w:r>
        <w:rPr>
          <w:b/>
        </w:rPr>
        <w:t>M</w:t>
      </w:r>
      <w:r w:rsidR="0006707B">
        <w:rPr>
          <w:b/>
        </w:rPr>
        <w:t>arkdown</w:t>
      </w:r>
    </w:p>
    <w:p w14:paraId="4321A873" w14:textId="77777777" w:rsidR="00AD61D3" w:rsidRDefault="00AD61D3" w:rsidP="00AD61D3">
      <w:pPr>
        <w:pStyle w:val="Prrafodelista"/>
        <w:numPr>
          <w:ilvl w:val="0"/>
          <w:numId w:val="27"/>
        </w:numPr>
      </w:pPr>
      <w:r>
        <w:t xml:space="preserve">Herramientas consideradas: </w:t>
      </w:r>
      <w:hyperlink r:id="rId47" w:history="1">
        <w:r w:rsidRPr="00AD61D3">
          <w:rPr>
            <w:rStyle w:val="Hipervnculo"/>
          </w:rPr>
          <w:t>Haroopad</w:t>
        </w:r>
      </w:hyperlink>
      <w:r>
        <w:t xml:space="preserve"> y </w:t>
      </w:r>
      <w:hyperlink r:id="rId48" w:history="1">
        <w:r w:rsidRPr="00AD61D3">
          <w:rPr>
            <w:rStyle w:val="Hipervnculo"/>
          </w:rPr>
          <w:t>Typora</w:t>
        </w:r>
      </w:hyperlink>
      <w:r>
        <w:t>.</w:t>
      </w:r>
    </w:p>
    <w:p w14:paraId="7D481333" w14:textId="77777777" w:rsidR="00AD61D3" w:rsidRDefault="00AD61D3" w:rsidP="00AD61D3">
      <w:pPr>
        <w:pStyle w:val="Prrafodelista"/>
        <w:numPr>
          <w:ilvl w:val="0"/>
          <w:numId w:val="27"/>
        </w:numPr>
      </w:pPr>
      <w:r>
        <w:t xml:space="preserve">Herramienta elegida: </w:t>
      </w:r>
      <w:hyperlink r:id="rId49" w:history="1">
        <w:r w:rsidRPr="00AD61D3">
          <w:rPr>
            <w:rStyle w:val="Hipervnculo"/>
          </w:rPr>
          <w:t>Haroopad</w:t>
        </w:r>
      </w:hyperlink>
      <w:r>
        <w:t>.</w:t>
      </w:r>
    </w:p>
    <w:p w14:paraId="51157A0C" w14:textId="7346907B" w:rsidR="00AD61D3" w:rsidRDefault="00AD61D3" w:rsidP="00AD61D3">
      <w:r>
        <w:t>Haroopad fue la herramienta que seleccion</w:t>
      </w:r>
      <w:r w:rsidR="001A2639">
        <w:t>amos</w:t>
      </w:r>
      <w:r>
        <w:t xml:space="preserve"> ya que proporciona una mejor interfaz que Typora, menos minimalista. Haroopad proporciona muchas extensiones para poder escribir un fichero markdown de una forma más sencilla.</w:t>
      </w:r>
    </w:p>
    <w:p w14:paraId="26869360" w14:textId="20F9947D" w:rsidR="00AD61D3" w:rsidRDefault="00C93519" w:rsidP="00A6041A">
      <w:pPr>
        <w:pStyle w:val="Ttulo2"/>
      </w:pPr>
      <w:bookmarkStart w:id="27" w:name="_Toc12870756"/>
      <w:r>
        <w:t>Documentación</w:t>
      </w:r>
      <w:bookmarkEnd w:id="27"/>
    </w:p>
    <w:p w14:paraId="21C24D1D" w14:textId="42DD3994" w:rsidR="00A6041A" w:rsidRDefault="00A6041A" w:rsidP="00A6041A">
      <w:pPr>
        <w:pStyle w:val="Prrafodelista"/>
        <w:numPr>
          <w:ilvl w:val="0"/>
          <w:numId w:val="29"/>
        </w:numPr>
      </w:pPr>
      <w:r>
        <w:t xml:space="preserve">Herramientas consideradas: </w:t>
      </w:r>
      <w:hyperlink r:id="rId50" w:history="1">
        <w:r w:rsidRPr="00A6041A">
          <w:rPr>
            <w:rStyle w:val="Hipervnculo"/>
          </w:rPr>
          <w:t>LaTeX</w:t>
        </w:r>
      </w:hyperlink>
      <w:r>
        <w:t xml:space="preserve"> y </w:t>
      </w:r>
      <w:hyperlink r:id="rId51" w:history="1">
        <w:r w:rsidRPr="00A6041A">
          <w:rPr>
            <w:rStyle w:val="Hipervnculo"/>
          </w:rPr>
          <w:t>Microsoft Word</w:t>
        </w:r>
      </w:hyperlink>
      <w:r>
        <w:t>.</w:t>
      </w:r>
    </w:p>
    <w:p w14:paraId="13D0884B" w14:textId="4706F241" w:rsidR="00A6041A" w:rsidRDefault="00A6041A" w:rsidP="00A6041A">
      <w:pPr>
        <w:pStyle w:val="Prrafodelista"/>
        <w:numPr>
          <w:ilvl w:val="0"/>
          <w:numId w:val="29"/>
        </w:numPr>
      </w:pPr>
      <w:r>
        <w:t xml:space="preserve">Herramienta elegida: </w:t>
      </w:r>
      <w:hyperlink r:id="rId52" w:history="1">
        <w:r w:rsidRPr="00A6041A">
          <w:rPr>
            <w:rStyle w:val="Hipervnculo"/>
          </w:rPr>
          <w:t>Microsoft Word</w:t>
        </w:r>
      </w:hyperlink>
      <w:r>
        <w:t>.</w:t>
      </w:r>
    </w:p>
    <w:p w14:paraId="70887DC7" w14:textId="68FD2419" w:rsidR="00A6041A" w:rsidRDefault="00A6041A" w:rsidP="00A6041A">
      <w:r>
        <w:t xml:space="preserve">La documentación </w:t>
      </w:r>
      <w:r w:rsidR="00B84975">
        <w:t>relativa al repositorio</w:t>
      </w:r>
      <w:r>
        <w:t xml:space="preserve"> se ha realizado con la herramienta Markdown que he comentado en el apartado anterior.</w:t>
      </w:r>
    </w:p>
    <w:p w14:paraId="26B4EABA" w14:textId="68B7C502" w:rsidR="005A344F" w:rsidRDefault="005A344F" w:rsidP="00692B20">
      <w:r>
        <w:t>Para realizar la parte de memoria y anexos eleg</w:t>
      </w:r>
      <w:r w:rsidR="009E6DCC">
        <w:t>imos</w:t>
      </w:r>
      <w:r>
        <w:t xml:space="preserve"> Microsoft Word,</w:t>
      </w:r>
      <w:r w:rsidR="00D7660B">
        <w:t xml:space="preserve"> el principal motivo fue que todas las tecnologías con las tenía</w:t>
      </w:r>
      <w:r w:rsidR="00AA7855">
        <w:t>mos</w:t>
      </w:r>
      <w:r w:rsidR="00A3707B">
        <w:t xml:space="preserve"> que trabajar eran nuevas, y si a esto le añadimos el aprender a manejar</w:t>
      </w:r>
      <w:r w:rsidR="00AA7855">
        <w:t>nos</w:t>
      </w:r>
      <w:r w:rsidR="00A3707B">
        <w:t xml:space="preserve"> con LaTeX</w:t>
      </w:r>
      <w:r w:rsidR="000D4063">
        <w:t xml:space="preserve"> </w:t>
      </w:r>
      <w:r w:rsidR="00A3707B">
        <w:t xml:space="preserve">supondría un tiempo adicional el cual no </w:t>
      </w:r>
      <w:r w:rsidR="005D2C69">
        <w:t>teníamos</w:t>
      </w:r>
      <w:r w:rsidR="00A3707B">
        <w:t>.</w:t>
      </w:r>
    </w:p>
    <w:p w14:paraId="46B246D8" w14:textId="6C1FF210" w:rsidR="00413491" w:rsidRDefault="00413491" w:rsidP="00413491">
      <w:r>
        <w:t xml:space="preserve">Utilizar LaTeX proporciona grandes ventajas, permite redactar fácilmente documentos estructurados, de macros… Sin embargo, no es un procesador que puedas utilizar desde el primer día ya que tienes que aprender a </w:t>
      </w:r>
      <w:r w:rsidR="005D2C69">
        <w:t>usar</w:t>
      </w:r>
      <w:r w:rsidR="00EF6214">
        <w:t xml:space="preserve"> </w:t>
      </w:r>
      <w:r>
        <w:t>dicha sintaxis, ya que son todo órdenes.</w:t>
      </w:r>
    </w:p>
    <w:p w14:paraId="0E639E86" w14:textId="02D15799" w:rsidR="00B81C11" w:rsidRDefault="002A3B22" w:rsidP="00B81C11">
      <w:r>
        <w:lastRenderedPageBreak/>
        <w:t xml:space="preserve">Realmente el punto fuerte de </w:t>
      </w:r>
      <w:r w:rsidR="00C564DA">
        <w:t>LaTeX</w:t>
      </w:r>
      <w:r>
        <w:t xml:space="preserve"> es el ámbito científico, ya que la calidad de la</w:t>
      </w:r>
      <w:r w:rsidR="005134DA">
        <w:t>s</w:t>
      </w:r>
      <w:r>
        <w:t xml:space="preserve"> fórmulas matemáticas es muy alta, y queda más elegante. Sin embargo, consider</w:t>
      </w:r>
      <w:r w:rsidR="005E1BF7">
        <w:t>amos</w:t>
      </w:r>
      <w:r>
        <w:t xml:space="preserve"> que para hacer esta documentación no </w:t>
      </w:r>
      <w:r w:rsidR="005E1BF7">
        <w:t>era</w:t>
      </w:r>
      <w:r>
        <w:t xml:space="preserve"> necesario, ya que </w:t>
      </w:r>
      <w:r w:rsidR="00960164">
        <w:t>nuestro</w:t>
      </w:r>
      <w:r>
        <w:t xml:space="preserve"> proyecto no tiene una gran cantidad de fórmulas, y el diseño que p</w:t>
      </w:r>
      <w:r w:rsidR="00960164">
        <w:t>odemos</w:t>
      </w:r>
      <w:r>
        <w:t xml:space="preserve"> conseguir con LaTeX lo p</w:t>
      </w:r>
      <w:r w:rsidR="004B37EC">
        <w:t>odemos</w:t>
      </w:r>
      <w:r>
        <w:t xml:space="preserve"> conseguir con Word de una forma más sencilla.</w:t>
      </w:r>
    </w:p>
    <w:p w14:paraId="7A1C9DA1" w14:textId="103AF053" w:rsidR="00477124" w:rsidRPr="009F5FE7" w:rsidRDefault="00B81C11" w:rsidP="009F5FE7">
      <w:r>
        <w:t xml:space="preserve">Es por todo ello, que </w:t>
      </w:r>
      <w:r w:rsidR="002A7387">
        <w:t xml:space="preserve">nuestra </w:t>
      </w:r>
      <w:r>
        <w:t>elección fue usar Microsoft Word.</w:t>
      </w:r>
    </w:p>
    <w:p w14:paraId="1160007C" w14:textId="40FE1E71" w:rsidR="00123565" w:rsidRDefault="001A37A3" w:rsidP="00123565">
      <w:pPr>
        <w:pStyle w:val="Ttulo2"/>
      </w:pPr>
      <w:bookmarkStart w:id="28" w:name="_Toc12870757"/>
      <w:r>
        <w:t>Frameworks y l</w:t>
      </w:r>
      <w:r w:rsidR="00123565">
        <w:t>ibrerías</w:t>
      </w:r>
      <w:bookmarkEnd w:id="28"/>
    </w:p>
    <w:p w14:paraId="653F9F4D" w14:textId="79E0EB0E" w:rsidR="001A37A3" w:rsidRDefault="001A37A3" w:rsidP="006750E9">
      <w:pPr>
        <w:ind w:firstLine="0"/>
        <w:rPr>
          <w:b/>
        </w:rPr>
      </w:pPr>
      <w:r>
        <w:rPr>
          <w:b/>
        </w:rPr>
        <w:t>A</w:t>
      </w:r>
      <w:r w:rsidR="00791836">
        <w:rPr>
          <w:b/>
        </w:rPr>
        <w:t>ngular</w:t>
      </w:r>
    </w:p>
    <w:p w14:paraId="2F80EC8B" w14:textId="72A97B33" w:rsidR="001A37A3" w:rsidRDefault="00A31B7D" w:rsidP="00B42D4B">
      <w:hyperlink r:id="rId53" w:history="1">
        <w:r w:rsidR="00B42D4B" w:rsidRPr="00B42D4B">
          <w:rPr>
            <w:rStyle w:val="Hipervnculo"/>
          </w:rPr>
          <w:t>Angular</w:t>
        </w:r>
      </w:hyperlink>
      <w:r w:rsidR="00B42D4B">
        <w:t xml:space="preserve"> es un framework </w:t>
      </w:r>
      <w:r w:rsidR="001A04B7">
        <w:t>que permite el desarrollo de aplicaciones web a partir de componentes, estos componentes están formados por ficheros HTML, CSS y TypeScript.</w:t>
      </w:r>
    </w:p>
    <w:p w14:paraId="6AE85753" w14:textId="000BB302" w:rsidR="001A04B7" w:rsidRDefault="001A04B7" w:rsidP="00B42D4B">
      <w:r>
        <w:t xml:space="preserve">Dicho </w:t>
      </w:r>
      <w:r w:rsidRPr="000C09B5">
        <w:rPr>
          <w:i/>
        </w:rPr>
        <w:t>framework</w:t>
      </w:r>
      <w:r>
        <w:t xml:space="preserve"> fue el que utili</w:t>
      </w:r>
      <w:r w:rsidR="0048720A">
        <w:t>zamos</w:t>
      </w:r>
      <w:r>
        <w:t xml:space="preserve"> para crear las aplicaciones que luego </w:t>
      </w:r>
      <w:r w:rsidR="0048720A">
        <w:t>nos</w:t>
      </w:r>
      <w:r>
        <w:t xml:space="preserve"> sirvieron para probar la </w:t>
      </w:r>
      <w:r w:rsidRPr="00056579">
        <w:rPr>
          <w:i/>
        </w:rPr>
        <w:t>toolkit</w:t>
      </w:r>
      <w:r>
        <w:t>.</w:t>
      </w:r>
    </w:p>
    <w:p w14:paraId="6EFD9373" w14:textId="69726023" w:rsidR="006750E9" w:rsidRDefault="006750E9" w:rsidP="006750E9">
      <w:pPr>
        <w:ind w:firstLine="0"/>
        <w:rPr>
          <w:b/>
        </w:rPr>
      </w:pPr>
      <w:r>
        <w:rPr>
          <w:b/>
        </w:rPr>
        <w:t>E</w:t>
      </w:r>
      <w:r w:rsidR="00433B41">
        <w:rPr>
          <w:b/>
        </w:rPr>
        <w:t>lectron</w:t>
      </w:r>
    </w:p>
    <w:p w14:paraId="719A3FC9" w14:textId="2DD6DDC8" w:rsidR="006750E9" w:rsidRDefault="00A31B7D" w:rsidP="006750E9">
      <w:hyperlink r:id="rId54" w:history="1">
        <w:r w:rsidR="006750E9" w:rsidRPr="006750E9">
          <w:rPr>
            <w:rStyle w:val="Hipervnculo"/>
          </w:rPr>
          <w:t>Electron</w:t>
        </w:r>
      </w:hyperlink>
      <w:r w:rsidR="006750E9">
        <w:t xml:space="preserve"> es un </w:t>
      </w:r>
      <w:r w:rsidR="006750E9" w:rsidRPr="006603EF">
        <w:rPr>
          <w:i/>
        </w:rPr>
        <w:t>framework</w:t>
      </w:r>
      <w:r w:rsidR="001A37A3">
        <w:t xml:space="preserve"> el cual permite que cualquier aplicación desarrollada en JavaScript/TypeScript pueda convertirse a escritorio, es decir, que una misma aplicación web pueda ser también una aplicación de escritorio.</w:t>
      </w:r>
    </w:p>
    <w:p w14:paraId="27071919" w14:textId="06B0EFDA" w:rsidR="001A37A3" w:rsidRDefault="001A37A3" w:rsidP="006750E9">
      <w:r>
        <w:t xml:space="preserve">Es un </w:t>
      </w:r>
      <w:r w:rsidRPr="002F54BF">
        <w:rPr>
          <w:i/>
        </w:rPr>
        <w:t>framework</w:t>
      </w:r>
      <w:r>
        <w:t xml:space="preserve"> de código abierto, y permite</w:t>
      </w:r>
      <w:r w:rsidR="0038627A">
        <w:t xml:space="preserve"> </w:t>
      </w:r>
      <w:r>
        <w:t>“transformar” de una aplicación web a escritorio gracias a Node.js en el lado del servidor y Chromium como interfaz.</w:t>
      </w:r>
    </w:p>
    <w:p w14:paraId="6A3CBF3B" w14:textId="710A0D83" w:rsidR="001A37A3" w:rsidRDefault="001A37A3" w:rsidP="006750E9">
      <w:r>
        <w:t xml:space="preserve">En </w:t>
      </w:r>
      <w:r w:rsidR="00D5158E">
        <w:t>nuestro</w:t>
      </w:r>
      <w:r>
        <w:t xml:space="preserve"> proyecto</w:t>
      </w:r>
      <w:r w:rsidR="00DC503B">
        <w:t>,</w:t>
      </w:r>
      <w:r>
        <w:t xml:space="preserve"> primero tuv</w:t>
      </w:r>
      <w:r w:rsidR="00D5158E">
        <w:t>imos</w:t>
      </w:r>
      <w:r>
        <w:t xml:space="preserve"> que desarrollar la aplicación en Angular (la aplicación sobre la que </w:t>
      </w:r>
      <w:r w:rsidR="00D633CA">
        <w:t>íbamos</w:t>
      </w:r>
      <w:r>
        <w:t xml:space="preserve"> a probar la </w:t>
      </w:r>
      <w:r w:rsidRPr="00D5158E">
        <w:rPr>
          <w:i/>
        </w:rPr>
        <w:t>toolkit</w:t>
      </w:r>
      <w:r>
        <w:t>), y una vez que tuv</w:t>
      </w:r>
      <w:r w:rsidR="008B20AB">
        <w:t>imos</w:t>
      </w:r>
      <w:r>
        <w:t xml:space="preserve"> la aplicación web, cambiando </w:t>
      </w:r>
      <w:r w:rsidR="00DC503B">
        <w:t>la configuración</w:t>
      </w:r>
      <w:r>
        <w:t xml:space="preserve"> pud</w:t>
      </w:r>
      <w:r w:rsidR="00850D43">
        <w:t>imos</w:t>
      </w:r>
      <w:r>
        <w:t xml:space="preserve"> obtener la aplicación de escritorio gracias a Electron.</w:t>
      </w:r>
    </w:p>
    <w:p w14:paraId="4704B55C" w14:textId="1554ACDB" w:rsidR="00644DC9" w:rsidRDefault="00644DC9" w:rsidP="00644DC9">
      <w:pPr>
        <w:ind w:firstLine="0"/>
        <w:rPr>
          <w:b/>
        </w:rPr>
      </w:pPr>
      <w:r>
        <w:rPr>
          <w:b/>
        </w:rPr>
        <w:t>S</w:t>
      </w:r>
      <w:r w:rsidR="00321FC8">
        <w:rPr>
          <w:b/>
        </w:rPr>
        <w:t>pectron</w:t>
      </w:r>
    </w:p>
    <w:p w14:paraId="21C40796" w14:textId="29B55300" w:rsidR="00644DC9" w:rsidRDefault="00A31B7D" w:rsidP="00644DC9">
      <w:hyperlink r:id="rId55" w:history="1">
        <w:r w:rsidR="00644DC9" w:rsidRPr="00644DC9">
          <w:rPr>
            <w:rStyle w:val="Hipervnculo"/>
          </w:rPr>
          <w:t>Spectron</w:t>
        </w:r>
      </w:hyperlink>
      <w:r w:rsidR="00644DC9">
        <w:t xml:space="preserve"> es un </w:t>
      </w:r>
      <w:r w:rsidR="00644DC9" w:rsidRPr="004169A2">
        <w:rPr>
          <w:i/>
        </w:rPr>
        <w:t>framework</w:t>
      </w:r>
      <w:r w:rsidR="00644DC9">
        <w:t>, el cual permite crear test</w:t>
      </w:r>
      <w:r w:rsidR="00ED046B">
        <w:t xml:space="preserve"> de integración y test</w:t>
      </w:r>
      <w:r w:rsidR="00644DC9">
        <w:t xml:space="preserve"> </w:t>
      </w:r>
      <w:r w:rsidR="001262C9" w:rsidRPr="00122867">
        <w:rPr>
          <w:i/>
        </w:rPr>
        <w:t>end-to-end</w:t>
      </w:r>
      <w:r w:rsidR="00644DC9">
        <w:t xml:space="preserve"> para aplicaciones Electron.</w:t>
      </w:r>
    </w:p>
    <w:p w14:paraId="439DAFF1" w14:textId="04ADD0E2" w:rsidR="00ED046B" w:rsidRPr="00644DC9" w:rsidRDefault="00ED046B" w:rsidP="00644DC9">
      <w:r>
        <w:t xml:space="preserve">Para poder hacer uso de este </w:t>
      </w:r>
      <w:r w:rsidRPr="00503F8E">
        <w:rPr>
          <w:i/>
        </w:rPr>
        <w:t>framework</w:t>
      </w:r>
      <w:r>
        <w:t xml:space="preserve"> se necesita ChromeDriver y WebdriverIO.</w:t>
      </w:r>
    </w:p>
    <w:p w14:paraId="36FE2C5F" w14:textId="189B6B1E" w:rsidR="001A37A3" w:rsidRDefault="00ED046B" w:rsidP="00ED046B">
      <w:pPr>
        <w:ind w:firstLine="0"/>
        <w:rPr>
          <w:b/>
        </w:rPr>
      </w:pPr>
      <w:r>
        <w:rPr>
          <w:b/>
        </w:rPr>
        <w:lastRenderedPageBreak/>
        <w:t>C</w:t>
      </w:r>
      <w:r w:rsidR="006F1E23">
        <w:rPr>
          <w:b/>
        </w:rPr>
        <w:t>hrome</w:t>
      </w:r>
      <w:r w:rsidR="00A61ABB">
        <w:rPr>
          <w:b/>
        </w:rPr>
        <w:t>D</w:t>
      </w:r>
      <w:r w:rsidR="006F1E23">
        <w:rPr>
          <w:b/>
        </w:rPr>
        <w:t>river</w:t>
      </w:r>
    </w:p>
    <w:p w14:paraId="4AC696B4" w14:textId="60B79559" w:rsidR="004359F0" w:rsidRDefault="00A31B7D" w:rsidP="006F1E23">
      <w:hyperlink r:id="rId56" w:history="1">
        <w:r w:rsidR="00ED046B" w:rsidRPr="00ED046B">
          <w:rPr>
            <w:rStyle w:val="Hipervnculo"/>
          </w:rPr>
          <w:t>ChromeDriver</w:t>
        </w:r>
      </w:hyperlink>
      <w:r w:rsidR="00ED046B">
        <w:t xml:space="preserve"> es una herramienta de código abierto para crear pruebas automáticas de aplicaciones web, al ser un driver de Chromi</w:t>
      </w:r>
      <w:r w:rsidR="004359F0">
        <w:t>u</w:t>
      </w:r>
      <w:r w:rsidR="00ED046B">
        <w:t>m implementa dicho protocolo.</w:t>
      </w:r>
    </w:p>
    <w:p w14:paraId="176090F0" w14:textId="396ADCF4" w:rsidR="00ED046B" w:rsidRDefault="004359F0" w:rsidP="004359F0">
      <w:pPr>
        <w:ind w:firstLine="0"/>
        <w:rPr>
          <w:b/>
        </w:rPr>
      </w:pPr>
      <w:r>
        <w:rPr>
          <w:b/>
        </w:rPr>
        <w:t>W</w:t>
      </w:r>
      <w:r w:rsidR="00387183">
        <w:rPr>
          <w:b/>
        </w:rPr>
        <w:t>ebdriverIO</w:t>
      </w:r>
    </w:p>
    <w:p w14:paraId="5C4AF113" w14:textId="0431490C" w:rsidR="004359F0" w:rsidRDefault="00A31B7D" w:rsidP="004359F0">
      <w:hyperlink r:id="rId57" w:history="1">
        <w:r w:rsidR="004359F0" w:rsidRPr="004359F0">
          <w:rPr>
            <w:rStyle w:val="Hipervnculo"/>
          </w:rPr>
          <w:t>WebdriverIO</w:t>
        </w:r>
      </w:hyperlink>
      <w:r w:rsidR="004359F0">
        <w:t xml:space="preserve"> </w:t>
      </w:r>
      <w:r w:rsidR="00F2239A">
        <w:t xml:space="preserve">nos proporciona una API, es decir, toda la funcionalidad necesaria para </w:t>
      </w:r>
      <w:r w:rsidR="004F6F72">
        <w:t>poder realizar pruebas sobre una aplicación web. El funcionamiento de esta API es sencillo, WebdriverIO realiza peticiones a un servidor y es ésta misma quién se encarga de gestionar las respuestas que recibe.</w:t>
      </w:r>
    </w:p>
    <w:p w14:paraId="71CBFDCA" w14:textId="73082F65" w:rsidR="004F6F72" w:rsidRDefault="004F6F72" w:rsidP="004F6F72">
      <w:pPr>
        <w:ind w:firstLine="0"/>
        <w:rPr>
          <w:b/>
        </w:rPr>
      </w:pPr>
      <w:r>
        <w:rPr>
          <w:b/>
        </w:rPr>
        <w:t>M</w:t>
      </w:r>
      <w:r w:rsidR="00387183">
        <w:rPr>
          <w:b/>
        </w:rPr>
        <w:t>ocha</w:t>
      </w:r>
    </w:p>
    <w:p w14:paraId="46691E30" w14:textId="05ABD151" w:rsidR="004F6F72" w:rsidRDefault="004F6F72" w:rsidP="004F6F72">
      <w:r>
        <w:t xml:space="preserve"> </w:t>
      </w:r>
      <w:hyperlink r:id="rId58" w:history="1">
        <w:r w:rsidRPr="004F6F72">
          <w:rPr>
            <w:rStyle w:val="Hipervnculo"/>
          </w:rPr>
          <w:t>Mocha</w:t>
        </w:r>
      </w:hyperlink>
      <w:r>
        <w:t xml:space="preserve"> es un </w:t>
      </w:r>
      <w:r w:rsidRPr="00D5685B">
        <w:rPr>
          <w:i/>
        </w:rPr>
        <w:t>framework</w:t>
      </w:r>
      <w:r>
        <w:t xml:space="preserve"> de pruebas para JavaScript, el cual se puede ejecutar en Node.js y en el navegador, y su principal característica es que permite hacer test asíncronos de una forma muy fácil. </w:t>
      </w:r>
      <w:r w:rsidR="00E03106">
        <w:t>Además,</w:t>
      </w:r>
      <w:r>
        <w:t xml:space="preserve"> es compatible con múltiples librerías de aserciones.</w:t>
      </w:r>
    </w:p>
    <w:p w14:paraId="4139071F" w14:textId="5FA96C0D" w:rsidR="00E03106" w:rsidRDefault="007157D8" w:rsidP="007157D8">
      <w:pPr>
        <w:ind w:firstLine="0"/>
        <w:rPr>
          <w:b/>
        </w:rPr>
      </w:pPr>
      <w:r>
        <w:rPr>
          <w:b/>
        </w:rPr>
        <w:t>C</w:t>
      </w:r>
      <w:r w:rsidR="00B97214">
        <w:rPr>
          <w:b/>
        </w:rPr>
        <w:t>hai</w:t>
      </w:r>
    </w:p>
    <w:p w14:paraId="7CEF87B3" w14:textId="4E924482" w:rsidR="007157D8" w:rsidRDefault="00A31B7D" w:rsidP="007157D8">
      <w:hyperlink r:id="rId59" w:history="1">
        <w:r w:rsidR="007157D8" w:rsidRPr="007157D8">
          <w:rPr>
            <w:rStyle w:val="Hipervnculo"/>
          </w:rPr>
          <w:t>Chai</w:t>
        </w:r>
      </w:hyperlink>
      <w:r w:rsidR="007157D8">
        <w:t xml:space="preserve"> es una librería de aserciones que sirve tanto para Node.js como para el navegador, la principal ventaja de esta librería es que presenta diferentes tipos de sintaxis, y además es compatible con la gran mayoría de </w:t>
      </w:r>
      <w:r w:rsidR="007157D8" w:rsidRPr="003C42F6">
        <w:rPr>
          <w:i/>
        </w:rPr>
        <w:t>frameworks</w:t>
      </w:r>
      <w:r w:rsidR="007157D8">
        <w:t xml:space="preserve"> de JavaScript</w:t>
      </w:r>
      <w:r w:rsidR="0085320B">
        <w:t>/TypeScript</w:t>
      </w:r>
      <w:r w:rsidR="007157D8">
        <w:t>.</w:t>
      </w:r>
    </w:p>
    <w:p w14:paraId="544008A7" w14:textId="57527BD7" w:rsidR="00834DE4" w:rsidRDefault="00834DE4" w:rsidP="00834DE4">
      <w:pPr>
        <w:ind w:firstLine="0"/>
        <w:rPr>
          <w:b/>
        </w:rPr>
      </w:pPr>
      <w:r>
        <w:rPr>
          <w:b/>
        </w:rPr>
        <w:t>H</w:t>
      </w:r>
      <w:r w:rsidR="003848E9">
        <w:rPr>
          <w:b/>
        </w:rPr>
        <w:t>tmlparser2</w:t>
      </w:r>
    </w:p>
    <w:p w14:paraId="6C46F407" w14:textId="327323C2" w:rsidR="00834DE4" w:rsidRDefault="00A31B7D" w:rsidP="00834DE4">
      <w:hyperlink r:id="rId60" w:anchor="readme" w:history="1">
        <w:r w:rsidR="00834DE4" w:rsidRPr="00834DE4">
          <w:rPr>
            <w:rStyle w:val="Hipervnculo"/>
          </w:rPr>
          <w:t>Htmlparser2</w:t>
        </w:r>
      </w:hyperlink>
      <w:r w:rsidR="00834DE4">
        <w:t xml:space="preserve"> es una librería la cual nos permite parsear </w:t>
      </w:r>
      <w:r w:rsidR="00703E4F">
        <w:t>de una forma muy sencilla cualquier fichero HTML, de tal forma que podemos obtener el árbol DOM correspondiente a dicho fichero.</w:t>
      </w:r>
    </w:p>
    <w:p w14:paraId="062F869D" w14:textId="4B28D9C5" w:rsidR="00F50D0F" w:rsidRPr="00834DE4" w:rsidRDefault="00F50D0F" w:rsidP="00834DE4">
      <w:r>
        <w:t>El motivo por el que eleg</w:t>
      </w:r>
      <w:r w:rsidR="003848E9">
        <w:t>imos</w:t>
      </w:r>
      <w:r>
        <w:t xml:space="preserve"> esta </w:t>
      </w:r>
      <w:r w:rsidR="00C564DA">
        <w:t>librería</w:t>
      </w:r>
      <w:r>
        <w:t xml:space="preserve"> es porque a la hora de parsear podemos obtener el DOM, o a medida que vamos parseando podemos obtener lo que nos interesa sin hacer falta recorrer todo el árbol DOM.</w:t>
      </w:r>
    </w:p>
    <w:p w14:paraId="1D29BE87" w14:textId="77777777" w:rsidR="006750E9" w:rsidRDefault="006750E9">
      <w:pPr>
        <w:spacing w:before="0" w:after="160"/>
        <w:ind w:firstLine="0"/>
        <w:jc w:val="left"/>
        <w:rPr>
          <w:rFonts w:eastAsiaTheme="majorEastAsia" w:cstheme="majorBidi"/>
          <w:b/>
          <w:sz w:val="36"/>
          <w:szCs w:val="26"/>
        </w:rPr>
      </w:pPr>
      <w:r>
        <w:br w:type="page"/>
      </w:r>
    </w:p>
    <w:p w14:paraId="1A3937C0" w14:textId="764DAE6F" w:rsidR="006469E9" w:rsidRDefault="00477124" w:rsidP="00477124">
      <w:pPr>
        <w:pStyle w:val="Ttulo2"/>
      </w:pPr>
      <w:bookmarkStart w:id="29" w:name="_Toc12870758"/>
      <w:r>
        <w:lastRenderedPageBreak/>
        <w:t>Otras herramientas</w:t>
      </w:r>
      <w:bookmarkEnd w:id="29"/>
    </w:p>
    <w:p w14:paraId="32CDDE3E" w14:textId="57103DAF" w:rsidR="006469E9" w:rsidRDefault="00477124" w:rsidP="006469E9">
      <w:pPr>
        <w:ind w:firstLine="0"/>
        <w:rPr>
          <w:b/>
        </w:rPr>
      </w:pPr>
      <w:r>
        <w:rPr>
          <w:b/>
        </w:rPr>
        <w:t>B</w:t>
      </w:r>
      <w:r w:rsidR="00E02132">
        <w:rPr>
          <w:b/>
        </w:rPr>
        <w:t>ibliografía</w:t>
      </w:r>
    </w:p>
    <w:p w14:paraId="54FB8052" w14:textId="7950926B" w:rsidR="0031483E" w:rsidRDefault="00A31B7D" w:rsidP="006469E9">
      <w:hyperlink r:id="rId61" w:history="1">
        <w:r w:rsidR="006469E9" w:rsidRPr="006469E9">
          <w:rPr>
            <w:rStyle w:val="Hipervnculo"/>
          </w:rPr>
          <w:t>Zotero</w:t>
        </w:r>
      </w:hyperlink>
      <w:r w:rsidR="006469E9">
        <w:t xml:space="preserve"> es un programa de software libre para la gestión de todas las referencias bibliográficas. Con una simple extensión y una aplicación de escritorio es capaz de identificar y gestionar todo tipo de artículos científicos, investigaciones, páginas web</w:t>
      </w:r>
      <w:r w:rsidR="00AC4BAD">
        <w:t>, etc.</w:t>
      </w:r>
    </w:p>
    <w:p w14:paraId="12EC31DC" w14:textId="6710D0F0" w:rsidR="00A5010F" w:rsidRDefault="0031483E" w:rsidP="00477124">
      <w:r>
        <w:t>Su uso con Word es muy fácil, ya que al instalar Zotero, en el Word tenemos una pestaña más</w:t>
      </w:r>
      <w:r w:rsidR="006469E9">
        <w:t xml:space="preserve"> </w:t>
      </w:r>
      <w:r>
        <w:t>con todas las opciones necesarias para poder añadir citas, modificar, eliminar y generar de forma automática la bibliografía.</w:t>
      </w:r>
    </w:p>
    <w:p w14:paraId="70C959AC" w14:textId="56648A38" w:rsidR="00551662" w:rsidRPr="00E02132" w:rsidRDefault="00E02132" w:rsidP="00E02132">
      <w:pPr>
        <w:ind w:firstLine="0"/>
        <w:rPr>
          <w:b/>
        </w:rPr>
      </w:pPr>
      <w:r>
        <w:rPr>
          <w:b/>
        </w:rPr>
        <w:t>Generación de diagramas</w:t>
      </w:r>
    </w:p>
    <w:p w14:paraId="586DAF0D" w14:textId="44752173" w:rsidR="00551662" w:rsidRDefault="00A31B7D" w:rsidP="00E02132">
      <w:hyperlink r:id="rId62" w:history="1">
        <w:r w:rsidR="00E02132" w:rsidRPr="00E02132">
          <w:rPr>
            <w:rStyle w:val="Hipervnculo"/>
          </w:rPr>
          <w:t>Astah</w:t>
        </w:r>
      </w:hyperlink>
      <w:r w:rsidR="00E02132">
        <w:t xml:space="preserve"> es una herramienta de diseño que soporta una gran variedad de diagramas, por ejemplo:</w:t>
      </w:r>
    </w:p>
    <w:p w14:paraId="5C911FBA" w14:textId="1261B348" w:rsidR="00E02132" w:rsidRDefault="00E02132" w:rsidP="00E02132">
      <w:pPr>
        <w:pStyle w:val="Prrafodelista"/>
        <w:numPr>
          <w:ilvl w:val="0"/>
          <w:numId w:val="46"/>
        </w:numPr>
      </w:pPr>
      <w:r>
        <w:t>Diagramas UML.</w:t>
      </w:r>
    </w:p>
    <w:p w14:paraId="49278216" w14:textId="299CC0B3" w:rsidR="00E02132" w:rsidRDefault="00E02132" w:rsidP="00E02132">
      <w:pPr>
        <w:pStyle w:val="Prrafodelista"/>
        <w:numPr>
          <w:ilvl w:val="0"/>
          <w:numId w:val="46"/>
        </w:numPr>
      </w:pPr>
      <w:r>
        <w:t>Diagramas de secuencia.</w:t>
      </w:r>
    </w:p>
    <w:p w14:paraId="7D994A19" w14:textId="6EB60EB3" w:rsidR="00E02132" w:rsidRDefault="00E02132" w:rsidP="00E02132">
      <w:pPr>
        <w:pStyle w:val="Prrafodelista"/>
        <w:numPr>
          <w:ilvl w:val="0"/>
          <w:numId w:val="46"/>
        </w:numPr>
      </w:pPr>
      <w:r>
        <w:t>Diagramas de flujo.</w:t>
      </w:r>
    </w:p>
    <w:p w14:paraId="595ECCAE" w14:textId="11F627DA" w:rsidR="00E02132" w:rsidRDefault="00E02132" w:rsidP="00E02132">
      <w:pPr>
        <w:pStyle w:val="Prrafodelista"/>
        <w:numPr>
          <w:ilvl w:val="0"/>
          <w:numId w:val="46"/>
        </w:numPr>
      </w:pPr>
      <w:r>
        <w:t>Diagramas de componentes.</w:t>
      </w:r>
    </w:p>
    <w:p w14:paraId="2B639F07" w14:textId="3FA1DF65" w:rsidR="00E02132" w:rsidRDefault="00E02132" w:rsidP="000425A6">
      <w:r>
        <w:t xml:space="preserve">Esta herramienta no es de software libre, aunque si eres estudiante la versión Astah UML es gratis, ya que te </w:t>
      </w:r>
      <w:r w:rsidR="003D061E">
        <w:t>permite poder usarla con</w:t>
      </w:r>
      <w:r>
        <w:t xml:space="preserve"> una licencia de estudiante.</w:t>
      </w:r>
    </w:p>
    <w:p w14:paraId="1F68D774" w14:textId="77777777" w:rsidR="00551662" w:rsidRDefault="00551662">
      <w:pPr>
        <w:spacing w:before="0" w:after="160"/>
        <w:ind w:firstLine="0"/>
        <w:jc w:val="left"/>
      </w:pPr>
      <w:r>
        <w:br w:type="page"/>
      </w:r>
    </w:p>
    <w:p w14:paraId="4CB6CD8B" w14:textId="77777777" w:rsidR="00123DB2" w:rsidRDefault="00123DB2" w:rsidP="00123DB2">
      <w:pPr>
        <w:ind w:firstLine="0"/>
        <w:sectPr w:rsidR="00123DB2" w:rsidSect="00F83239">
          <w:headerReference w:type="default" r:id="rId63"/>
          <w:pgSz w:w="11906" w:h="16838"/>
          <w:pgMar w:top="1417" w:right="1701" w:bottom="1417" w:left="1701" w:header="708" w:footer="708" w:gutter="0"/>
          <w:cols w:space="708"/>
          <w:titlePg/>
          <w:docGrid w:linePitch="360"/>
        </w:sectPr>
      </w:pPr>
    </w:p>
    <w:p w14:paraId="0B2EC620" w14:textId="56339445" w:rsidR="00B81C11" w:rsidRDefault="00B81C11" w:rsidP="00123DB2">
      <w:pPr>
        <w:ind w:firstLine="0"/>
      </w:pPr>
    </w:p>
    <w:p w14:paraId="13CC0FF5" w14:textId="77777777" w:rsidR="00A61EAF" w:rsidRDefault="00A61EAF" w:rsidP="00123DB2">
      <w:pPr>
        <w:ind w:firstLine="0"/>
      </w:pPr>
    </w:p>
    <w:tbl>
      <w:tblPr>
        <w:tblStyle w:val="Tablaconcuadrcula"/>
        <w:tblW w:w="0" w:type="auto"/>
        <w:tblLook w:val="04A0" w:firstRow="1" w:lastRow="0" w:firstColumn="1" w:lastColumn="0" w:noHBand="0" w:noVBand="1"/>
      </w:tblPr>
      <w:tblGrid>
        <w:gridCol w:w="8494"/>
      </w:tblGrid>
      <w:tr w:rsidR="00123DB2" w14:paraId="15EAB091" w14:textId="77777777" w:rsidTr="005B0581">
        <w:tc>
          <w:tcPr>
            <w:tcW w:w="8494" w:type="dxa"/>
            <w:tcBorders>
              <w:left w:val="nil"/>
              <w:right w:val="nil"/>
            </w:tcBorders>
          </w:tcPr>
          <w:p w14:paraId="1C737F63" w14:textId="77777777" w:rsidR="00123DB2" w:rsidRPr="00114B07" w:rsidRDefault="00123DB2" w:rsidP="002F66BE">
            <w:pPr>
              <w:pStyle w:val="Ttulo1"/>
              <w:jc w:val="center"/>
              <w:outlineLvl w:val="0"/>
            </w:pPr>
            <w:bookmarkStart w:id="30" w:name="_Toc12870759"/>
            <w:r>
              <w:t>Aspectos relevantes del desarrollo del proyecto</w:t>
            </w:r>
            <w:bookmarkEnd w:id="30"/>
          </w:p>
        </w:tc>
      </w:tr>
    </w:tbl>
    <w:p w14:paraId="1897109A" w14:textId="3D031CF6" w:rsidR="00123DB2" w:rsidRDefault="00123DB2" w:rsidP="00123DB2"/>
    <w:p w14:paraId="3B7AD33F" w14:textId="03841450" w:rsidR="005D4FDA" w:rsidRDefault="006112C1" w:rsidP="00123DB2">
      <w:r>
        <w:t xml:space="preserve">En este apartado se va a explicar el resumen de la </w:t>
      </w:r>
      <w:r w:rsidR="002F66BE">
        <w:t>experiencia</w:t>
      </w:r>
      <w:r>
        <w:t xml:space="preserve"> del proyecto, así como los problemas a los que </w:t>
      </w:r>
      <w:r w:rsidR="009015A3">
        <w:t>nos</w:t>
      </w:r>
      <w:r>
        <w:t xml:space="preserve"> he</w:t>
      </w:r>
      <w:r w:rsidR="009015A3">
        <w:t>mos</w:t>
      </w:r>
      <w:r>
        <w:t xml:space="preserve"> tenido que enfrentar, y las soluciones para cada uno de </w:t>
      </w:r>
      <w:r w:rsidR="00310B1A">
        <w:t>ellos</w:t>
      </w:r>
      <w:r>
        <w:t>.</w:t>
      </w:r>
    </w:p>
    <w:p w14:paraId="3B1EC5B0" w14:textId="1EE6D1EA" w:rsidR="002F66BE" w:rsidRDefault="002F66BE" w:rsidP="002F66BE">
      <w:pPr>
        <w:pStyle w:val="Ttulo2"/>
      </w:pPr>
      <w:bookmarkStart w:id="31" w:name="_Toc12870760"/>
      <w:r>
        <w:t>Inicio del proyecto</w:t>
      </w:r>
      <w:bookmarkEnd w:id="31"/>
    </w:p>
    <w:p w14:paraId="16CD5427" w14:textId="21BCC746" w:rsidR="00FF1EB9" w:rsidRDefault="00FF1EB9" w:rsidP="00FF1EB9">
      <w:r>
        <w:t xml:space="preserve">El motivo por el que elegí este trabajo fue porque encontré un tema que me gusta (el </w:t>
      </w:r>
      <w:r w:rsidRPr="0025370C">
        <w:rPr>
          <w:i/>
        </w:rPr>
        <w:t>testing</w:t>
      </w:r>
      <w:r>
        <w:t>)</w:t>
      </w:r>
      <w:r w:rsidR="005020DB">
        <w:t>, además de</w:t>
      </w:r>
      <w:r>
        <w:t xml:space="preserve"> las</w:t>
      </w:r>
      <w:r w:rsidR="005020DB">
        <w:t xml:space="preserve"> innovadoras</w:t>
      </w:r>
      <w:r>
        <w:t xml:space="preserve"> tecnologías con las que me iba a manejar. Al cursar la asignatura de validación y pruebas, descubrí un nuevo punto de vista que hasta entonces no había tenido.</w:t>
      </w:r>
    </w:p>
    <w:p w14:paraId="1748C89A" w14:textId="5BEC6031" w:rsidR="002F66BE" w:rsidRDefault="00FF1EB9" w:rsidP="002F66BE">
      <w:r>
        <w:t>Al cursar dicha asignatura como bien mencioné</w:t>
      </w:r>
      <w:r w:rsidR="00CF36C8">
        <w:t>,</w:t>
      </w:r>
      <w:r>
        <w:t xml:space="preserve"> vi por </w:t>
      </w:r>
      <w:r w:rsidR="00A32858">
        <w:t>mí</w:t>
      </w:r>
      <w:r>
        <w:t xml:space="preserve"> mismo la dificultad que supone hacer los test, no me refiero a si es más o menos complejo escribir el código necesario para que pasen las pruebas, sino más bien al tiempo que conlleva realizar las mismas.</w:t>
      </w:r>
    </w:p>
    <w:p w14:paraId="3E004940" w14:textId="64452DDE" w:rsidR="00FF1EB9" w:rsidRDefault="00FF1EB9" w:rsidP="002F66BE">
      <w:r>
        <w:t xml:space="preserve">El proceso de </w:t>
      </w:r>
      <w:r w:rsidRPr="00BD3D1B">
        <w:rPr>
          <w:i/>
        </w:rPr>
        <w:t>testing</w:t>
      </w:r>
      <w:r>
        <w:t xml:space="preserve"> </w:t>
      </w:r>
      <w:r w:rsidR="00E6223B">
        <w:t xml:space="preserve">es algo tedioso, además implica que el </w:t>
      </w:r>
      <w:r w:rsidR="00E6223B" w:rsidRPr="00DD2FF1">
        <w:rPr>
          <w:i/>
        </w:rPr>
        <w:t>tester</w:t>
      </w:r>
      <w:r w:rsidR="00E6223B">
        <w:t xml:space="preserve"> </w:t>
      </w:r>
      <w:r w:rsidR="00CF36C8">
        <w:t>necesita</w:t>
      </w:r>
      <w:r w:rsidR="00E6223B">
        <w:t xml:space="preserve"> conocimientos sobre el desarrollo de la aplicación. Es por ello, que cuando vino el equipo de HP a presentar los trabajos, éste fue uno que me llamó mucho la atención, básicamente por dos motivos, el primero que trataban de simplificar el código para </w:t>
      </w:r>
      <w:r w:rsidR="00123699">
        <w:t>desarrollar</w:t>
      </w:r>
      <w:r w:rsidR="00E6223B">
        <w:t xml:space="preserve"> test, lo cual desde mi punto de vista es bastante importante ya que para un </w:t>
      </w:r>
      <w:r w:rsidR="00E6223B" w:rsidRPr="006311BD">
        <w:rPr>
          <w:i/>
        </w:rPr>
        <w:t>test</w:t>
      </w:r>
      <w:r w:rsidR="006311BD" w:rsidRPr="006311BD">
        <w:rPr>
          <w:i/>
        </w:rPr>
        <w:t>er</w:t>
      </w:r>
      <w:r w:rsidR="00E6223B">
        <w:t xml:space="preserve"> </w:t>
      </w:r>
      <w:r w:rsidR="00E6223B" w:rsidRPr="006311BD">
        <w:rPr>
          <w:i/>
        </w:rPr>
        <w:t>junior</w:t>
      </w:r>
      <w:r w:rsidR="00E6223B">
        <w:t xml:space="preserve"> le facilita el aprendizaje, y para un </w:t>
      </w:r>
      <w:r w:rsidR="00E6223B" w:rsidRPr="003479B7">
        <w:rPr>
          <w:i/>
        </w:rPr>
        <w:t>senior</w:t>
      </w:r>
      <w:r w:rsidR="00E6223B">
        <w:t xml:space="preserve"> le va a ahorrar mucho tiempo. El segundo motivo fue que buscaban automatizar la estructura de pruebas, es decir, </w:t>
      </w:r>
      <w:r w:rsidR="009B258A">
        <w:t>que de manera automática se pudiera identificar todos los elementos que hay dentro de una aplicación. Gracias a esto</w:t>
      </w:r>
      <w:r w:rsidR="005C7D4A">
        <w:t>,</w:t>
      </w:r>
      <w:r w:rsidR="009B258A">
        <w:t xml:space="preserve"> </w:t>
      </w:r>
      <w:r w:rsidR="00E6223B">
        <w:t xml:space="preserve">un </w:t>
      </w:r>
      <w:r w:rsidR="00E6223B" w:rsidRPr="00CC1E86">
        <w:rPr>
          <w:i/>
        </w:rPr>
        <w:t>tester</w:t>
      </w:r>
      <w:r w:rsidR="00E6223B">
        <w:t xml:space="preserve"> </w:t>
      </w:r>
      <w:r w:rsidR="008B070F">
        <w:t xml:space="preserve">apenas </w:t>
      </w:r>
      <w:r w:rsidR="00194BEC">
        <w:t>necesita</w:t>
      </w:r>
      <w:r w:rsidR="008B070F">
        <w:t xml:space="preserve"> conocimiento</w:t>
      </w:r>
      <w:r w:rsidR="00194BEC">
        <w:t>s</w:t>
      </w:r>
      <w:r w:rsidR="000D03CE">
        <w:t xml:space="preserve"> sobre las tecnologías utilizadas </w:t>
      </w:r>
      <w:r w:rsidR="00D70D87">
        <w:t>en</w:t>
      </w:r>
      <w:r w:rsidR="000D03CE">
        <w:t xml:space="preserve"> el desarrollo de una aplicación, e</w:t>
      </w:r>
      <w:r w:rsidR="00D70D87">
        <w:t>n</w:t>
      </w:r>
      <w:r w:rsidR="000D03CE">
        <w:t xml:space="preserve"> nuestro caso</w:t>
      </w:r>
      <w:r w:rsidR="00D70D87">
        <w:t xml:space="preserve"> </w:t>
      </w:r>
      <w:r w:rsidR="000D03CE">
        <w:t>una aplicación de escritorio</w:t>
      </w:r>
      <w:r w:rsidR="00D70D87">
        <w:t xml:space="preserve">, para </w:t>
      </w:r>
      <w:r w:rsidR="004209FA">
        <w:t>la realización</w:t>
      </w:r>
      <w:r w:rsidR="00D70D87">
        <w:t xml:space="preserve"> de las pruebas</w:t>
      </w:r>
      <w:r w:rsidR="00E6223B">
        <w:t>.</w:t>
      </w:r>
    </w:p>
    <w:p w14:paraId="5100180B" w14:textId="66EBC0A0" w:rsidR="000D11BD" w:rsidRDefault="000D11BD" w:rsidP="002F66BE">
      <w:r>
        <w:lastRenderedPageBreak/>
        <w:t>Una vez que se confirmó que ese trabajo era para mí, nos p</w:t>
      </w:r>
      <w:r w:rsidR="00DB5FCA">
        <w:t>usimos a trabajar para conseguir dicho</w:t>
      </w:r>
      <w:r w:rsidR="008364C6">
        <w:t>s</w:t>
      </w:r>
      <w:r w:rsidR="00DB5FCA">
        <w:t xml:space="preserve"> objetivo</w:t>
      </w:r>
      <w:r w:rsidR="008364C6">
        <w:t>s</w:t>
      </w:r>
      <w:r w:rsidR="00DB5FCA">
        <w:t>.</w:t>
      </w:r>
    </w:p>
    <w:p w14:paraId="4C43E095" w14:textId="37DA734B" w:rsidR="003B3EFF" w:rsidRDefault="003B3EFF" w:rsidP="003B3EFF">
      <w:pPr>
        <w:pStyle w:val="Ttulo2"/>
      </w:pPr>
      <w:bookmarkStart w:id="32" w:name="_Toc12870761"/>
      <w:r>
        <w:t>Metodologías</w:t>
      </w:r>
      <w:bookmarkEnd w:id="32"/>
    </w:p>
    <w:p w14:paraId="5285CD3A" w14:textId="57D3F22A" w:rsidR="003B3EFF" w:rsidRDefault="004E074A" w:rsidP="004E074A">
      <w:r>
        <w:t xml:space="preserve">Al comienzo del proyecto no definimos una metodología, ya que las primeras reuniones que hicimos fueron para saber cuáles eran los objetivos que se querían conseguir, las tecnologías con las que </w:t>
      </w:r>
      <w:r w:rsidR="00BB62FB">
        <w:t>teníamos</w:t>
      </w:r>
      <w:r>
        <w:t xml:space="preserve"> que trabajar…</w:t>
      </w:r>
    </w:p>
    <w:p w14:paraId="48EAE74D" w14:textId="699A3B34" w:rsidR="00E04D61" w:rsidRDefault="004E074A" w:rsidP="00E04D61">
      <w:r>
        <w:t>Una vez planteado el proyecto, lo acepté, por lo que nos pusimos manos a la obra, pero no lo queríamos hacer de cualquier forma</w:t>
      </w:r>
      <w:r w:rsidR="001A0EE0">
        <w:t>. E</w:t>
      </w:r>
      <w:r>
        <w:t>s por ello que decidimos aplicar una de las metodologías ágiles más conocidas que es SCRUM.</w:t>
      </w:r>
    </w:p>
    <w:p w14:paraId="1862C11E" w14:textId="41A1ED5E" w:rsidR="00E04D61" w:rsidRDefault="00E04D61" w:rsidP="00E04D61">
      <w:r>
        <w:t>Aunque no hemos aplicado la metodología SCRUM al cien por cien, hemos tratado de seguirla conceptualmente:</w:t>
      </w:r>
    </w:p>
    <w:p w14:paraId="7C1BFD25" w14:textId="63742220" w:rsidR="00A75226" w:rsidRDefault="00A75226" w:rsidP="00A75226">
      <w:pPr>
        <w:pStyle w:val="Prrafodelista"/>
        <w:numPr>
          <w:ilvl w:val="0"/>
          <w:numId w:val="32"/>
        </w:numPr>
      </w:pPr>
      <w:r>
        <w:t xml:space="preserve">El desarrollo fue iterativo, es decir, se utilizaron </w:t>
      </w:r>
      <w:r w:rsidRPr="00D51024">
        <w:rPr>
          <w:i/>
        </w:rPr>
        <w:t>sprints</w:t>
      </w:r>
      <w:r>
        <w:t>.</w:t>
      </w:r>
    </w:p>
    <w:p w14:paraId="794E08D4" w14:textId="611BA33A" w:rsidR="00A75226" w:rsidRDefault="00A75226" w:rsidP="00A75226">
      <w:pPr>
        <w:pStyle w:val="Prrafodelista"/>
        <w:numPr>
          <w:ilvl w:val="0"/>
          <w:numId w:val="32"/>
        </w:numPr>
      </w:pPr>
      <w:r>
        <w:t xml:space="preserve">Fue incremental, ya que al final de cada </w:t>
      </w:r>
      <w:r w:rsidRPr="009C3FF4">
        <w:rPr>
          <w:i/>
        </w:rPr>
        <w:t>sprint</w:t>
      </w:r>
      <w:r>
        <w:t xml:space="preserve"> se entregaba una parte del producto.</w:t>
      </w:r>
    </w:p>
    <w:p w14:paraId="7DCDEFB0" w14:textId="3215B561" w:rsidR="0093312D" w:rsidRDefault="00E04D61" w:rsidP="00E04D61">
      <w:pPr>
        <w:pStyle w:val="Prrafodelista"/>
        <w:numPr>
          <w:ilvl w:val="0"/>
          <w:numId w:val="31"/>
        </w:numPr>
      </w:pPr>
      <w:r>
        <w:t xml:space="preserve">La duración del </w:t>
      </w:r>
      <w:r w:rsidRPr="007260DF">
        <w:rPr>
          <w:i/>
        </w:rPr>
        <w:t>sprint</w:t>
      </w:r>
      <w:r>
        <w:t xml:space="preserve"> fue de dos semanas</w:t>
      </w:r>
      <w:r w:rsidR="00124E9A">
        <w:t xml:space="preserve"> mayoritariamente</w:t>
      </w:r>
      <w:r w:rsidR="0093312D">
        <w:t>.</w:t>
      </w:r>
    </w:p>
    <w:p w14:paraId="05D25E74" w14:textId="6BB01C81" w:rsidR="00E04D61" w:rsidRDefault="0093312D" w:rsidP="00E04D61">
      <w:pPr>
        <w:pStyle w:val="Prrafodelista"/>
        <w:numPr>
          <w:ilvl w:val="0"/>
          <w:numId w:val="31"/>
        </w:numPr>
      </w:pPr>
      <w:r>
        <w:t xml:space="preserve">Dentro de un mismo </w:t>
      </w:r>
      <w:r w:rsidRPr="005535BD">
        <w:rPr>
          <w:i/>
        </w:rPr>
        <w:t>sprint</w:t>
      </w:r>
      <w:r>
        <w:t xml:space="preserve"> se realizaban tres reuniones, </w:t>
      </w:r>
      <w:r w:rsidR="00E04D61">
        <w:t>s</w:t>
      </w:r>
      <w:r>
        <w:t>i</w:t>
      </w:r>
      <w:r w:rsidR="00E04D61">
        <w:t xml:space="preserve">endo la primera reunión dónde definíamos los objetivos de dicho </w:t>
      </w:r>
      <w:r w:rsidR="00E04D61" w:rsidRPr="00CB21E4">
        <w:rPr>
          <w:i/>
        </w:rPr>
        <w:t>sprint</w:t>
      </w:r>
      <w:r w:rsidR="00E04D61">
        <w:t>, en la segunda reunión era como una reunión diaria (explicaba lo que había hecho, los problemas que había tenido, y lo que iba a hacer hasta</w:t>
      </w:r>
      <w:r w:rsidR="00881024">
        <w:t xml:space="preserve"> el</w:t>
      </w:r>
      <w:r w:rsidR="00E04D61">
        <w:t xml:space="preserve"> final del </w:t>
      </w:r>
      <w:r w:rsidR="00E04D61" w:rsidRPr="002F2E08">
        <w:rPr>
          <w:i/>
        </w:rPr>
        <w:t>sprint</w:t>
      </w:r>
      <w:r w:rsidR="00E04D61">
        <w:t xml:space="preserve">), y la tercera reunión servía tanto para cerrar el </w:t>
      </w:r>
      <w:r w:rsidR="00E04D61" w:rsidRPr="00C434BA">
        <w:rPr>
          <w:i/>
        </w:rPr>
        <w:t>sprint</w:t>
      </w:r>
      <w:r w:rsidR="00E04D61">
        <w:t xml:space="preserve">, como para indicar de nuevo los objetivos del siguiente </w:t>
      </w:r>
      <w:r w:rsidR="00E04D61" w:rsidRPr="0040151C">
        <w:rPr>
          <w:i/>
        </w:rPr>
        <w:t>sprint</w:t>
      </w:r>
      <w:r w:rsidR="00E04D61">
        <w:t>.</w:t>
      </w:r>
    </w:p>
    <w:p w14:paraId="1D071A5D" w14:textId="695A845D" w:rsidR="00E04D61" w:rsidRDefault="0093312D" w:rsidP="00E04D61">
      <w:pPr>
        <w:pStyle w:val="Prrafodelista"/>
        <w:numPr>
          <w:ilvl w:val="0"/>
          <w:numId w:val="31"/>
        </w:numPr>
      </w:pPr>
      <w:r>
        <w:t xml:space="preserve">Al comienzo del </w:t>
      </w:r>
      <w:r w:rsidRPr="000A0953">
        <w:rPr>
          <w:i/>
        </w:rPr>
        <w:t>sprint</w:t>
      </w:r>
      <w:r>
        <w:t xml:space="preserve"> definíamos las tareas que íbamos a realizar</w:t>
      </w:r>
      <w:r w:rsidR="00A75226">
        <w:t>.</w:t>
      </w:r>
    </w:p>
    <w:p w14:paraId="5094D41A" w14:textId="6FC25653" w:rsidR="00A75226" w:rsidRDefault="00A75226" w:rsidP="00E04D61">
      <w:pPr>
        <w:pStyle w:val="Prrafodelista"/>
        <w:numPr>
          <w:ilvl w:val="0"/>
          <w:numId w:val="31"/>
        </w:numPr>
      </w:pPr>
      <w:r>
        <w:t xml:space="preserve">Las tareas se estimaban dependiendo de la complejidad de las </w:t>
      </w:r>
      <w:r w:rsidR="00B425BF">
        <w:t>mismas</w:t>
      </w:r>
      <w:r>
        <w:t>.</w:t>
      </w:r>
    </w:p>
    <w:p w14:paraId="40D89F2B" w14:textId="528983BD" w:rsidR="00A75226" w:rsidRDefault="00A75226" w:rsidP="00E04D61">
      <w:pPr>
        <w:pStyle w:val="Prrafodelista"/>
        <w:numPr>
          <w:ilvl w:val="0"/>
          <w:numId w:val="31"/>
        </w:numPr>
      </w:pPr>
      <w:r>
        <w:t xml:space="preserve">Se utilizó un sistema Kanban para la organización de las tareas dentro del </w:t>
      </w:r>
      <w:r w:rsidRPr="00587E51">
        <w:rPr>
          <w:i/>
        </w:rPr>
        <w:t>sprint</w:t>
      </w:r>
      <w:r>
        <w:t>.</w:t>
      </w:r>
    </w:p>
    <w:p w14:paraId="6A5CB676" w14:textId="52F15973" w:rsidR="004E074A" w:rsidRDefault="005B0581" w:rsidP="00270989">
      <w:r>
        <w:t xml:space="preserve">Aunque </w:t>
      </w:r>
      <w:r w:rsidR="003137E8">
        <w:t xml:space="preserve">el desarrollo fue incremental, es verdad que al principio no </w:t>
      </w:r>
      <w:r w:rsidR="00270989">
        <w:t>podíamos</w:t>
      </w:r>
      <w:r w:rsidR="003137E8">
        <w:t xml:space="preserve"> entregar una parte del producto, ya que </w:t>
      </w:r>
      <w:r w:rsidR="00270989">
        <w:t>nuestro</w:t>
      </w:r>
      <w:r w:rsidR="003137E8">
        <w:t xml:space="preserve"> proyecto no es algo visual</w:t>
      </w:r>
      <w:r w:rsidR="008B5549">
        <w:t>.</w:t>
      </w:r>
      <w:r w:rsidR="003137E8">
        <w:t xml:space="preserve"> Una vez pasado el ecuador del proyecto, sí que pu</w:t>
      </w:r>
      <w:r w:rsidR="00270989">
        <w:t>dimos</w:t>
      </w:r>
      <w:r w:rsidR="003137E8">
        <w:t xml:space="preserve"> entregar una parte funcional del producto al final de cada </w:t>
      </w:r>
      <w:r w:rsidR="003137E8" w:rsidRPr="00574FAF">
        <w:rPr>
          <w:i/>
        </w:rPr>
        <w:t>sprint</w:t>
      </w:r>
      <w:r w:rsidR="003137E8">
        <w:t>.</w:t>
      </w:r>
    </w:p>
    <w:p w14:paraId="5B633611" w14:textId="5C9CD6ED" w:rsidR="003137E8" w:rsidRDefault="003137E8" w:rsidP="005B0581">
      <w:r>
        <w:t>Para la parte de la librería, la metodología que se</w:t>
      </w:r>
      <w:r w:rsidR="00C7712F">
        <w:t xml:space="preserve">guimos </w:t>
      </w:r>
      <w:r>
        <w:t xml:space="preserve">fue la de probar y probar, ya que no </w:t>
      </w:r>
      <w:r w:rsidR="007A06B2">
        <w:t>podíamos</w:t>
      </w:r>
      <w:r>
        <w:t xml:space="preserve"> hacer test unitarios sobre los métodos que había</w:t>
      </w:r>
      <w:r w:rsidR="007A06B2">
        <w:t>mos</w:t>
      </w:r>
      <w:r>
        <w:t xml:space="preserve"> </w:t>
      </w:r>
      <w:r>
        <w:lastRenderedPageBreak/>
        <w:t>hecho, sino que para poder probarlo tenía</w:t>
      </w:r>
      <w:r w:rsidR="007A06B2">
        <w:t>mos</w:t>
      </w:r>
      <w:r>
        <w:t xml:space="preserve"> que hacer uso de una aplicación </w:t>
      </w:r>
      <w:r w:rsidR="00277118">
        <w:t>Angu</w:t>
      </w:r>
      <w:r w:rsidR="002C6553">
        <w:t>lar</w:t>
      </w:r>
      <w:r w:rsidR="00277118">
        <w:t>/</w:t>
      </w:r>
      <w:r>
        <w:t>Electron.</w:t>
      </w:r>
    </w:p>
    <w:p w14:paraId="1690720C" w14:textId="74B01064" w:rsidR="003137E8" w:rsidRDefault="003137E8" w:rsidP="005B0581">
      <w:r>
        <w:t>Por otro lado, para</w:t>
      </w:r>
      <w:r w:rsidR="00407A27">
        <w:t xml:space="preserve"> la automatización de la estructura de pruebas</w:t>
      </w:r>
      <w:r>
        <w:t xml:space="preserve"> s</w:t>
      </w:r>
      <w:r w:rsidR="00F707AB">
        <w:t>í</w:t>
      </w:r>
      <w:r>
        <w:t xml:space="preserve"> que pud</w:t>
      </w:r>
      <w:r w:rsidR="004228E6">
        <w:t>imos</w:t>
      </w:r>
      <w:r>
        <w:t xml:space="preserve"> hacer test unitarios</w:t>
      </w:r>
      <w:r w:rsidR="00A21D7D">
        <w:t xml:space="preserve"> y de integración</w:t>
      </w:r>
      <w:r>
        <w:t xml:space="preserve">, </w:t>
      </w:r>
      <w:r w:rsidR="00F707AB">
        <w:t xml:space="preserve">es verdad que </w:t>
      </w:r>
      <w:r>
        <w:t>pod</w:t>
      </w:r>
      <w:r w:rsidR="004228E6">
        <w:t>í</w:t>
      </w:r>
      <w:r>
        <w:t>a</w:t>
      </w:r>
      <w:r w:rsidR="004228E6">
        <w:t>mos</w:t>
      </w:r>
      <w:r>
        <w:t xml:space="preserve"> haber seguido la metodología TDD, sin embargo, decid</w:t>
      </w:r>
      <w:r w:rsidR="004228E6">
        <w:t>imos</w:t>
      </w:r>
      <w:r>
        <w:t xml:space="preserve"> que lo mejor era hacer primero el código y luego las pruebas, ya que la tecnología con la que </w:t>
      </w:r>
      <w:r w:rsidR="004228E6">
        <w:t>estábamos</w:t>
      </w:r>
      <w:r>
        <w:t xml:space="preserve"> trabajando la </w:t>
      </w:r>
      <w:r w:rsidR="004228E6">
        <w:t>desconocíamos</w:t>
      </w:r>
      <w:r>
        <w:t>, de esa forma pud</w:t>
      </w:r>
      <w:r w:rsidR="004228E6">
        <w:t>imos</w:t>
      </w:r>
      <w:r>
        <w:t xml:space="preserve"> “jugar” un poco con ella mientras </w:t>
      </w:r>
      <w:r w:rsidR="004228E6">
        <w:t>realizábamos</w:t>
      </w:r>
      <w:r>
        <w:t xml:space="preserve"> el código. </w:t>
      </w:r>
    </w:p>
    <w:p w14:paraId="2A541F24" w14:textId="2667D0F7" w:rsidR="00326D42" w:rsidRDefault="00326D42" w:rsidP="00326D42">
      <w:pPr>
        <w:pStyle w:val="Ttulo2"/>
      </w:pPr>
      <w:bookmarkStart w:id="33" w:name="_Toc12870762"/>
      <w:r>
        <w:t>Formación</w:t>
      </w:r>
      <w:bookmarkEnd w:id="33"/>
    </w:p>
    <w:p w14:paraId="77C84E19" w14:textId="32C8F701" w:rsidR="00326D42" w:rsidRDefault="0097534B" w:rsidP="00326D42">
      <w:r>
        <w:t>Aunque el desarrollo del proyecto ha durado cinco meses, realmente los dos primeros fueron para aprender a manejar</w:t>
      </w:r>
      <w:r w:rsidR="00A26F77">
        <w:t>nos</w:t>
      </w:r>
      <w:r>
        <w:t xml:space="preserve"> con las tecnologías que </w:t>
      </w:r>
      <w:r w:rsidR="00A26F77">
        <w:t>íbamos</w:t>
      </w:r>
      <w:r>
        <w:t xml:space="preserve"> a trabajar, esto se debe a que debía</w:t>
      </w:r>
      <w:r w:rsidR="00A26F77">
        <w:t>mos</w:t>
      </w:r>
      <w:r>
        <w:t xml:space="preserve"> de tener unos conocimientos previos antes de poder “empezar” a desarrollar el proyecto.</w:t>
      </w:r>
    </w:p>
    <w:p w14:paraId="3A56AC03" w14:textId="01C3DE87" w:rsidR="0097534B" w:rsidRDefault="00644C19" w:rsidP="00326D42">
      <w:r>
        <w:t>Cabe destacar que el proyecto ha sido desarrollado en TypeScript, sin embargo, para poder entender como funciona</w:t>
      </w:r>
      <w:r w:rsidR="00FD544D">
        <w:t>n</w:t>
      </w:r>
      <w:r>
        <w:t xml:space="preserve"> las aplicaciones Angular/Electron tuv</w:t>
      </w:r>
      <w:r w:rsidR="00FD544D">
        <w:t>imos</w:t>
      </w:r>
      <w:r>
        <w:t xml:space="preserve"> que desarrollar una pequeña aplicación en dichas tecnologías, por ello reali</w:t>
      </w:r>
      <w:r w:rsidR="00B672AD">
        <w:t>zamos</w:t>
      </w:r>
      <w:r>
        <w:t xml:space="preserve"> </w:t>
      </w:r>
      <w:r w:rsidR="001D6B01">
        <w:t>los</w:t>
      </w:r>
      <w:r>
        <w:t xml:space="preserve"> siguiente</w:t>
      </w:r>
      <w:r w:rsidR="005C2EF6">
        <w:t>s</w:t>
      </w:r>
      <w:r>
        <w:t xml:space="preserve"> curso</w:t>
      </w:r>
      <w:r w:rsidR="005C2EF6">
        <w:t>s</w:t>
      </w:r>
      <w:r>
        <w:t>:</w:t>
      </w:r>
    </w:p>
    <w:p w14:paraId="4A6A5CAF" w14:textId="54B23B28" w:rsidR="00644C19" w:rsidRDefault="002E74DE" w:rsidP="00644C19">
      <w:pPr>
        <w:pStyle w:val="Prrafodelista"/>
        <w:numPr>
          <w:ilvl w:val="0"/>
          <w:numId w:val="33"/>
        </w:numPr>
      </w:pPr>
      <w:r>
        <w:t xml:space="preserve">Angular: De cero a experto creando aplicaciones (Angular 7+) </w:t>
      </w:r>
      <w:r>
        <w:fldChar w:fldCharType="begin"/>
      </w:r>
      <w:r w:rsidR="004933A6">
        <w:instrText xml:space="preserve"> ADDIN ZOTERO_ITEM CSL_CITATION {"citationID":"B5PqKU7I","properties":{"formattedCitation":"[19]","plainCitation":"[19]","noteIndex":0},"citationItems":[{"id":41,"uris":["http://zotero.org/users/local/0nWuOkQL/items/8G6866R6"],"uri":["http://zotero.org/users/local/0nWuOkQL/items/8G6866R6"],"itemData":{"id":41,"type":"webpage","title":"Angular: De cero a experto creando aplicaciones (Angular 7+)","container-title":"Udemy","abstract":"Todo lo que necesitas saber de angular utilizando TypeScript y buenas prácticas ofrecidas por el equipo de angular.","URL":"https://www.udemy.com/angular-2-fernando-herrera/","title-short":"Angular","language":"es-la","accessed":{"date-parts":[["2019",4,27]]}}}],"schema":"https://github.com/citation-style-language/schema/raw/master/csl-citation.json"} </w:instrText>
      </w:r>
      <w:r>
        <w:fldChar w:fldCharType="separate"/>
      </w:r>
      <w:r w:rsidR="004933A6" w:rsidRPr="004933A6">
        <w:t>[19]</w:t>
      </w:r>
      <w:r>
        <w:fldChar w:fldCharType="end"/>
      </w:r>
      <w:r>
        <w:t>.</w:t>
      </w:r>
    </w:p>
    <w:p w14:paraId="1AC4C806" w14:textId="77A7AE25" w:rsidR="00683B6E" w:rsidRDefault="00683B6E" w:rsidP="00644C19">
      <w:pPr>
        <w:pStyle w:val="Prrafodelista"/>
        <w:numPr>
          <w:ilvl w:val="0"/>
          <w:numId w:val="33"/>
        </w:numPr>
      </w:pPr>
      <w:r>
        <w:t xml:space="preserve">Learn Angular 5 from Scratch </w:t>
      </w:r>
      <w:r>
        <w:fldChar w:fldCharType="begin"/>
      </w:r>
      <w:r w:rsidR="004933A6">
        <w:instrText xml:space="preserve"> ADDIN ZOTERO_ITEM CSL_CITATION {"citationID":"tBoPZLxs","properties":{"formattedCitation":"[20]","plainCitation":"[20]","noteIndex":0},"citationItems":[{"id":43,"uris":["http://zotero.org/users/local/0nWuOkQL/items/V6XWMX89"],"uri":["http://zotero.org/users/local/0nWuOkQL/items/V6XWMX89"],"itemData":{"id":43,"type":"webpage","title":"Learn Angular 5 from Scratch","container-title":"Udemy","abstract":"Here's a 58 minute crash course to get you acquainted with the basics of Angular 5! - Curso gratuito","URL":"https://www.udemy.com/angular-5/","language":"es-es","accessed":{"date-parts":[["2019",4,27]]}}}],"schema":"https://github.com/citation-style-language/schema/raw/master/csl-citation.json"} </w:instrText>
      </w:r>
      <w:r>
        <w:fldChar w:fldCharType="separate"/>
      </w:r>
      <w:r w:rsidR="004933A6" w:rsidRPr="004933A6">
        <w:t>[20]</w:t>
      </w:r>
      <w:r>
        <w:fldChar w:fldCharType="end"/>
      </w:r>
      <w:r>
        <w:t>.</w:t>
      </w:r>
    </w:p>
    <w:p w14:paraId="3127EA50" w14:textId="23656942" w:rsidR="00E56730" w:rsidRDefault="00E56730" w:rsidP="00E56730">
      <w:r>
        <w:t>Por otro lado, tuv</w:t>
      </w:r>
      <w:r w:rsidR="00B672AD">
        <w:t>imos</w:t>
      </w:r>
      <w:r>
        <w:t xml:space="preserve"> que aprender a manejar</w:t>
      </w:r>
      <w:r w:rsidR="00B672AD">
        <w:t>nos</w:t>
      </w:r>
      <w:r>
        <w:t xml:space="preserve"> con Spectron, Mocha, Chai, WebdriverIO</w:t>
      </w:r>
      <w:r w:rsidR="00B672AD">
        <w:t xml:space="preserve"> y </w:t>
      </w:r>
      <w:r>
        <w:t>TypeScript, en todos ellos aprend</w:t>
      </w:r>
      <w:r w:rsidR="00B672AD">
        <w:t>imos</w:t>
      </w:r>
      <w:r>
        <w:t xml:space="preserve"> de dos formas, leyendo la documentación de todas las tecnologías mencionadas, y jugando con ellas, cuando </w:t>
      </w:r>
      <w:r w:rsidR="00F95DD1">
        <w:t>nos</w:t>
      </w:r>
      <w:r>
        <w:t xml:space="preserve"> </w:t>
      </w:r>
      <w:r w:rsidR="00F95DD1">
        <w:t>encontrábamos</w:t>
      </w:r>
      <w:r>
        <w:t xml:space="preserve"> un error </w:t>
      </w:r>
      <w:r w:rsidR="00F95DD1">
        <w:t>mirábamos</w:t>
      </w:r>
      <w:r>
        <w:t xml:space="preserve"> en </w:t>
      </w:r>
      <w:hyperlink r:id="rId64" w:history="1">
        <w:r w:rsidRPr="00E56730">
          <w:rPr>
            <w:rStyle w:val="Hipervnculo"/>
          </w:rPr>
          <w:t>StackOverflow</w:t>
        </w:r>
      </w:hyperlink>
      <w:r>
        <w:t xml:space="preserve"> o en alguna página de internet cual era la solución.</w:t>
      </w:r>
    </w:p>
    <w:p w14:paraId="1693A94A" w14:textId="081F39BB" w:rsidR="000E60AC" w:rsidRDefault="000E60AC" w:rsidP="000E60AC">
      <w:pPr>
        <w:pStyle w:val="Prrafodelista"/>
        <w:numPr>
          <w:ilvl w:val="0"/>
          <w:numId w:val="34"/>
        </w:numPr>
      </w:pPr>
      <w:r>
        <w:t xml:space="preserve">Documentación Spectron </w:t>
      </w:r>
      <w:r w:rsidR="008B0834">
        <w:fldChar w:fldCharType="begin"/>
      </w:r>
      <w:r w:rsidR="004933A6">
        <w:instrText xml:space="preserve"> ADDIN ZOTERO_ITEM CSL_CITATION {"citationID":"1HOJpiOQ","properties":{"formattedCitation":"[21]","plainCitation":"[21]","noteIndex":0},"citationItems":[{"id":45,"uris":["http://zotero.org/users/local/0nWuOkQL/items/NUTHRTG5"],"uri":["http://zotero.org/users/local/0nWuOkQL/items/NUTHRTG5"],"itemData":{"id":45,"type":"book","title":"Spectron documentation","publisher":"Electron","genre":"JavaScript","source":"GitHub","URL":"https://github.com/electron/spectron","note":"original-date: 2015-10-12T22:50:37Z","issued":{"date-parts":[["2019",4,26]]},"accessed":{"date-parts":[["2019",4,27]]}}}],"schema":"https://github.com/citation-style-language/schema/raw/master/csl-citation.json"} </w:instrText>
      </w:r>
      <w:r w:rsidR="008B0834">
        <w:fldChar w:fldCharType="separate"/>
      </w:r>
      <w:r w:rsidR="004933A6" w:rsidRPr="004933A6">
        <w:t>[21]</w:t>
      </w:r>
      <w:r w:rsidR="008B0834">
        <w:fldChar w:fldCharType="end"/>
      </w:r>
      <w:r>
        <w:t>.</w:t>
      </w:r>
    </w:p>
    <w:p w14:paraId="23BEBF14" w14:textId="207C6C95" w:rsidR="008B0834" w:rsidRDefault="008B0834" w:rsidP="000E60AC">
      <w:pPr>
        <w:pStyle w:val="Prrafodelista"/>
        <w:numPr>
          <w:ilvl w:val="0"/>
          <w:numId w:val="34"/>
        </w:numPr>
      </w:pPr>
      <w:r>
        <w:t xml:space="preserve">Documentación Mocha </w:t>
      </w:r>
      <w:r>
        <w:fldChar w:fldCharType="begin"/>
      </w:r>
      <w:r w:rsidR="004933A6">
        <w:instrText xml:space="preserve"> ADDIN ZOTERO_ITEM CSL_CITATION {"citationID":"EB50TE9H","properties":{"formattedCitation":"[22]","plainCitation":"[22]","noteIndex":0},"citationItems":[{"id":46,"uris":["http://zotero.org/users/local/0nWuOkQL/items/9PQQEHDL"],"uri":["http://zotero.org/users/local/0nWuOkQL/items/9PQQEHDL"],"itemData":{"id":46,"type":"webpage","title":"Mocha documentation","URL":"https://mochajs.org/api/","accessed":{"date-parts":[["2019",4,27]]}}}],"schema":"https://github.com/citation-style-language/schema/raw/master/csl-citation.json"} </w:instrText>
      </w:r>
      <w:r>
        <w:fldChar w:fldCharType="separate"/>
      </w:r>
      <w:r w:rsidR="004933A6" w:rsidRPr="004933A6">
        <w:t>[22]</w:t>
      </w:r>
      <w:r>
        <w:fldChar w:fldCharType="end"/>
      </w:r>
      <w:r>
        <w:t>.</w:t>
      </w:r>
    </w:p>
    <w:p w14:paraId="3DF23C41" w14:textId="08D355CB" w:rsidR="008B0834" w:rsidRDefault="008B0834" w:rsidP="000E60AC">
      <w:pPr>
        <w:pStyle w:val="Prrafodelista"/>
        <w:numPr>
          <w:ilvl w:val="0"/>
          <w:numId w:val="34"/>
        </w:numPr>
      </w:pPr>
      <w:r>
        <w:t xml:space="preserve">Documentación Chai </w:t>
      </w:r>
      <w:r>
        <w:fldChar w:fldCharType="begin"/>
      </w:r>
      <w:r w:rsidR="004933A6">
        <w:instrText xml:space="preserve"> ADDIN ZOTERO_ITEM CSL_CITATION {"citationID":"0r4MPhCO","properties":{"formattedCitation":"[23]","plainCitation":"[23]","noteIndex":0},"citationItems":[{"id":48,"uris":["http://zotero.org/users/local/0nWuOkQL/items/66AJG58V"],"uri":["http://zotero.org/users/local/0nWuOkQL/items/66AJG58V"],"itemData":{"id":48,"type":"webpage","title":"Chai documentation","URL":"https://www.chaijs.com/api/","accessed":{"date-parts":[["2019",4,27]]}}}],"schema":"https://github.com/citation-style-language/schema/raw/master/csl-citation.json"} </w:instrText>
      </w:r>
      <w:r>
        <w:fldChar w:fldCharType="separate"/>
      </w:r>
      <w:r w:rsidR="004933A6" w:rsidRPr="004933A6">
        <w:t>[23]</w:t>
      </w:r>
      <w:r>
        <w:fldChar w:fldCharType="end"/>
      </w:r>
      <w:r>
        <w:t>.</w:t>
      </w:r>
    </w:p>
    <w:p w14:paraId="6892F7FC" w14:textId="00FC3573" w:rsidR="008B0834" w:rsidRDefault="008B0834" w:rsidP="000E60AC">
      <w:pPr>
        <w:pStyle w:val="Prrafodelista"/>
        <w:numPr>
          <w:ilvl w:val="0"/>
          <w:numId w:val="34"/>
        </w:numPr>
      </w:pPr>
      <w:r>
        <w:t xml:space="preserve">Documentación WebdriverIO </w:t>
      </w:r>
      <w:r>
        <w:fldChar w:fldCharType="begin"/>
      </w:r>
      <w:r w:rsidR="004933A6">
        <w:instrText xml:space="preserve"> ADDIN ZOTERO_ITEM CSL_CITATION {"citationID":"k3UxUqAg","properties":{"formattedCitation":"[24]","plainCitation":"[24]","noteIndex":0},"citationItems":[{"id":50,"uris":["http://zotero.org/users/local/0nWuOkQL/items/H276YSP7"],"uri":["http://zotero.org/users/local/0nWuOkQL/items/H276YSP7"],"itemData":{"id":50,"type":"webpage","title":"WebdriverIO documentation","abstract":"&lt;p&gt;Welcome to the WebdriverIO docs page. These pages contain reference materials for all implemented selenium bindings and commands. WebdriverIO has all &lt;a href=\"https://github.com/SeleniumHQ/selenium/wiki/JsonWireProtocol\"&gt;JSONWire protocol&lt;/a&gt; commands implemented and also supports special bindings for &lt;a href=\"http://appium.io\"&gt;Appium&lt;/a&gt;.&lt;/p&gt;","URL":"https://webdriver.io/index.html","language":"en","accessed":{"date-parts":[["2019",4,27]]}}}],"schema":"https://github.com/citation-style-language/schema/raw/master/csl-citation.json"} </w:instrText>
      </w:r>
      <w:r>
        <w:fldChar w:fldCharType="separate"/>
      </w:r>
      <w:r w:rsidR="004933A6" w:rsidRPr="004933A6">
        <w:t>[24]</w:t>
      </w:r>
      <w:r>
        <w:fldChar w:fldCharType="end"/>
      </w:r>
      <w:r>
        <w:t>.</w:t>
      </w:r>
    </w:p>
    <w:p w14:paraId="00F87BA3" w14:textId="7DF4AF9B" w:rsidR="008B0834" w:rsidRDefault="008B0834" w:rsidP="000E60AC">
      <w:pPr>
        <w:pStyle w:val="Prrafodelista"/>
        <w:numPr>
          <w:ilvl w:val="0"/>
          <w:numId w:val="34"/>
        </w:numPr>
      </w:pPr>
      <w:r>
        <w:t xml:space="preserve">Documentación TypeScript </w:t>
      </w:r>
      <w:r>
        <w:fldChar w:fldCharType="begin"/>
      </w:r>
      <w:r w:rsidR="004933A6">
        <w:instrText xml:space="preserve"> ADDIN ZOTERO_ITEM CSL_CITATION {"citationID":"9dgueiaK","properties":{"formattedCitation":"[25]","plainCitation":"[25]","noteIndex":0},"citationItems":[{"id":52,"uris":["http://zotero.org/users/local/0nWuOkQL/items/4DIBUKXG"],"uri":["http://zotero.org/users/local/0nWuOkQL/items/4DIBUKXG"],"itemData":{"id":52,"type":"webpage","title":"TypeScript documentation","URL":"https://www.typescriptlang.org/docs/home.html","accessed":{"date-parts":[["2019",4,27]]}}}],"schema":"https://github.com/citation-style-language/schema/raw/master/csl-citation.json"} </w:instrText>
      </w:r>
      <w:r>
        <w:fldChar w:fldCharType="separate"/>
      </w:r>
      <w:r w:rsidR="004933A6" w:rsidRPr="004933A6">
        <w:t>[25]</w:t>
      </w:r>
      <w:r>
        <w:fldChar w:fldCharType="end"/>
      </w:r>
      <w:r>
        <w:t>.</w:t>
      </w:r>
    </w:p>
    <w:p w14:paraId="41A14FD7" w14:textId="5E32FF49" w:rsidR="0052718F" w:rsidRDefault="0052718F">
      <w:pPr>
        <w:spacing w:before="0" w:after="160"/>
        <w:ind w:firstLine="0"/>
        <w:jc w:val="left"/>
      </w:pPr>
      <w:r>
        <w:br w:type="page"/>
      </w:r>
    </w:p>
    <w:p w14:paraId="5A31FA3B" w14:textId="757ED7F1" w:rsidR="008443D4" w:rsidRDefault="008443D4" w:rsidP="008443D4">
      <w:pPr>
        <w:pStyle w:val="Ttulo2"/>
      </w:pPr>
      <w:bookmarkStart w:id="34" w:name="_Toc12870763"/>
      <w:r>
        <w:lastRenderedPageBreak/>
        <w:t>Pre-Desarrollo</w:t>
      </w:r>
      <w:bookmarkEnd w:id="34"/>
    </w:p>
    <w:p w14:paraId="6DA188FB" w14:textId="56B4F8AF" w:rsidR="008443D4" w:rsidRDefault="008443D4" w:rsidP="008443D4">
      <w:r>
        <w:t xml:space="preserve">Antes de comenzar el desarrollo de la </w:t>
      </w:r>
      <w:r w:rsidRPr="00AC5068">
        <w:rPr>
          <w:i/>
        </w:rPr>
        <w:t>toolkit</w:t>
      </w:r>
      <w:r>
        <w:t>, lo primero que tuv</w:t>
      </w:r>
      <w:r w:rsidR="004F38BA">
        <w:t>imos</w:t>
      </w:r>
      <w:r>
        <w:t xml:space="preserve"> que hacer fue programar una aplicación Angular para así poder adquirir conocimientos de cómo funcionaban las tecnologías con las que </w:t>
      </w:r>
      <w:r w:rsidR="006935AF">
        <w:t>íbamos</w:t>
      </w:r>
      <w:r>
        <w:t xml:space="preserve"> a trabajar. La aplicación elegida fue Tour of Heroes </w:t>
      </w:r>
      <w:r>
        <w:fldChar w:fldCharType="begin"/>
      </w:r>
      <w:r w:rsidR="004933A6">
        <w:instrText xml:space="preserve"> ADDIN ZOTERO_ITEM CSL_CITATION {"citationID":"ybbPIpH8","properties":{"formattedCitation":"[26]","plainCitation":"[26]","noteIndex":0},"citationItems":[{"id":54,"uris":["http://zotero.org/users/local/0nWuOkQL/items/HNT3SJ7P"],"uri":["http://zotero.org/users/local/0nWuOkQL/items/HNT3SJ7P"],"itemData":{"id":54,"type":"webpage","title":"Tutorial Tour of Heroes","URL":"https://angular.io/tutorial","accessed":{"date-parts":[["2019",4,27]]}}}],"schema":"https://github.com/citation-style-language/schema/raw/master/csl-citation.json"} </w:instrText>
      </w:r>
      <w:r>
        <w:fldChar w:fldCharType="separate"/>
      </w:r>
      <w:r w:rsidR="004933A6" w:rsidRPr="004933A6">
        <w:t>[26]</w:t>
      </w:r>
      <w:r>
        <w:fldChar w:fldCharType="end"/>
      </w:r>
      <w:r>
        <w:t>.</w:t>
      </w:r>
    </w:p>
    <w:p w14:paraId="23121136" w14:textId="2ACE4756" w:rsidR="008443D4" w:rsidRDefault="008443D4" w:rsidP="008443D4">
      <w:r>
        <w:t>Una vez desarrollada la aplicación Angular la tuv</w:t>
      </w:r>
      <w:r w:rsidR="00E718B6">
        <w:t>imos</w:t>
      </w:r>
      <w:r>
        <w:t xml:space="preserve"> que convertir a una aplicación Electron, para así poder pasar de aplicación web a aplicación de escritorio.</w:t>
      </w:r>
    </w:p>
    <w:p w14:paraId="014A22BC" w14:textId="6BDCC8CC" w:rsidR="008443D4" w:rsidRDefault="008443D4" w:rsidP="008443D4">
      <w:r>
        <w:t xml:space="preserve">Posteriormente, </w:t>
      </w:r>
      <w:r w:rsidR="00E718B6">
        <w:t xml:space="preserve">el </w:t>
      </w:r>
      <w:r>
        <w:t xml:space="preserve">objetivo fue </w:t>
      </w:r>
      <w:r w:rsidR="000D09A6">
        <w:t>aprender a maneja</w:t>
      </w:r>
      <w:r w:rsidR="00E718B6">
        <w:t>rnos</w:t>
      </w:r>
      <w:r w:rsidR="000D09A6">
        <w:t xml:space="preserve"> con las tecnologías de </w:t>
      </w:r>
      <w:r w:rsidR="000D09A6" w:rsidRPr="00E718B6">
        <w:rPr>
          <w:i/>
        </w:rPr>
        <w:t>testing</w:t>
      </w:r>
      <w:r w:rsidR="000D09A6">
        <w:t>, de tal forma que cre</w:t>
      </w:r>
      <w:r w:rsidR="004E6ABB">
        <w:t>amos</w:t>
      </w:r>
      <w:r w:rsidR="000D09A6">
        <w:t xml:space="preserve"> test para poder adquirir conocimientos, algunos test fueron más complejos y otros más sencillos, ya que el objetivo era aprender a manejar</w:t>
      </w:r>
      <w:r w:rsidR="00684860">
        <w:t>nos</w:t>
      </w:r>
      <w:r w:rsidR="000D09A6">
        <w:t xml:space="preserve"> en estas tecnologías.</w:t>
      </w:r>
    </w:p>
    <w:p w14:paraId="49FD7BAF" w14:textId="28AB30BA" w:rsidR="008443D4" w:rsidRPr="008443D4" w:rsidRDefault="000D09A6" w:rsidP="00FA03C2">
      <w:r>
        <w:t>En esta fase tuv</w:t>
      </w:r>
      <w:r w:rsidR="00EF17CD">
        <w:t>imos</w:t>
      </w:r>
      <w:r>
        <w:t xml:space="preserve"> problemas principalmente con las librerías, ya que no sabía</w:t>
      </w:r>
      <w:r w:rsidR="00EF17CD">
        <w:t>mos</w:t>
      </w:r>
      <w:r>
        <w:t xml:space="preserve"> muy bien cómo utilizarlas, es por ello que esta fase duró dos meses, hasta que </w:t>
      </w:r>
      <w:r w:rsidR="00EF17CD">
        <w:t>adquirimos</w:t>
      </w:r>
      <w:r>
        <w:t xml:space="preserve"> los conocimientos necesarios para desarrollar tanto la librería como la </w:t>
      </w:r>
      <w:r w:rsidR="00EF17CD">
        <w:t>automatización, es decir, a partir de este momento comenzó el desarrollo de TestingAWE</w:t>
      </w:r>
      <w:r>
        <w:t>.</w:t>
      </w:r>
    </w:p>
    <w:p w14:paraId="65788BED" w14:textId="45B56008" w:rsidR="00E56730" w:rsidRDefault="0052718F" w:rsidP="0052718F">
      <w:pPr>
        <w:pStyle w:val="Ttulo2"/>
      </w:pPr>
      <w:bookmarkStart w:id="35" w:name="_Toc12870764"/>
      <w:r>
        <w:t xml:space="preserve">Desarrollo de la </w:t>
      </w:r>
      <w:r w:rsidR="003F2B16">
        <w:t>librería</w:t>
      </w:r>
      <w:bookmarkEnd w:id="35"/>
    </w:p>
    <w:p w14:paraId="653C025B" w14:textId="47BAFA44" w:rsidR="0052718F" w:rsidRDefault="008443D4" w:rsidP="0052718F">
      <w:r>
        <w:t xml:space="preserve">La primera parte del proyecto se utilizó para simplificar la librería de WebdriverIO y así que cualquier </w:t>
      </w:r>
      <w:r w:rsidRPr="00C108EB">
        <w:rPr>
          <w:i/>
        </w:rPr>
        <w:t>tester</w:t>
      </w:r>
      <w:r>
        <w:t xml:space="preserve"> la pudiera utilizar sin ninguna dificultad.</w:t>
      </w:r>
    </w:p>
    <w:p w14:paraId="6B1FEC93" w14:textId="2A11232F" w:rsidR="008443D4" w:rsidRDefault="008443D4" w:rsidP="0052718F">
      <w:r>
        <w:t xml:space="preserve">El </w:t>
      </w:r>
      <w:r w:rsidR="00C2763A">
        <w:t>problema a resolver fue el cómo íbamos a organizar dicha librería por varios motivos:</w:t>
      </w:r>
    </w:p>
    <w:p w14:paraId="6E7F86B5" w14:textId="34318A5F" w:rsidR="00C2763A" w:rsidRDefault="00C2763A" w:rsidP="00C2763A">
      <w:pPr>
        <w:pStyle w:val="Prrafodelista"/>
        <w:numPr>
          <w:ilvl w:val="0"/>
          <w:numId w:val="35"/>
        </w:numPr>
      </w:pPr>
      <w:r>
        <w:t>Había que crear una estructura lógica.</w:t>
      </w:r>
    </w:p>
    <w:p w14:paraId="5C60C581" w14:textId="524CBAC6" w:rsidR="00C2763A" w:rsidRDefault="00C2763A" w:rsidP="00C2763A">
      <w:pPr>
        <w:pStyle w:val="Prrafodelista"/>
        <w:numPr>
          <w:ilvl w:val="0"/>
          <w:numId w:val="35"/>
        </w:numPr>
      </w:pPr>
      <w:r>
        <w:t xml:space="preserve">Dicha estructura debía de </w:t>
      </w:r>
      <w:r w:rsidR="00CA0E00">
        <w:t>ser lo más eficiente posible.</w:t>
      </w:r>
    </w:p>
    <w:p w14:paraId="64A61046" w14:textId="3677F7A1" w:rsidR="00CA0E00" w:rsidRDefault="00CA0E00" w:rsidP="00C2763A">
      <w:pPr>
        <w:pStyle w:val="Prrafodelista"/>
        <w:numPr>
          <w:ilvl w:val="0"/>
          <w:numId w:val="35"/>
        </w:numPr>
      </w:pPr>
      <w:r>
        <w:t xml:space="preserve">Tenía que abstraer </w:t>
      </w:r>
      <w:r w:rsidR="00BF7F6A">
        <w:t xml:space="preserve">el </w:t>
      </w:r>
      <w:r w:rsidR="00BF7F6A">
        <w:rPr>
          <w:i/>
        </w:rPr>
        <w:t xml:space="preserve">framework </w:t>
      </w:r>
      <w:r>
        <w:t xml:space="preserve">Spectron de los test, de tal forma que el </w:t>
      </w:r>
      <w:r w:rsidR="00BE7115">
        <w:t>desarrollo de éstos</w:t>
      </w:r>
      <w:r>
        <w:t xml:space="preserve"> fuera </w:t>
      </w:r>
      <w:r w:rsidR="00BE7115">
        <w:t xml:space="preserve">lo </w:t>
      </w:r>
      <w:r>
        <w:t>más simple.</w:t>
      </w:r>
    </w:p>
    <w:p w14:paraId="31DC1467" w14:textId="1B73F6C4" w:rsidR="00CA0E00" w:rsidRDefault="00CA0E00" w:rsidP="00C2763A">
      <w:pPr>
        <w:pStyle w:val="Prrafodelista"/>
        <w:numPr>
          <w:ilvl w:val="0"/>
          <w:numId w:val="35"/>
        </w:numPr>
      </w:pPr>
      <w:r>
        <w:t>La librería tenía que dar soporte a</w:t>
      </w:r>
      <w:r w:rsidR="00F44040">
        <w:t xml:space="preserve"> una gran cantidad de elementos HTML</w:t>
      </w:r>
      <w:r>
        <w:t>.</w:t>
      </w:r>
    </w:p>
    <w:p w14:paraId="24BF693B" w14:textId="1014F05E" w:rsidR="00CA0E00" w:rsidRDefault="00CA0E00" w:rsidP="00C2763A">
      <w:pPr>
        <w:pStyle w:val="Prrafodelista"/>
        <w:numPr>
          <w:ilvl w:val="0"/>
          <w:numId w:val="35"/>
        </w:numPr>
      </w:pPr>
      <w:r>
        <w:t>Había que agrupar de forma adecuada los métodos de WebdriverIO para que así el test fuera más legible.</w:t>
      </w:r>
    </w:p>
    <w:p w14:paraId="505C3B9C" w14:textId="26A0EDB2" w:rsidR="00CA0E00" w:rsidRDefault="00CA0E00" w:rsidP="00CA0E00">
      <w:r>
        <w:lastRenderedPageBreak/>
        <w:t>El desarrollo comenzó con una fase de investigación, para saber cuál iba a ser la mejor forma de estructurar la librería, además el equipo de HP me proporcionó varias ideas de cómo solucionar dicho problema.</w:t>
      </w:r>
    </w:p>
    <w:p w14:paraId="44D76950" w14:textId="77777777" w:rsidR="00FB6974" w:rsidRDefault="00CA0E00" w:rsidP="00CA0E00">
      <w:r>
        <w:t xml:space="preserve">Finalmente, se decidió que la mejor forma </w:t>
      </w:r>
      <w:r w:rsidR="00EE32CF">
        <w:t>de organizar la</w:t>
      </w:r>
      <w:r>
        <w:t xml:space="preserve"> librería iba a ser </w:t>
      </w:r>
      <w:r w:rsidR="00EE32CF">
        <w:t xml:space="preserve">a través del uso de interfaces, clases abstractas y clases. </w:t>
      </w:r>
    </w:p>
    <w:p w14:paraId="06CB905F" w14:textId="4A12AFBC" w:rsidR="00CA0E00" w:rsidRDefault="005B22D1" w:rsidP="00CA0E00">
      <w:r>
        <w:t>Cabe mencionar que vamos a tener una clase por cada elemento HTML que da soporte nuestra librería, por lo tanto</w:t>
      </w:r>
      <w:r w:rsidR="00FB6974">
        <w:t>,</w:t>
      </w:r>
      <w:r>
        <w:t xml:space="preserve"> muchos método</w:t>
      </w:r>
      <w:r w:rsidR="00FB6974">
        <w:t>s</w:t>
      </w:r>
      <w:r>
        <w:t xml:space="preserve"> que se pueden aplicar sobre un elemento pueden ser usados por otros</w:t>
      </w:r>
      <w:r w:rsidR="00FB6974">
        <w:t>, es por ello que decidimos hacer uso de clases abstractas para así reducir lo máximo posible el código duplicado</w:t>
      </w:r>
      <w:r>
        <w:t>.</w:t>
      </w:r>
      <w:r w:rsidR="00FB6974">
        <w:t xml:space="preserve"> Aunque las interfaces en TypeScript no proporcionan un valor añadido (no se puede definir el cuerpo de los métodos), éstas han sido importantes a la hora de elaborar un “contrato”, es decir, nos permite que las clases abstractas tengan obligatoriamente un conjunto de métodos definidos.</w:t>
      </w:r>
      <w:r w:rsidR="005D123E">
        <w:t xml:space="preserve"> El cómo se produce la relación entre clases e interfaces, l</w:t>
      </w:r>
      <w:r w:rsidR="004A212C">
        <w:t>o</w:t>
      </w:r>
      <w:r w:rsidR="005D123E">
        <w:t xml:space="preserve"> podemos ver en los anexos.</w:t>
      </w:r>
      <w:r w:rsidR="00FB6974">
        <w:t xml:space="preserve"> </w:t>
      </w:r>
    </w:p>
    <w:p w14:paraId="7BD7CCD1" w14:textId="592C06D5" w:rsidR="008443D4" w:rsidRDefault="00CA0E00" w:rsidP="00CA0E00">
      <w:r>
        <w:t>El siguiente problema que tuvimos que hacer frente fue el idear cómo iba</w:t>
      </w:r>
      <w:r w:rsidR="00C47BF1">
        <w:t xml:space="preserve">n a ser los métodos que proporcionaba la librería, </w:t>
      </w:r>
      <w:r w:rsidR="005750D5">
        <w:t>es decir, cómo podíamos simplificar la sintaxis que proporciona WebdriverIO y Spectron</w:t>
      </w:r>
      <w:r w:rsidR="00120CA2">
        <w:t>,</w:t>
      </w:r>
      <w:r w:rsidR="005750D5">
        <w:t xml:space="preserve"> </w:t>
      </w:r>
      <w:r w:rsidR="00C47BF1">
        <w:t xml:space="preserve">para </w:t>
      </w:r>
      <w:r w:rsidR="00120CA2">
        <w:t>facilitar el desarrollo de los test</w:t>
      </w:r>
      <w:r w:rsidR="00A524E9">
        <w:t xml:space="preserve"> </w:t>
      </w:r>
      <w:r w:rsidR="00C47BF1">
        <w:t>y</w:t>
      </w:r>
      <w:r w:rsidR="007F6A42">
        <w:t xml:space="preserve"> por lo tanto que éstos</w:t>
      </w:r>
      <w:r w:rsidR="00C47BF1">
        <w:t xml:space="preserve"> quedar</w:t>
      </w:r>
      <w:r w:rsidR="00DF16FA">
        <w:t>a</w:t>
      </w:r>
      <w:r w:rsidR="007F6A42">
        <w:t>n</w:t>
      </w:r>
      <w:r w:rsidR="00C47BF1">
        <w:t xml:space="preserve"> lo más legible posible.</w:t>
      </w:r>
    </w:p>
    <w:p w14:paraId="49BDD002" w14:textId="6CB2065C" w:rsidR="00C47BF1" w:rsidRDefault="00C47BF1" w:rsidP="00CA0E00">
      <w:r>
        <w:t xml:space="preserve">Para ello, se ideó que los métodos inicialmente fueran lo más básico posible, es decir, agrupar las acciones más </w:t>
      </w:r>
      <w:r w:rsidR="005A601F">
        <w:t>simples</w:t>
      </w:r>
      <w:r>
        <w:t xml:space="preserve"> de WebdriverIO en nuestra librería</w:t>
      </w:r>
      <w:r w:rsidR="00A524E9">
        <w:t>, como por ejemplo obtener el texto de un párrafo..</w:t>
      </w:r>
      <w:r>
        <w:t>. Posteriormente, con el objetivo de ampliar la librería, se crearon métodos algo más complejos, para así poder reducir aún más la sintaxis en los test</w:t>
      </w:r>
      <w:r w:rsidR="005554DE">
        <w:t>, como por ejemplo el determinar si el texto de un párrafo es el esperado..</w:t>
      </w:r>
      <w:r>
        <w:t>.</w:t>
      </w:r>
    </w:p>
    <w:p w14:paraId="04AAE62B" w14:textId="4D0690CD" w:rsidR="00DF45F8" w:rsidRDefault="00DF45F8" w:rsidP="00CA0E00">
      <w:r>
        <w:t>En las siguientes ilustraciones podemos ver cómo se ha</w:t>
      </w:r>
      <w:r w:rsidR="007004E1">
        <w:t>n</w:t>
      </w:r>
      <w:r>
        <w:t xml:space="preserve"> simplificado los métodos, lo cual proporciona una facilidad en el uso de nuestra librería.</w:t>
      </w:r>
    </w:p>
    <w:p w14:paraId="56D6804D" w14:textId="77777777" w:rsidR="00295763" w:rsidRDefault="00295763" w:rsidP="00295763">
      <w:pPr>
        <w:keepNext/>
        <w:jc w:val="center"/>
      </w:pPr>
      <w:r>
        <w:rPr>
          <w:noProof/>
        </w:rPr>
        <w:drawing>
          <wp:inline distT="0" distB="0" distL="0" distR="0" wp14:anchorId="6D0518A0" wp14:editId="3136D33A">
            <wp:extent cx="5238750" cy="508228"/>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1" t="-1722" r="-1722" b="7004"/>
                    <a:stretch/>
                  </pic:blipFill>
                  <pic:spPr bwMode="auto">
                    <a:xfrm>
                      <a:off x="0" y="0"/>
                      <a:ext cx="5301398" cy="514306"/>
                    </a:xfrm>
                    <a:prstGeom prst="rect">
                      <a:avLst/>
                    </a:prstGeom>
                    <a:ln>
                      <a:noFill/>
                    </a:ln>
                    <a:extLst>
                      <a:ext uri="{53640926-AAD7-44D8-BBD7-CCE9431645EC}">
                        <a14:shadowObscured xmlns:a14="http://schemas.microsoft.com/office/drawing/2010/main"/>
                      </a:ext>
                    </a:extLst>
                  </pic:spPr>
                </pic:pic>
              </a:graphicData>
            </a:graphic>
          </wp:inline>
        </w:drawing>
      </w:r>
    </w:p>
    <w:p w14:paraId="6587E440" w14:textId="112E6841" w:rsidR="00295763" w:rsidRDefault="00295763" w:rsidP="00295763">
      <w:pPr>
        <w:pStyle w:val="Descripcin"/>
        <w:jc w:val="center"/>
      </w:pPr>
      <w:bookmarkStart w:id="36" w:name="_Toc12870781"/>
      <w:r>
        <w:t xml:space="preserve">Ilustración </w:t>
      </w:r>
      <w:r w:rsidR="00A91629">
        <w:rPr>
          <w:noProof/>
        </w:rPr>
        <w:fldChar w:fldCharType="begin"/>
      </w:r>
      <w:r w:rsidR="00A91629">
        <w:rPr>
          <w:noProof/>
        </w:rPr>
        <w:instrText xml:space="preserve"> SEQ Ilustración \* ARABIC </w:instrText>
      </w:r>
      <w:r w:rsidR="00A91629">
        <w:rPr>
          <w:noProof/>
        </w:rPr>
        <w:fldChar w:fldCharType="separate"/>
      </w:r>
      <w:r w:rsidR="004B5B0B">
        <w:rPr>
          <w:noProof/>
        </w:rPr>
        <w:t>5</w:t>
      </w:r>
      <w:r w:rsidR="00A91629">
        <w:rPr>
          <w:noProof/>
        </w:rPr>
        <w:fldChar w:fldCharType="end"/>
      </w:r>
      <w:r>
        <w:t xml:space="preserve"> - Uso de WebdriverIO sin TestingAWE</w:t>
      </w:r>
      <w:bookmarkEnd w:id="36"/>
    </w:p>
    <w:p w14:paraId="4F87DC4C" w14:textId="77777777" w:rsidR="00295763" w:rsidRDefault="00295763" w:rsidP="00295763">
      <w:pPr>
        <w:keepNext/>
        <w:jc w:val="center"/>
      </w:pPr>
      <w:r>
        <w:rPr>
          <w:noProof/>
        </w:rPr>
        <w:lastRenderedPageBreak/>
        <w:drawing>
          <wp:inline distT="0" distB="0" distL="0" distR="0" wp14:anchorId="43DF1D7B" wp14:editId="1AC4A654">
            <wp:extent cx="4464770" cy="19050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2" b="16201"/>
                    <a:stretch/>
                  </pic:blipFill>
                  <pic:spPr bwMode="auto">
                    <a:xfrm>
                      <a:off x="0" y="0"/>
                      <a:ext cx="4539186" cy="193675"/>
                    </a:xfrm>
                    <a:prstGeom prst="rect">
                      <a:avLst/>
                    </a:prstGeom>
                    <a:ln>
                      <a:noFill/>
                    </a:ln>
                    <a:extLst>
                      <a:ext uri="{53640926-AAD7-44D8-BBD7-CCE9431645EC}">
                        <a14:shadowObscured xmlns:a14="http://schemas.microsoft.com/office/drawing/2010/main"/>
                      </a:ext>
                    </a:extLst>
                  </pic:spPr>
                </pic:pic>
              </a:graphicData>
            </a:graphic>
          </wp:inline>
        </w:drawing>
      </w:r>
    </w:p>
    <w:p w14:paraId="65FB7E7B" w14:textId="10871DCE" w:rsidR="00295763" w:rsidRPr="00295763" w:rsidRDefault="00295763" w:rsidP="00295763">
      <w:pPr>
        <w:pStyle w:val="Descripcin"/>
        <w:jc w:val="center"/>
      </w:pPr>
      <w:bookmarkStart w:id="37" w:name="_Toc12870782"/>
      <w:r>
        <w:t xml:space="preserve">Ilustración </w:t>
      </w:r>
      <w:r w:rsidR="00A91629">
        <w:rPr>
          <w:noProof/>
        </w:rPr>
        <w:fldChar w:fldCharType="begin"/>
      </w:r>
      <w:r w:rsidR="00A91629">
        <w:rPr>
          <w:noProof/>
        </w:rPr>
        <w:instrText xml:space="preserve"> SEQ Ilustración \* ARABIC </w:instrText>
      </w:r>
      <w:r w:rsidR="00A91629">
        <w:rPr>
          <w:noProof/>
        </w:rPr>
        <w:fldChar w:fldCharType="separate"/>
      </w:r>
      <w:r w:rsidR="004B5B0B">
        <w:rPr>
          <w:noProof/>
        </w:rPr>
        <w:t>6</w:t>
      </w:r>
      <w:r w:rsidR="00A91629">
        <w:rPr>
          <w:noProof/>
        </w:rPr>
        <w:fldChar w:fldCharType="end"/>
      </w:r>
      <w:r>
        <w:t xml:space="preserve"> - Uso de WebdriverIO con TestingAWE</w:t>
      </w:r>
      <w:bookmarkEnd w:id="37"/>
    </w:p>
    <w:p w14:paraId="7DDC3477" w14:textId="51F2A1D7" w:rsidR="00E17468" w:rsidRDefault="00E17468" w:rsidP="00CA0E00">
      <w:r>
        <w:t xml:space="preserve">Para concluir con </w:t>
      </w:r>
      <w:r w:rsidR="00A402F6">
        <w:t>esta parte</w:t>
      </w:r>
      <w:r>
        <w:t xml:space="preserve">, </w:t>
      </w:r>
      <w:r w:rsidR="006E7B21">
        <w:t xml:space="preserve">el otro objetivo que </w:t>
      </w:r>
      <w:r>
        <w:t>nos propusimos</w:t>
      </w:r>
      <w:r w:rsidR="006E7B21">
        <w:t xml:space="preserve"> fue</w:t>
      </w:r>
      <w:r>
        <w:t xml:space="preserve"> abstraer la parte de Spectron en los test, para que así cualquier usuario </w:t>
      </w:r>
      <w:r w:rsidR="00A402F6">
        <w:rPr>
          <w:i/>
        </w:rPr>
        <w:t>tester</w:t>
      </w:r>
      <w:r>
        <w:t xml:space="preserve"> pudiera desarrollar las pruebas sin tener conocimientos de cómo funcion</w:t>
      </w:r>
      <w:r w:rsidR="0095491A">
        <w:t>a</w:t>
      </w:r>
      <w:r>
        <w:t>.</w:t>
      </w:r>
    </w:p>
    <w:p w14:paraId="4385BDDE" w14:textId="7D6A713D" w:rsidR="00582CA6" w:rsidRDefault="00582CA6" w:rsidP="00CA0E00">
      <w:r>
        <w:t xml:space="preserve">Spectron es un </w:t>
      </w:r>
      <w:r>
        <w:rPr>
          <w:i/>
        </w:rPr>
        <w:t>framework</w:t>
      </w:r>
      <w:r>
        <w:t xml:space="preserve"> el cual nos permite crear test para una aplicación Electron</w:t>
      </w:r>
      <w:r w:rsidR="000C0CE3">
        <w:t>, su uso radica en tres apartados:</w:t>
      </w:r>
    </w:p>
    <w:p w14:paraId="778734CE" w14:textId="3485CC9C" w:rsidR="000C0CE3" w:rsidRDefault="000C0CE3" w:rsidP="000C0CE3">
      <w:pPr>
        <w:pStyle w:val="Prrafodelista"/>
        <w:numPr>
          <w:ilvl w:val="0"/>
          <w:numId w:val="47"/>
        </w:numPr>
      </w:pPr>
      <w:r>
        <w:t>Inicializar Spectron, es decir, indicarle la aplicación Electron sobre la que tiene que hacer las pruebas.</w:t>
      </w:r>
    </w:p>
    <w:p w14:paraId="4E2B09F5" w14:textId="77777777" w:rsidR="00152342" w:rsidRDefault="00A00B8C" w:rsidP="000C0CE3">
      <w:pPr>
        <w:pStyle w:val="Prrafodelista"/>
        <w:numPr>
          <w:ilvl w:val="0"/>
          <w:numId w:val="47"/>
        </w:numPr>
      </w:pPr>
      <w:r>
        <w:t>Arrancar</w:t>
      </w:r>
      <w:r w:rsidR="00152342">
        <w:t xml:space="preserve"> la aplicación al inicio de los test y cerrarla cuando éstos finalicen.</w:t>
      </w:r>
    </w:p>
    <w:p w14:paraId="0C073AB7" w14:textId="6F36863F" w:rsidR="00A00B8C" w:rsidRPr="00582CA6" w:rsidRDefault="00152342" w:rsidP="000C0CE3">
      <w:pPr>
        <w:pStyle w:val="Prrafodelista"/>
        <w:numPr>
          <w:ilvl w:val="0"/>
          <w:numId w:val="47"/>
        </w:numPr>
      </w:pPr>
      <w:r>
        <w:t xml:space="preserve">Obtener la instancia de la aplicación para así poder </w:t>
      </w:r>
      <w:r w:rsidR="00022DA5">
        <w:t xml:space="preserve">ejecutar los métodos </w:t>
      </w:r>
      <w:r w:rsidR="007E6EB3">
        <w:t xml:space="preserve">que proporciona </w:t>
      </w:r>
      <w:r w:rsidR="007F11DD">
        <w:t>WebdriverIO</w:t>
      </w:r>
      <w:r>
        <w:t xml:space="preserve">. </w:t>
      </w:r>
    </w:p>
    <w:p w14:paraId="34256D86" w14:textId="59B311BB" w:rsidR="00E17468" w:rsidRDefault="00E17468" w:rsidP="00CA0E00">
      <w:r>
        <w:t xml:space="preserve">La solución que se propuso fue la de diseñar una clase que nos permitiese garantizar que durante la ejecución de </w:t>
      </w:r>
      <w:r w:rsidR="00AE7992">
        <w:t>los test</w:t>
      </w:r>
      <w:r>
        <w:t xml:space="preserve"> hubiera s</w:t>
      </w:r>
      <w:r w:rsidR="002E37C5">
        <w:t xml:space="preserve">olo una única instancia del </w:t>
      </w:r>
      <w:r w:rsidR="002E37C5" w:rsidRPr="00694313">
        <w:rPr>
          <w:i/>
        </w:rPr>
        <w:t>framework</w:t>
      </w:r>
      <w:r w:rsidR="002E37C5">
        <w:t>. Para ello la mejor solución es aplicar un patrón de diseño, y siempre que se quiere una instancia única se aplica el patrón Singleton.</w:t>
      </w:r>
    </w:p>
    <w:p w14:paraId="45BC0654" w14:textId="250EC767" w:rsidR="00B9277B" w:rsidRDefault="00B9277B" w:rsidP="00CA0E00">
      <w:r>
        <w:t>El resultado de la aplicación de este patrón, lo podemos observar en la clase “ApplicationInstance”, la cual se encuentra dentro de la librería.</w:t>
      </w:r>
    </w:p>
    <w:p w14:paraId="43047BC1" w14:textId="0B3F7449" w:rsidR="00B9277B" w:rsidRDefault="00B9277B" w:rsidP="00CA0E00">
      <w:r>
        <w:t xml:space="preserve">En </w:t>
      </w:r>
      <w:r w:rsidR="00D63459">
        <w:t>las siguientes ilustraciones</w:t>
      </w:r>
      <w:r>
        <w:t xml:space="preserve"> podemos ver el cómo se abstrae Spectron, gracias a</w:t>
      </w:r>
      <w:r w:rsidR="00A27D13">
        <w:t xml:space="preserve"> TestingAWE</w:t>
      </w:r>
      <w:r>
        <w:t>.</w:t>
      </w:r>
    </w:p>
    <w:p w14:paraId="3FD7D234" w14:textId="77777777" w:rsidR="00CE16B1" w:rsidRDefault="00CE16B1" w:rsidP="00CE16B1">
      <w:pPr>
        <w:keepNext/>
        <w:jc w:val="center"/>
      </w:pPr>
      <w:r>
        <w:rPr>
          <w:noProof/>
        </w:rPr>
        <w:lastRenderedPageBreak/>
        <w:drawing>
          <wp:inline distT="0" distB="0" distL="0" distR="0" wp14:anchorId="757A9053" wp14:editId="74E783BF">
            <wp:extent cx="5114925" cy="2371006"/>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156029" cy="2390059"/>
                    </a:xfrm>
                    <a:prstGeom prst="rect">
                      <a:avLst/>
                    </a:prstGeom>
                  </pic:spPr>
                </pic:pic>
              </a:graphicData>
            </a:graphic>
          </wp:inline>
        </w:drawing>
      </w:r>
    </w:p>
    <w:p w14:paraId="387FFC26" w14:textId="7CFCD5FE" w:rsidR="00D63459" w:rsidRDefault="00CE16B1" w:rsidP="00CE16B1">
      <w:pPr>
        <w:pStyle w:val="Descripcin"/>
        <w:jc w:val="center"/>
      </w:pPr>
      <w:bookmarkStart w:id="38" w:name="_Toc12870783"/>
      <w:r>
        <w:t xml:space="preserve">Ilustración </w:t>
      </w:r>
      <w:r w:rsidR="00A91629">
        <w:rPr>
          <w:noProof/>
        </w:rPr>
        <w:fldChar w:fldCharType="begin"/>
      </w:r>
      <w:r w:rsidR="00A91629">
        <w:rPr>
          <w:noProof/>
        </w:rPr>
        <w:instrText xml:space="preserve"> SEQ Ilustración \* ARABIC </w:instrText>
      </w:r>
      <w:r w:rsidR="00A91629">
        <w:rPr>
          <w:noProof/>
        </w:rPr>
        <w:fldChar w:fldCharType="separate"/>
      </w:r>
      <w:r w:rsidR="004B5B0B">
        <w:rPr>
          <w:noProof/>
        </w:rPr>
        <w:t>7</w:t>
      </w:r>
      <w:r w:rsidR="00A91629">
        <w:rPr>
          <w:noProof/>
        </w:rPr>
        <w:fldChar w:fldCharType="end"/>
      </w:r>
      <w:r>
        <w:t xml:space="preserve"> - Inicialización, arranque y cierre </w:t>
      </w:r>
      <w:r w:rsidR="001208E8">
        <w:t>sin TestingAWE</w:t>
      </w:r>
      <w:bookmarkEnd w:id="38"/>
    </w:p>
    <w:p w14:paraId="125E1A33" w14:textId="77777777" w:rsidR="001208E8" w:rsidRDefault="001208E8" w:rsidP="001208E8">
      <w:pPr>
        <w:keepNext/>
        <w:jc w:val="center"/>
      </w:pPr>
      <w:r>
        <w:rPr>
          <w:noProof/>
        </w:rPr>
        <w:drawing>
          <wp:inline distT="0" distB="0" distL="0" distR="0" wp14:anchorId="12CFBCCC" wp14:editId="11878C2C">
            <wp:extent cx="3362325" cy="1303575"/>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387058" cy="1313164"/>
                    </a:xfrm>
                    <a:prstGeom prst="rect">
                      <a:avLst/>
                    </a:prstGeom>
                  </pic:spPr>
                </pic:pic>
              </a:graphicData>
            </a:graphic>
          </wp:inline>
        </w:drawing>
      </w:r>
    </w:p>
    <w:p w14:paraId="16375D0E" w14:textId="155F02C0" w:rsidR="001208E8" w:rsidRDefault="001208E8" w:rsidP="001208E8">
      <w:pPr>
        <w:pStyle w:val="Descripcin"/>
        <w:jc w:val="center"/>
      </w:pPr>
      <w:bookmarkStart w:id="39" w:name="_Toc12870784"/>
      <w:r>
        <w:t xml:space="preserve">Ilustración </w:t>
      </w:r>
      <w:r w:rsidR="00A91629">
        <w:rPr>
          <w:noProof/>
        </w:rPr>
        <w:fldChar w:fldCharType="begin"/>
      </w:r>
      <w:r w:rsidR="00A91629">
        <w:rPr>
          <w:noProof/>
        </w:rPr>
        <w:instrText xml:space="preserve"> SEQ Ilustración \* ARABIC </w:instrText>
      </w:r>
      <w:r w:rsidR="00A91629">
        <w:rPr>
          <w:noProof/>
        </w:rPr>
        <w:fldChar w:fldCharType="separate"/>
      </w:r>
      <w:r w:rsidR="004B5B0B">
        <w:rPr>
          <w:noProof/>
        </w:rPr>
        <w:t>8</w:t>
      </w:r>
      <w:r w:rsidR="00A91629">
        <w:rPr>
          <w:noProof/>
        </w:rPr>
        <w:fldChar w:fldCharType="end"/>
      </w:r>
      <w:r>
        <w:t xml:space="preserve"> - Inicialización, arranque y cierre con TestingAWE</w:t>
      </w:r>
      <w:bookmarkEnd w:id="39"/>
    </w:p>
    <w:p w14:paraId="03FE833D" w14:textId="1A7E0D0E" w:rsidR="00A77A74" w:rsidRDefault="00A77A74" w:rsidP="00A77A74">
      <w:r>
        <w:t xml:space="preserve">Como podemos apreciar en las anteriores ilustraciones, respecto a la inicialización, arranque y cierre de Spectron se ha simplificado de una forma muy notoria. Además, con TestingAWE no hace falta </w:t>
      </w:r>
      <w:r w:rsidR="000A6461">
        <w:t>inicializar</w:t>
      </w:r>
      <w:r>
        <w:t xml:space="preserve"> en el test la aplicación sobre la que va a realizar las pruebas, ya que como veremos más adelante</w:t>
      </w:r>
      <w:r w:rsidR="00B93046">
        <w:t>,</w:t>
      </w:r>
      <w:r>
        <w:t xml:space="preserve"> de esta parte se encarga la automatización de la </w:t>
      </w:r>
      <w:r>
        <w:rPr>
          <w:i/>
        </w:rPr>
        <w:t>toolkit</w:t>
      </w:r>
      <w:r w:rsidR="00BF1CEF">
        <w:t xml:space="preserve">, lo único que debemos hacer es importar el objeto </w:t>
      </w:r>
      <w:r w:rsidR="008157F8">
        <w:t>“</w:t>
      </w:r>
      <w:r w:rsidR="00BF1CEF">
        <w:t>applicationInstance</w:t>
      </w:r>
      <w:r w:rsidR="008157F8">
        <w:t>”</w:t>
      </w:r>
      <w:r w:rsidR="00BF1CEF">
        <w:t>, el cual será generado en la automatización</w:t>
      </w:r>
      <w:r>
        <w:t>.</w:t>
      </w:r>
    </w:p>
    <w:p w14:paraId="1E136E31" w14:textId="08274EFA" w:rsidR="004D5C70" w:rsidRDefault="004D5C70" w:rsidP="00A77A74">
      <w:r>
        <w:t>El uso de la clase “ApplicationInstance” nos permite reducir la sintaxis en los test, esto se debe al igual que antes, a la abstracción de Spectron</w:t>
      </w:r>
      <w:r w:rsidR="0024098B">
        <w:t>, tal y como podemos apreciar en las siguientes ilustraciones.</w:t>
      </w:r>
    </w:p>
    <w:p w14:paraId="10BBAC44" w14:textId="77777777" w:rsidR="00DD5513" w:rsidRDefault="00DD5513" w:rsidP="00DD5513">
      <w:pPr>
        <w:keepNext/>
        <w:jc w:val="center"/>
      </w:pPr>
      <w:r>
        <w:rPr>
          <w:noProof/>
        </w:rPr>
        <w:drawing>
          <wp:inline distT="0" distB="0" distL="0" distR="0" wp14:anchorId="6C177AE6" wp14:editId="5BD2C7E2">
            <wp:extent cx="4457700" cy="219075"/>
            <wp:effectExtent l="0" t="0" r="0" b="952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457700" cy="219075"/>
                    </a:xfrm>
                    <a:prstGeom prst="rect">
                      <a:avLst/>
                    </a:prstGeom>
                  </pic:spPr>
                </pic:pic>
              </a:graphicData>
            </a:graphic>
          </wp:inline>
        </w:drawing>
      </w:r>
    </w:p>
    <w:p w14:paraId="670D75BB" w14:textId="41D10DB0" w:rsidR="00DD5513" w:rsidRDefault="00DD5513" w:rsidP="00DD5513">
      <w:pPr>
        <w:pStyle w:val="Descripcin"/>
        <w:jc w:val="center"/>
      </w:pPr>
      <w:bookmarkStart w:id="40" w:name="_Toc12870785"/>
      <w:r>
        <w:t xml:space="preserve">Ilustración </w:t>
      </w:r>
      <w:r w:rsidR="00A91629">
        <w:rPr>
          <w:noProof/>
        </w:rPr>
        <w:fldChar w:fldCharType="begin"/>
      </w:r>
      <w:r w:rsidR="00A91629">
        <w:rPr>
          <w:noProof/>
        </w:rPr>
        <w:instrText xml:space="preserve"> SEQ Ilustración \* ARABIC </w:instrText>
      </w:r>
      <w:r w:rsidR="00A91629">
        <w:rPr>
          <w:noProof/>
        </w:rPr>
        <w:fldChar w:fldCharType="separate"/>
      </w:r>
      <w:r w:rsidR="004B5B0B">
        <w:rPr>
          <w:noProof/>
        </w:rPr>
        <w:t>9</w:t>
      </w:r>
      <w:r w:rsidR="00A91629">
        <w:rPr>
          <w:noProof/>
        </w:rPr>
        <w:fldChar w:fldCharType="end"/>
      </w:r>
      <w:r>
        <w:t xml:space="preserve"> - Uso de Spectron sin TestingAWE</w:t>
      </w:r>
      <w:bookmarkEnd w:id="40"/>
    </w:p>
    <w:p w14:paraId="036306C3" w14:textId="77777777" w:rsidR="001F0D96" w:rsidRDefault="001F0D96" w:rsidP="001F0D96">
      <w:pPr>
        <w:keepNext/>
        <w:jc w:val="center"/>
      </w:pPr>
      <w:r>
        <w:rPr>
          <w:noProof/>
        </w:rPr>
        <w:lastRenderedPageBreak/>
        <w:drawing>
          <wp:inline distT="0" distB="0" distL="0" distR="0" wp14:anchorId="3A745B36" wp14:editId="1CDC094D">
            <wp:extent cx="2381250" cy="200025"/>
            <wp:effectExtent l="0" t="0" r="0"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2381250" cy="200025"/>
                    </a:xfrm>
                    <a:prstGeom prst="rect">
                      <a:avLst/>
                    </a:prstGeom>
                  </pic:spPr>
                </pic:pic>
              </a:graphicData>
            </a:graphic>
          </wp:inline>
        </w:drawing>
      </w:r>
    </w:p>
    <w:p w14:paraId="50ECCC6D" w14:textId="66A2457A" w:rsidR="001F0D96" w:rsidRPr="001F0D96" w:rsidRDefault="001F0D96" w:rsidP="001F0D96">
      <w:pPr>
        <w:pStyle w:val="Descripcin"/>
        <w:jc w:val="center"/>
      </w:pPr>
      <w:bookmarkStart w:id="41" w:name="_Toc12870786"/>
      <w:r>
        <w:t xml:space="preserve">Ilustración </w:t>
      </w:r>
      <w:r w:rsidR="00A91629">
        <w:rPr>
          <w:noProof/>
        </w:rPr>
        <w:fldChar w:fldCharType="begin"/>
      </w:r>
      <w:r w:rsidR="00A91629">
        <w:rPr>
          <w:noProof/>
        </w:rPr>
        <w:instrText xml:space="preserve"> SEQ Ilustración \* ARABIC </w:instrText>
      </w:r>
      <w:r w:rsidR="00A91629">
        <w:rPr>
          <w:noProof/>
        </w:rPr>
        <w:fldChar w:fldCharType="separate"/>
      </w:r>
      <w:r w:rsidR="004B5B0B">
        <w:rPr>
          <w:noProof/>
        </w:rPr>
        <w:t>10</w:t>
      </w:r>
      <w:r w:rsidR="00A91629">
        <w:rPr>
          <w:noProof/>
        </w:rPr>
        <w:fldChar w:fldCharType="end"/>
      </w:r>
      <w:r>
        <w:t xml:space="preserve"> - Uso de Spectron con TestingAWE</w:t>
      </w:r>
      <w:bookmarkEnd w:id="41"/>
    </w:p>
    <w:p w14:paraId="5AD7B805" w14:textId="1C4693DC" w:rsidR="002E37C5" w:rsidRPr="002E37C5" w:rsidRDefault="006278D5" w:rsidP="006278D5">
      <w:r>
        <w:t xml:space="preserve">Cabe destacar </w:t>
      </w:r>
      <w:r w:rsidR="00A31C0F">
        <w:t>que,</w:t>
      </w:r>
      <w:r>
        <w:t xml:space="preserve"> durante el desarrollo de esta fase las pruebas que pu</w:t>
      </w:r>
      <w:r w:rsidR="00D74DDA">
        <w:t>dimos</w:t>
      </w:r>
      <w:r>
        <w:t xml:space="preserve"> hacer fueron directamente sobre la aplicación de </w:t>
      </w:r>
      <w:r w:rsidRPr="008E494D">
        <w:rPr>
          <w:i/>
        </w:rPr>
        <w:t>Tour of Heroes</w:t>
      </w:r>
      <w:r>
        <w:t>, de tal forma que no pud</w:t>
      </w:r>
      <w:r w:rsidR="00D74DDA">
        <w:t>imos</w:t>
      </w:r>
      <w:r>
        <w:t xml:space="preserve"> hacer test unitarios como tal, sino que </w:t>
      </w:r>
      <w:r w:rsidR="001C4543">
        <w:t>los test</w:t>
      </w:r>
      <w:r>
        <w:t xml:space="preserve"> que reali</w:t>
      </w:r>
      <w:r w:rsidR="00D74DDA">
        <w:t>zamos</w:t>
      </w:r>
      <w:r>
        <w:t xml:space="preserve"> fueron </w:t>
      </w:r>
      <w:r w:rsidRPr="001150F6">
        <w:rPr>
          <w:i/>
        </w:rPr>
        <w:t>end-to-end</w:t>
      </w:r>
      <w:r w:rsidR="0059294E">
        <w:t xml:space="preserve">, ya que </w:t>
      </w:r>
      <w:r w:rsidR="006C5FE8">
        <w:t>necesitábamos</w:t>
      </w:r>
      <w:r w:rsidR="0059294E">
        <w:t xml:space="preserve"> de Spectron para poder probar</w:t>
      </w:r>
      <w:r w:rsidR="00D74DDA">
        <w:t xml:space="preserve"> los métodos de nuestra librería</w:t>
      </w:r>
      <w:r>
        <w:t xml:space="preserve">. </w:t>
      </w:r>
    </w:p>
    <w:p w14:paraId="08CE8C03" w14:textId="63E312B5" w:rsidR="00DE33E2" w:rsidRDefault="00DE33E2" w:rsidP="00DE33E2">
      <w:pPr>
        <w:pStyle w:val="Ttulo2"/>
      </w:pPr>
      <w:bookmarkStart w:id="42" w:name="_Toc12870765"/>
      <w:r>
        <w:t xml:space="preserve">Desarrollo de la </w:t>
      </w:r>
      <w:r w:rsidR="00363906">
        <w:t>automatización</w:t>
      </w:r>
      <w:bookmarkEnd w:id="42"/>
    </w:p>
    <w:p w14:paraId="2AFF295C" w14:textId="77777777" w:rsidR="001A3DA9" w:rsidRDefault="0050628E" w:rsidP="0050628E">
      <w:r>
        <w:t>La segunda fase del desarrollo consistió en definir el cómo íbamos a obtener los elementos HTML, cómo se iba a generar los ficheros (los cuales contienen la instanciación de los elementos HTML identificados), y cómo se iba a producir la automatización de este proceso para así reducir el tiempo.</w:t>
      </w:r>
    </w:p>
    <w:p w14:paraId="45CF2D6E" w14:textId="77777777" w:rsidR="001A3DA9" w:rsidRDefault="001A3DA9" w:rsidP="0050628E">
      <w:r>
        <w:t>Como bien he mencionado en el párrafo anterior, este desarrollo lo podemos dividir en tres fases.</w:t>
      </w:r>
    </w:p>
    <w:p w14:paraId="78353B95" w14:textId="77777777" w:rsidR="001A3DA9" w:rsidRDefault="001A3DA9" w:rsidP="0050628E">
      <w:r>
        <w:t>Respecto a la primera fase, nos propusimos como objetivo investigar cual podía ser la mejor forma para poder identificar los elementos HTML que tiene una página. Para ello surgieron dos posibilidades, crear un parser, o investigar si en estas tecnologías había ya algún parser de HTML.</w:t>
      </w:r>
    </w:p>
    <w:p w14:paraId="4EF45AD6" w14:textId="250C5782" w:rsidR="002C0746" w:rsidRDefault="001A3DA9" w:rsidP="0050628E">
      <w:r>
        <w:t xml:space="preserve">Tras investigar, descubrimos que había tres </w:t>
      </w:r>
      <w:r w:rsidRPr="00C43478">
        <w:rPr>
          <w:i/>
        </w:rPr>
        <w:t>parsers</w:t>
      </w:r>
      <w:r>
        <w:t xml:space="preserve"> que nos podían servir. Finalmente, elegimos </w:t>
      </w:r>
      <w:r w:rsidRPr="00C81697">
        <w:rPr>
          <w:i/>
        </w:rPr>
        <w:t>htmlparser2</w:t>
      </w:r>
      <w:r>
        <w:t xml:space="preserve"> </w:t>
      </w:r>
      <w:r w:rsidR="00F174C2">
        <w:t xml:space="preserve">ya que nos proporcionaba la estructura DOM más simple posible. De primeras, pensamos que la mejor forma para poder obtener todos los elementos HTML era la de recorrer el árbol DOM, sin embargo investigamos un poco más, y con este parser no hacía falta recorrer el árbol DOM ya que a la vez que </w:t>
      </w:r>
      <w:r w:rsidR="00E32A1A">
        <w:t xml:space="preserve">se </w:t>
      </w:r>
      <w:r w:rsidR="00F174C2">
        <w:t>parsea el fichero HTML podíamos indicarle que obtuviera el nombre de la etiqueta HTML junto con su atributo id, de esta forma hemos conseguido ahorrarnos mucho tiempo ya que podemos hacer dos cosas a la vez.</w:t>
      </w:r>
    </w:p>
    <w:p w14:paraId="0651C3DD" w14:textId="06E4D0DC" w:rsidR="00A00199" w:rsidRDefault="002C0746" w:rsidP="00A00199">
      <w:r>
        <w:t xml:space="preserve">En cuanto a la segunda fase, el objetivo fue generar los ficheros intermedios, los cuales hacen uso de la librería, </w:t>
      </w:r>
      <w:r w:rsidR="00512AA9">
        <w:t>en ello</w:t>
      </w:r>
      <w:r w:rsidR="00F66F41">
        <w:t>s</w:t>
      </w:r>
      <w:r w:rsidR="00512AA9">
        <w:t xml:space="preserve"> se</w:t>
      </w:r>
      <w:r>
        <w:t xml:space="preserve"> instanci</w:t>
      </w:r>
      <w:r w:rsidR="00512AA9">
        <w:t>a</w:t>
      </w:r>
      <w:r>
        <w:t>n todos los objetos necesarios que hemos identificado gracias al parser.</w:t>
      </w:r>
    </w:p>
    <w:p w14:paraId="132D2FB6" w14:textId="6EB4F9B9" w:rsidR="007517BE" w:rsidRDefault="00591033" w:rsidP="007517BE">
      <w:r>
        <w:lastRenderedPageBreak/>
        <w:t xml:space="preserve">Para generar estos ficheros, lo que hacemos es recorrer la aplicación Angular/Electron, y por cada </w:t>
      </w:r>
      <w:r w:rsidR="00381160">
        <w:t>archivo</w:t>
      </w:r>
      <w:r>
        <w:t xml:space="preserve"> HTML que encontramos</w:t>
      </w:r>
      <w:r w:rsidR="004761F6">
        <w:t xml:space="preserve"> lo parseamos</w:t>
      </w:r>
      <w:r>
        <w:t>,</w:t>
      </w:r>
      <w:r w:rsidR="00627682">
        <w:t xml:space="preserve"> y luego</w:t>
      </w:r>
      <w:r>
        <w:t xml:space="preserve"> nuestra </w:t>
      </w:r>
      <w:r>
        <w:rPr>
          <w:i/>
        </w:rPr>
        <w:t>toolkit</w:t>
      </w:r>
      <w:r>
        <w:t xml:space="preserve"> va a </w:t>
      </w:r>
      <w:r w:rsidR="00C021D4">
        <w:t>crear</w:t>
      </w:r>
      <w:r>
        <w:t xml:space="preserve"> </w:t>
      </w:r>
      <w:r w:rsidR="00C021D4">
        <w:t>un fichero correspondiente a esa página</w:t>
      </w:r>
      <w:r w:rsidR="009D6F90">
        <w:t>.</w:t>
      </w:r>
    </w:p>
    <w:p w14:paraId="2FDD105D" w14:textId="16B631CE" w:rsidR="00627682" w:rsidRDefault="00627682" w:rsidP="007517BE">
      <w:r>
        <w:t xml:space="preserve">En la siguiente ilustración podemos ver un ejemplo de fichero generado por nuestra </w:t>
      </w:r>
      <w:r>
        <w:rPr>
          <w:i/>
        </w:rPr>
        <w:t>toolkit</w:t>
      </w:r>
      <w:r w:rsidR="00F55E5D">
        <w:t>:</w:t>
      </w:r>
    </w:p>
    <w:p w14:paraId="22A8EDD5" w14:textId="77777777" w:rsidR="00F55E5D" w:rsidRDefault="00F55E5D" w:rsidP="00F55E5D">
      <w:pPr>
        <w:keepNext/>
        <w:jc w:val="center"/>
      </w:pPr>
      <w:r>
        <w:rPr>
          <w:noProof/>
        </w:rPr>
        <w:drawing>
          <wp:inline distT="0" distB="0" distL="0" distR="0" wp14:anchorId="43341B32" wp14:editId="20001EB6">
            <wp:extent cx="5095875" cy="2907921"/>
            <wp:effectExtent l="0" t="0" r="0" b="698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102833" cy="2911891"/>
                    </a:xfrm>
                    <a:prstGeom prst="rect">
                      <a:avLst/>
                    </a:prstGeom>
                  </pic:spPr>
                </pic:pic>
              </a:graphicData>
            </a:graphic>
          </wp:inline>
        </w:drawing>
      </w:r>
    </w:p>
    <w:p w14:paraId="66A17809" w14:textId="0DD15557" w:rsidR="00F55E5D" w:rsidRDefault="00F55E5D" w:rsidP="00F55E5D">
      <w:pPr>
        <w:pStyle w:val="Descripcin"/>
        <w:jc w:val="center"/>
      </w:pPr>
      <w:bookmarkStart w:id="43" w:name="_Toc12870787"/>
      <w:r>
        <w:t xml:space="preserve">Ilustración </w:t>
      </w:r>
      <w:r w:rsidR="00A91629">
        <w:rPr>
          <w:noProof/>
        </w:rPr>
        <w:fldChar w:fldCharType="begin"/>
      </w:r>
      <w:r w:rsidR="00A91629">
        <w:rPr>
          <w:noProof/>
        </w:rPr>
        <w:instrText xml:space="preserve"> SEQ Ilustración \* ARABIC </w:instrText>
      </w:r>
      <w:r w:rsidR="00A91629">
        <w:rPr>
          <w:noProof/>
        </w:rPr>
        <w:fldChar w:fldCharType="separate"/>
      </w:r>
      <w:r w:rsidR="004B5B0B">
        <w:rPr>
          <w:noProof/>
        </w:rPr>
        <w:t>11</w:t>
      </w:r>
      <w:r w:rsidR="00A91629">
        <w:rPr>
          <w:noProof/>
        </w:rPr>
        <w:fldChar w:fldCharType="end"/>
      </w:r>
      <w:r>
        <w:t xml:space="preserve"> - Fichero generado por TestingAWE</w:t>
      </w:r>
      <w:bookmarkEnd w:id="43"/>
    </w:p>
    <w:p w14:paraId="782B7D42" w14:textId="7C2F4396" w:rsidR="0040694E" w:rsidRPr="0040694E" w:rsidRDefault="0040694E" w:rsidP="0040694E">
      <w:r>
        <w:t xml:space="preserve">Como podemos observar en la anterior ilustración nos genera el </w:t>
      </w:r>
      <w:r w:rsidR="00E565DC">
        <w:t>objeto</w:t>
      </w:r>
      <w:r>
        <w:t xml:space="preserve"> necesario para cada elemento HTML identificado en la página correspondiente.</w:t>
      </w:r>
    </w:p>
    <w:p w14:paraId="22FB155F" w14:textId="29859FD7" w:rsidR="00232880" w:rsidRDefault="002C0746" w:rsidP="00A00199">
      <w:r>
        <w:t>E</w:t>
      </w:r>
      <w:r w:rsidR="001E7705">
        <w:t>n esta fase hubo un</w:t>
      </w:r>
      <w:r>
        <w:t xml:space="preserve"> punto crítico ya que en Angular/Electron, puede haber elementos que se genera</w:t>
      </w:r>
      <w:r w:rsidR="00CE6252">
        <w:t>n</w:t>
      </w:r>
      <w:r>
        <w:t xml:space="preserve"> dinámicamente</w:t>
      </w:r>
      <w:r w:rsidR="00CE6252">
        <w:t>, es decir, que su id se calcula de forma dinámica cuando la aplicación se ejecuta, sin embargo, el parser identifica los elementos del fichero HTML, es decir, un fichero de texto plano que no está siendo ejecutado.</w:t>
      </w:r>
    </w:p>
    <w:p w14:paraId="65DA5F62" w14:textId="77777777" w:rsidR="00CB2D38" w:rsidRDefault="00232880" w:rsidP="00CB2D38">
      <w:r>
        <w:t>La solución por la que nos decantamos fue, a la hora de parsear clasificar los elementos HTML dependiendo de si su id es dinámico o no. Gracias a esta clasificación a la hora de generar los ficheros lo hacemos de dos formas distintas:</w:t>
      </w:r>
    </w:p>
    <w:p w14:paraId="211DE218" w14:textId="41EF1FE3" w:rsidR="00232880" w:rsidRDefault="00232880" w:rsidP="00CB2D38">
      <w:pPr>
        <w:pStyle w:val="Prrafodelista"/>
        <w:numPr>
          <w:ilvl w:val="0"/>
          <w:numId w:val="38"/>
        </w:numPr>
      </w:pPr>
      <w:r>
        <w:t>Si el</w:t>
      </w:r>
      <w:r w:rsidR="00E16F5A">
        <w:t xml:space="preserve"> id del</w:t>
      </w:r>
      <w:r>
        <w:t xml:space="preserve"> elemento es estático, instanciamos un objeto del tipo de elemento HTML que se ha identificad</w:t>
      </w:r>
      <w:r w:rsidR="00002346">
        <w:t>o</w:t>
      </w:r>
      <w:r>
        <w:t xml:space="preserve">, ya que su id (necesario para </w:t>
      </w:r>
      <w:r>
        <w:lastRenderedPageBreak/>
        <w:t>poder identificar el objeto a la hora de hacer pruebas) no va a cambiar durante la ejecución.</w:t>
      </w:r>
    </w:p>
    <w:p w14:paraId="212CC2C8" w14:textId="1EF5C174" w:rsidR="00B749BA" w:rsidRDefault="00232880" w:rsidP="00232880">
      <w:pPr>
        <w:pStyle w:val="Prrafodelista"/>
        <w:numPr>
          <w:ilvl w:val="0"/>
          <w:numId w:val="37"/>
        </w:numPr>
      </w:pPr>
      <w:r>
        <w:t xml:space="preserve">Si el </w:t>
      </w:r>
      <w:r w:rsidR="004C129C">
        <w:t xml:space="preserve">id del </w:t>
      </w:r>
      <w:r>
        <w:t>elemento es dinámico,</w:t>
      </w:r>
      <w:r w:rsidR="00D73CEE">
        <w:t xml:space="preserve"> seguimos instanciando un objeto, pero el procedimiento cambia, ya que ahora para obtener un objeto correspondiente a ese elemento lo que se hace es proporcionar un método, el cual se le pasa por parámetro el “valor” distintivo del id, dicho valor se lo tiene que proporcionar el usuario cuando vaya a realizar las pruebas.</w:t>
      </w:r>
    </w:p>
    <w:p w14:paraId="4224A545" w14:textId="77777777" w:rsidR="00B749BA" w:rsidRDefault="00B749BA" w:rsidP="00B749BA">
      <w:r>
        <w:t>A continuación, se va a explicar el cómo se genera el fichero cuando es un elemento HTML con id estático o dinámico, y cómo el usuario va a tener que hacer uso de dicho fichero.</w:t>
      </w:r>
    </w:p>
    <w:tbl>
      <w:tblPr>
        <w:tblStyle w:val="Tablaconcuadrcula"/>
        <w:tblW w:w="0" w:type="auto"/>
        <w:tblLook w:val="04A0" w:firstRow="1" w:lastRow="0" w:firstColumn="1" w:lastColumn="0" w:noHBand="0" w:noVBand="1"/>
      </w:tblPr>
      <w:tblGrid>
        <w:gridCol w:w="4812"/>
        <w:gridCol w:w="3692"/>
      </w:tblGrid>
      <w:tr w:rsidR="00B749BA" w14:paraId="628CD3A8" w14:textId="77777777" w:rsidTr="00A4168A">
        <w:tc>
          <w:tcPr>
            <w:tcW w:w="8494" w:type="dxa"/>
            <w:gridSpan w:val="2"/>
            <w:tcBorders>
              <w:left w:val="nil"/>
              <w:bottom w:val="single" w:sz="4" w:space="0" w:color="auto"/>
              <w:right w:val="nil"/>
            </w:tcBorders>
          </w:tcPr>
          <w:p w14:paraId="22278E5A" w14:textId="7DE123C4" w:rsidR="00B749BA" w:rsidRPr="00B749BA" w:rsidRDefault="00B749BA" w:rsidP="00B749BA">
            <w:pPr>
              <w:ind w:firstLine="0"/>
              <w:jc w:val="center"/>
              <w:rPr>
                <w:b/>
              </w:rPr>
            </w:pPr>
            <w:r>
              <w:rPr>
                <w:b/>
              </w:rPr>
              <w:t>Caso para elemento HTML con id estático</w:t>
            </w:r>
          </w:p>
        </w:tc>
      </w:tr>
      <w:tr w:rsidR="00517341" w14:paraId="75ABDEF4" w14:textId="77777777" w:rsidTr="00A4168A">
        <w:tc>
          <w:tcPr>
            <w:tcW w:w="4247" w:type="dxa"/>
            <w:tcBorders>
              <w:left w:val="nil"/>
              <w:bottom w:val="nil"/>
              <w:right w:val="nil"/>
            </w:tcBorders>
          </w:tcPr>
          <w:p w14:paraId="4FA0C060" w14:textId="3852D019" w:rsidR="00B749BA" w:rsidRDefault="00B749BA" w:rsidP="00B749BA">
            <w:pPr>
              <w:ind w:firstLine="0"/>
              <w:jc w:val="center"/>
            </w:pPr>
            <w:r>
              <w:t xml:space="preserve">Fichero </w:t>
            </w:r>
            <w:r w:rsidR="00C71C28">
              <w:t>Generado por TestingAWE</w:t>
            </w:r>
          </w:p>
        </w:tc>
        <w:tc>
          <w:tcPr>
            <w:tcW w:w="4247" w:type="dxa"/>
            <w:tcBorders>
              <w:left w:val="nil"/>
              <w:bottom w:val="nil"/>
              <w:right w:val="nil"/>
            </w:tcBorders>
          </w:tcPr>
          <w:p w14:paraId="650115BD" w14:textId="2BF4B606" w:rsidR="00B749BA" w:rsidRDefault="00C71C28" w:rsidP="00C71C28">
            <w:pPr>
              <w:ind w:firstLine="0"/>
              <w:jc w:val="center"/>
            </w:pPr>
            <w:r>
              <w:t>Fichero Test</w:t>
            </w:r>
          </w:p>
        </w:tc>
      </w:tr>
      <w:tr w:rsidR="00517341" w14:paraId="3C0C1E37" w14:textId="77777777" w:rsidTr="00A4168A">
        <w:tc>
          <w:tcPr>
            <w:tcW w:w="4247" w:type="dxa"/>
            <w:tcBorders>
              <w:top w:val="nil"/>
              <w:left w:val="nil"/>
              <w:right w:val="nil"/>
            </w:tcBorders>
          </w:tcPr>
          <w:p w14:paraId="5D953B0A" w14:textId="5559BFCE" w:rsidR="00B749BA" w:rsidRPr="00C71C28" w:rsidRDefault="00517341" w:rsidP="00C71C28">
            <w:pPr>
              <w:ind w:firstLine="0"/>
              <w:jc w:val="center"/>
            </w:pPr>
            <w:r>
              <w:rPr>
                <w:noProof/>
              </w:rPr>
              <w:drawing>
                <wp:inline distT="0" distB="0" distL="0" distR="0" wp14:anchorId="6F2020D8" wp14:editId="41E2324F">
                  <wp:extent cx="2968621" cy="142875"/>
                  <wp:effectExtent l="0" t="0" r="381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410853" cy="164159"/>
                          </a:xfrm>
                          <a:prstGeom prst="rect">
                            <a:avLst/>
                          </a:prstGeom>
                        </pic:spPr>
                      </pic:pic>
                    </a:graphicData>
                  </a:graphic>
                </wp:inline>
              </w:drawing>
            </w:r>
          </w:p>
        </w:tc>
        <w:tc>
          <w:tcPr>
            <w:tcW w:w="4247" w:type="dxa"/>
            <w:tcBorders>
              <w:top w:val="nil"/>
              <w:left w:val="nil"/>
              <w:right w:val="nil"/>
            </w:tcBorders>
          </w:tcPr>
          <w:p w14:paraId="4106C6F9" w14:textId="3993EAF8" w:rsidR="00B749BA" w:rsidRDefault="00517341" w:rsidP="00C71C28">
            <w:pPr>
              <w:keepNext/>
              <w:ind w:firstLine="0"/>
              <w:jc w:val="center"/>
            </w:pPr>
            <w:r>
              <w:rPr>
                <w:noProof/>
              </w:rPr>
              <w:drawing>
                <wp:inline distT="0" distB="0" distL="0" distR="0" wp14:anchorId="7AAA07BA" wp14:editId="46D7DF44">
                  <wp:extent cx="2247219" cy="142875"/>
                  <wp:effectExtent l="0" t="0" r="127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0754" b="13968"/>
                          <a:stretch/>
                        </pic:blipFill>
                        <pic:spPr bwMode="auto">
                          <a:xfrm>
                            <a:off x="0" y="0"/>
                            <a:ext cx="2327428" cy="147975"/>
                          </a:xfrm>
                          <a:prstGeom prst="rect">
                            <a:avLst/>
                          </a:prstGeom>
                          <a:ln>
                            <a:noFill/>
                          </a:ln>
                          <a:extLst>
                            <a:ext uri="{53640926-AAD7-44D8-BBD7-CCE9431645EC}">
                              <a14:shadowObscured xmlns:a14="http://schemas.microsoft.com/office/drawing/2010/main"/>
                            </a:ext>
                          </a:extLst>
                        </pic:spPr>
                      </pic:pic>
                    </a:graphicData>
                  </a:graphic>
                </wp:inline>
              </w:drawing>
            </w:r>
          </w:p>
        </w:tc>
      </w:tr>
    </w:tbl>
    <w:p w14:paraId="02846314" w14:textId="48A44B54" w:rsidR="00B749BA" w:rsidRDefault="00B749BA" w:rsidP="00B749BA">
      <w:pPr>
        <w:pStyle w:val="Descripcin"/>
        <w:jc w:val="center"/>
      </w:pPr>
      <w:bookmarkStart w:id="44" w:name="_Toc12870774"/>
      <w:r>
        <w:t xml:space="preserve">Tabla </w:t>
      </w:r>
      <w:r w:rsidR="003D17C4">
        <w:rPr>
          <w:noProof/>
        </w:rPr>
        <w:fldChar w:fldCharType="begin"/>
      </w:r>
      <w:r w:rsidR="003D17C4">
        <w:rPr>
          <w:noProof/>
        </w:rPr>
        <w:instrText xml:space="preserve"> SEQ Tabla \* ARABIC </w:instrText>
      </w:r>
      <w:r w:rsidR="003D17C4">
        <w:rPr>
          <w:noProof/>
        </w:rPr>
        <w:fldChar w:fldCharType="separate"/>
      </w:r>
      <w:r w:rsidR="004B5B0B">
        <w:rPr>
          <w:noProof/>
        </w:rPr>
        <w:t>2</w:t>
      </w:r>
      <w:r w:rsidR="003D17C4">
        <w:rPr>
          <w:noProof/>
        </w:rPr>
        <w:fldChar w:fldCharType="end"/>
      </w:r>
      <w:r>
        <w:t xml:space="preserve"> - Generación del fichero para elemento estático</w:t>
      </w:r>
      <w:bookmarkEnd w:id="44"/>
    </w:p>
    <w:p w14:paraId="7734E804" w14:textId="5269AF5C" w:rsidR="00D90823" w:rsidRPr="00C71C28" w:rsidRDefault="00643486" w:rsidP="00520E4C">
      <w:r>
        <w:t>Como podemos apreciar en este caso,</w:t>
      </w:r>
      <w:r w:rsidR="008A782E">
        <w:t xml:space="preserve"> importando el objeto generado por TestingAWE ya podemos hacer uso del mismo en el test.</w:t>
      </w:r>
    </w:p>
    <w:tbl>
      <w:tblPr>
        <w:tblStyle w:val="Tablaconcuadrcula"/>
        <w:tblW w:w="0" w:type="auto"/>
        <w:tblLook w:val="04A0" w:firstRow="1" w:lastRow="0" w:firstColumn="1" w:lastColumn="0" w:noHBand="0" w:noVBand="1"/>
      </w:tblPr>
      <w:tblGrid>
        <w:gridCol w:w="4778"/>
        <w:gridCol w:w="3726"/>
      </w:tblGrid>
      <w:tr w:rsidR="00C71C28" w:rsidRPr="00B749BA" w14:paraId="75AEB39E" w14:textId="77777777" w:rsidTr="00A4168A">
        <w:tc>
          <w:tcPr>
            <w:tcW w:w="8494" w:type="dxa"/>
            <w:gridSpan w:val="2"/>
            <w:tcBorders>
              <w:left w:val="nil"/>
              <w:bottom w:val="single" w:sz="4" w:space="0" w:color="auto"/>
              <w:right w:val="nil"/>
            </w:tcBorders>
          </w:tcPr>
          <w:p w14:paraId="02CC60EA" w14:textId="20ACE6C4" w:rsidR="00C71C28" w:rsidRPr="00B749BA" w:rsidRDefault="00C71C28" w:rsidP="00CF3AC9">
            <w:pPr>
              <w:ind w:firstLine="0"/>
              <w:jc w:val="center"/>
              <w:rPr>
                <w:b/>
              </w:rPr>
            </w:pPr>
            <w:r>
              <w:rPr>
                <w:b/>
              </w:rPr>
              <w:t>Caso para elemento HTML con id dinámico</w:t>
            </w:r>
          </w:p>
        </w:tc>
      </w:tr>
      <w:tr w:rsidR="00525E89" w14:paraId="12F7F327" w14:textId="77777777" w:rsidTr="00A4168A">
        <w:tc>
          <w:tcPr>
            <w:tcW w:w="4673" w:type="dxa"/>
            <w:tcBorders>
              <w:left w:val="nil"/>
              <w:bottom w:val="nil"/>
              <w:right w:val="nil"/>
            </w:tcBorders>
          </w:tcPr>
          <w:p w14:paraId="4A2DA099" w14:textId="77777777" w:rsidR="00C71C28" w:rsidRDefault="00C71C28" w:rsidP="00CF3AC9">
            <w:pPr>
              <w:ind w:firstLine="0"/>
              <w:jc w:val="center"/>
            </w:pPr>
            <w:r>
              <w:t>Fichero Generado por TestingAWE</w:t>
            </w:r>
          </w:p>
        </w:tc>
        <w:tc>
          <w:tcPr>
            <w:tcW w:w="3821" w:type="dxa"/>
            <w:tcBorders>
              <w:left w:val="nil"/>
              <w:bottom w:val="nil"/>
              <w:right w:val="nil"/>
            </w:tcBorders>
          </w:tcPr>
          <w:p w14:paraId="5376E339" w14:textId="77777777" w:rsidR="00C71C28" w:rsidRDefault="00C71C28" w:rsidP="00CF3AC9">
            <w:pPr>
              <w:ind w:firstLine="0"/>
              <w:jc w:val="center"/>
            </w:pPr>
            <w:r>
              <w:t>Fichero Test</w:t>
            </w:r>
          </w:p>
        </w:tc>
      </w:tr>
      <w:tr w:rsidR="00525E89" w14:paraId="6BD49534" w14:textId="77777777" w:rsidTr="00A4168A">
        <w:tc>
          <w:tcPr>
            <w:tcW w:w="4673" w:type="dxa"/>
            <w:tcBorders>
              <w:top w:val="nil"/>
              <w:left w:val="nil"/>
              <w:right w:val="nil"/>
            </w:tcBorders>
          </w:tcPr>
          <w:p w14:paraId="4D37D2CB" w14:textId="230784F1" w:rsidR="00C71C28" w:rsidRPr="00C71C28" w:rsidRDefault="00190E0A" w:rsidP="00CF3AC9">
            <w:pPr>
              <w:ind w:firstLine="0"/>
              <w:jc w:val="center"/>
            </w:pPr>
            <w:r>
              <w:rPr>
                <w:noProof/>
              </w:rPr>
              <w:drawing>
                <wp:inline distT="0" distB="0" distL="0" distR="0" wp14:anchorId="7283D2F6" wp14:editId="18278A3F">
                  <wp:extent cx="2971800" cy="4953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008190" cy="501365"/>
                          </a:xfrm>
                          <a:prstGeom prst="rect">
                            <a:avLst/>
                          </a:prstGeom>
                        </pic:spPr>
                      </pic:pic>
                    </a:graphicData>
                  </a:graphic>
                </wp:inline>
              </w:drawing>
            </w:r>
          </w:p>
        </w:tc>
        <w:tc>
          <w:tcPr>
            <w:tcW w:w="3821" w:type="dxa"/>
            <w:tcBorders>
              <w:top w:val="nil"/>
              <w:left w:val="nil"/>
              <w:right w:val="nil"/>
            </w:tcBorders>
          </w:tcPr>
          <w:p w14:paraId="2A93F13F" w14:textId="6CE34BC9" w:rsidR="005E6162" w:rsidRDefault="00525E89" w:rsidP="005E6162">
            <w:pPr>
              <w:keepNext/>
              <w:ind w:firstLine="0"/>
              <w:jc w:val="left"/>
            </w:pPr>
            <w:r>
              <w:rPr>
                <w:noProof/>
              </w:rPr>
              <w:drawing>
                <wp:inline distT="0" distB="0" distL="0" distR="0" wp14:anchorId="66DF4DBC" wp14:editId="6AB0EFD5">
                  <wp:extent cx="2281405" cy="157480"/>
                  <wp:effectExtent l="0" t="0" r="508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2668330" cy="184189"/>
                          </a:xfrm>
                          <a:prstGeom prst="rect">
                            <a:avLst/>
                          </a:prstGeom>
                        </pic:spPr>
                      </pic:pic>
                    </a:graphicData>
                  </a:graphic>
                </wp:inline>
              </w:drawing>
            </w:r>
          </w:p>
          <w:p w14:paraId="719E955A" w14:textId="641AF624" w:rsidR="00C71C28" w:rsidRDefault="00525E89" w:rsidP="005E6162">
            <w:pPr>
              <w:keepNext/>
              <w:ind w:firstLine="0"/>
              <w:jc w:val="left"/>
            </w:pPr>
            <w:r>
              <w:rPr>
                <w:noProof/>
              </w:rPr>
              <w:drawing>
                <wp:inline distT="0" distB="0" distL="0" distR="0" wp14:anchorId="7961BBEF" wp14:editId="45DADD27">
                  <wp:extent cx="2190284" cy="144145"/>
                  <wp:effectExtent l="0" t="0" r="635" b="825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313844" cy="152277"/>
                          </a:xfrm>
                          <a:prstGeom prst="rect">
                            <a:avLst/>
                          </a:prstGeom>
                        </pic:spPr>
                      </pic:pic>
                    </a:graphicData>
                  </a:graphic>
                </wp:inline>
              </w:drawing>
            </w:r>
          </w:p>
        </w:tc>
      </w:tr>
    </w:tbl>
    <w:p w14:paraId="799A1BA8" w14:textId="596F78E6" w:rsidR="00C71C28" w:rsidRDefault="00C71C28" w:rsidP="00C71C28">
      <w:pPr>
        <w:pStyle w:val="Descripcin"/>
        <w:jc w:val="center"/>
      </w:pPr>
      <w:bookmarkStart w:id="45" w:name="_Toc12870775"/>
      <w:r>
        <w:t xml:space="preserve">Tabla </w:t>
      </w:r>
      <w:r w:rsidR="003D17C4">
        <w:rPr>
          <w:noProof/>
        </w:rPr>
        <w:fldChar w:fldCharType="begin"/>
      </w:r>
      <w:r w:rsidR="003D17C4">
        <w:rPr>
          <w:noProof/>
        </w:rPr>
        <w:instrText xml:space="preserve"> SEQ Tabla \* ARABIC </w:instrText>
      </w:r>
      <w:r w:rsidR="003D17C4">
        <w:rPr>
          <w:noProof/>
        </w:rPr>
        <w:fldChar w:fldCharType="separate"/>
      </w:r>
      <w:r w:rsidR="004B5B0B">
        <w:rPr>
          <w:noProof/>
        </w:rPr>
        <w:t>3</w:t>
      </w:r>
      <w:r w:rsidR="003D17C4">
        <w:rPr>
          <w:noProof/>
        </w:rPr>
        <w:fldChar w:fldCharType="end"/>
      </w:r>
      <w:r>
        <w:t xml:space="preserve"> - Generación del fichero para elemento dinámico</w:t>
      </w:r>
      <w:bookmarkEnd w:id="45"/>
    </w:p>
    <w:p w14:paraId="4363EDE4" w14:textId="4E9DFB35" w:rsidR="00520E4C" w:rsidRPr="00520E4C" w:rsidRDefault="00520E4C" w:rsidP="002F6562">
      <w:r>
        <w:t>Cuando e</w:t>
      </w:r>
      <w:r w:rsidR="00DC2EF7">
        <w:t>l</w:t>
      </w:r>
      <w:r>
        <w:t xml:space="preserve"> id es dinámico, no podemos hacer uso del objeto generado por TestingAWE directamente, </w:t>
      </w:r>
      <w:r w:rsidR="00504576">
        <w:t>sino que es el usuario quien debe instanciar el objeto a partir del método que le proporciona</w:t>
      </w:r>
      <w:r w:rsidR="002F6562">
        <w:t xml:space="preserve"> la </w:t>
      </w:r>
      <w:r w:rsidR="002F6562">
        <w:rPr>
          <w:i/>
        </w:rPr>
        <w:t>toolkit</w:t>
      </w:r>
      <w:r w:rsidR="00504576">
        <w:t>.</w:t>
      </w:r>
    </w:p>
    <w:p w14:paraId="1523ED9D" w14:textId="77777777" w:rsidR="001E7705" w:rsidRDefault="001E7705" w:rsidP="00CB2D38"/>
    <w:p w14:paraId="2F592C9D" w14:textId="5CE312BA" w:rsidR="00FE0E14" w:rsidRDefault="00C346FB" w:rsidP="00C346FB">
      <w:r>
        <w:lastRenderedPageBreak/>
        <w:t>Para terminar con este apartado, cabe mencionar que los ficheros generados no se realizan de forma manual, sino que es el usuario quién los genera de forma automática</w:t>
      </w:r>
      <w:r w:rsidR="002A3346">
        <w:t>, lo cual nos permite reducir el tiempo</w:t>
      </w:r>
      <w:r>
        <w:t>.</w:t>
      </w:r>
    </w:p>
    <w:p w14:paraId="4D6953DA" w14:textId="64904861" w:rsidR="001E7705" w:rsidRDefault="00FE0E14" w:rsidP="00C346FB">
      <w:r>
        <w:t xml:space="preserve">Para que esta automatización tenga éxito </w:t>
      </w:r>
      <w:r w:rsidR="001E5822">
        <w:t>hay que hacer uso de un fichero de configuración, el saber cómo se tiene que configurar dicho fichero viene explicado de forma detalla en los anexos.</w:t>
      </w:r>
    </w:p>
    <w:p w14:paraId="37BB0E25" w14:textId="0E358EC1" w:rsidR="00FD5950" w:rsidRDefault="00FD5950" w:rsidP="00FA1C2D">
      <w:pPr>
        <w:pStyle w:val="Ttulo2"/>
      </w:pPr>
      <w:bookmarkStart w:id="46" w:name="_Toc12870766"/>
      <w:r>
        <w:t>Testing</w:t>
      </w:r>
      <w:bookmarkEnd w:id="46"/>
    </w:p>
    <w:p w14:paraId="37B2299A" w14:textId="6C1DBF1B" w:rsidR="00046A61" w:rsidRDefault="00046A61" w:rsidP="00046A61">
      <w:r>
        <w:t>Las pruebas que se han realizado en este proyecto son:</w:t>
      </w:r>
    </w:p>
    <w:p w14:paraId="4C396E09" w14:textId="57D3EB2B" w:rsidR="00046A61" w:rsidRDefault="00046A61" w:rsidP="00046A61">
      <w:pPr>
        <w:pStyle w:val="Prrafodelista"/>
        <w:numPr>
          <w:ilvl w:val="0"/>
          <w:numId w:val="37"/>
        </w:numPr>
      </w:pPr>
      <w:r>
        <w:t>Pruebas unitarias.</w:t>
      </w:r>
    </w:p>
    <w:p w14:paraId="7C90BDF2" w14:textId="5776FA52" w:rsidR="00046A61" w:rsidRDefault="00046A61" w:rsidP="00046A61">
      <w:pPr>
        <w:pStyle w:val="Prrafodelista"/>
        <w:numPr>
          <w:ilvl w:val="0"/>
          <w:numId w:val="37"/>
        </w:numPr>
      </w:pPr>
      <w:r>
        <w:t>Prueba de integración.</w:t>
      </w:r>
    </w:p>
    <w:p w14:paraId="0A6DF0FC" w14:textId="729DCF83" w:rsidR="00046A61" w:rsidRDefault="00046A61" w:rsidP="00046A61">
      <w:pPr>
        <w:pStyle w:val="Prrafodelista"/>
        <w:numPr>
          <w:ilvl w:val="0"/>
          <w:numId w:val="37"/>
        </w:numPr>
      </w:pPr>
      <w:r>
        <w:t xml:space="preserve">Pruebas </w:t>
      </w:r>
      <w:r>
        <w:rPr>
          <w:i/>
        </w:rPr>
        <w:t>end-to-end</w:t>
      </w:r>
      <w:r>
        <w:t>.</w:t>
      </w:r>
    </w:p>
    <w:p w14:paraId="2B2EB7DF" w14:textId="08AF5689" w:rsidR="0062697B" w:rsidRDefault="004D7AFD" w:rsidP="0062697B">
      <w:r>
        <w:t xml:space="preserve">Para la parte de la automatización, se han realizado tanto pruebas unitarias como pruebas de integración, ya que esta parte no tiene la necesidad de lanzar Spectron para poder realizar </w:t>
      </w:r>
      <w:r w:rsidR="000443D9">
        <w:t>test</w:t>
      </w:r>
      <w:r>
        <w:t>.</w:t>
      </w:r>
    </w:p>
    <w:p w14:paraId="3F8C248E" w14:textId="6A2466D6" w:rsidR="000F2413" w:rsidRDefault="000F2413" w:rsidP="0062697B">
      <w:r>
        <w:t>Dichas pruebas se encuentran dentro del módulo de TestingAWE.</w:t>
      </w:r>
    </w:p>
    <w:p w14:paraId="7AB9CC47" w14:textId="118A0978" w:rsidR="003A1641" w:rsidRDefault="003A1641" w:rsidP="0062697B">
      <w:r>
        <w:t xml:space="preserve">Respecto a la parte de la librería, solamente se han podido hacer pruebas </w:t>
      </w:r>
      <w:r>
        <w:rPr>
          <w:i/>
        </w:rPr>
        <w:t>end-to-end</w:t>
      </w:r>
      <w:r>
        <w:t xml:space="preserve">, ya que para poder </w:t>
      </w:r>
      <w:r w:rsidRPr="003A1641">
        <w:rPr>
          <w:i/>
        </w:rPr>
        <w:t>testear</w:t>
      </w:r>
      <w:r>
        <w:t xml:space="preserve"> esta</w:t>
      </w:r>
      <w:r w:rsidR="007D6377">
        <w:t xml:space="preserve"> funcionalidad necesitamos lanzar Spectron, y para lanzar éste necesitamos una aplicación Angular/Electron.</w:t>
      </w:r>
    </w:p>
    <w:p w14:paraId="7799FF61" w14:textId="0ECB08B7" w:rsidR="000F2413" w:rsidRPr="000F2413" w:rsidRDefault="000F2413" w:rsidP="0062697B">
      <w:r>
        <w:t xml:space="preserve">Estas pruebas no se encuentran dentro del módulo de TestingAWE, ya que para poder probarlo tuvimos que desarrollar una aplicación Angular/Electron con todos los elementos HTML que soporta nuestra </w:t>
      </w:r>
      <w:r>
        <w:rPr>
          <w:i/>
        </w:rPr>
        <w:t>toolkit</w:t>
      </w:r>
      <w:r>
        <w:t xml:space="preserve">, y después tuvimos que crear los test </w:t>
      </w:r>
      <w:r>
        <w:rPr>
          <w:i/>
        </w:rPr>
        <w:t>end-to-end</w:t>
      </w:r>
      <w:r>
        <w:t xml:space="preserve"> para comprobar que para cada elemento </w:t>
      </w:r>
      <w:r w:rsidR="00350657">
        <w:t>los métodos</w:t>
      </w:r>
      <w:r>
        <w:t xml:space="preserve"> que tiene asociados funcionan correctamente.</w:t>
      </w:r>
    </w:p>
    <w:p w14:paraId="0CEA04A6" w14:textId="77777777" w:rsidR="006F09DF" w:rsidRDefault="006F09DF" w:rsidP="006F09DF">
      <w:pPr>
        <w:pStyle w:val="Ttulo2"/>
      </w:pPr>
      <w:bookmarkStart w:id="47" w:name="_Toc12870767"/>
      <w:r>
        <w:t>Publicación</w:t>
      </w:r>
      <w:bookmarkEnd w:id="47"/>
    </w:p>
    <w:p w14:paraId="7111202E" w14:textId="14B4C919" w:rsidR="00FA1C2D" w:rsidRDefault="00565422" w:rsidP="00047C4A">
      <w:r>
        <w:t xml:space="preserve">Una vez finalizada toda la fase de desarrollo, </w:t>
      </w:r>
      <w:r w:rsidR="005A38A2">
        <w:t xml:space="preserve">la </w:t>
      </w:r>
      <w:r w:rsidR="005A38A2">
        <w:rPr>
          <w:i/>
        </w:rPr>
        <w:t xml:space="preserve">toolkit </w:t>
      </w:r>
      <w:r w:rsidR="005A38A2">
        <w:t>se publicó en la plataforma NPM, en ella se encuentran todos los paquetes de Node.</w:t>
      </w:r>
    </w:p>
    <w:p w14:paraId="58A1B3E9" w14:textId="7DB3D235" w:rsidR="005A38A2" w:rsidRDefault="005A38A2" w:rsidP="00047C4A">
      <w:r>
        <w:t>NPM permite que con una sola línea de código en la consola, pod</w:t>
      </w:r>
      <w:r w:rsidR="000E4465">
        <w:t>a</w:t>
      </w:r>
      <w:r>
        <w:t>mos obtener cualquier librería</w:t>
      </w:r>
      <w:r w:rsidR="006F0BE3">
        <w:t>.</w:t>
      </w:r>
      <w:r>
        <w:t xml:space="preserve"> </w:t>
      </w:r>
      <w:r w:rsidR="006F0BE3">
        <w:t xml:space="preserve">Gracias a esto </w:t>
      </w:r>
      <w:r>
        <w:t>TestingAWE tiene</w:t>
      </w:r>
      <w:r w:rsidR="006F0BE3">
        <w:t xml:space="preserve"> una instalación muy sencilla.</w:t>
      </w:r>
    </w:p>
    <w:p w14:paraId="34E25D99" w14:textId="77777777" w:rsidR="002D1B83" w:rsidRDefault="002D1B83" w:rsidP="002D1B83">
      <w:pPr>
        <w:keepNext/>
        <w:ind w:firstLine="0"/>
      </w:pPr>
      <w:r>
        <w:rPr>
          <w:noProof/>
        </w:rPr>
        <w:lastRenderedPageBreak/>
        <w:drawing>
          <wp:inline distT="0" distB="0" distL="0" distR="0" wp14:anchorId="5696B18D" wp14:editId="042DF01E">
            <wp:extent cx="5400040" cy="3350895"/>
            <wp:effectExtent l="0" t="0" r="0" b="190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420660" cy="3363690"/>
                    </a:xfrm>
                    <a:prstGeom prst="rect">
                      <a:avLst/>
                    </a:prstGeom>
                  </pic:spPr>
                </pic:pic>
              </a:graphicData>
            </a:graphic>
          </wp:inline>
        </w:drawing>
      </w:r>
    </w:p>
    <w:p w14:paraId="769438C1" w14:textId="30E95199" w:rsidR="00602FB6" w:rsidRDefault="002D1B83" w:rsidP="002D1B83">
      <w:pPr>
        <w:pStyle w:val="Descripcin"/>
        <w:jc w:val="center"/>
        <w:rPr>
          <w:color w:val="FF0000"/>
        </w:rPr>
      </w:pPr>
      <w:bookmarkStart w:id="48" w:name="_Toc12870788"/>
      <w:r>
        <w:t xml:space="preserve">Ilustración </w:t>
      </w:r>
      <w:r w:rsidR="0000258A">
        <w:rPr>
          <w:noProof/>
        </w:rPr>
        <w:fldChar w:fldCharType="begin"/>
      </w:r>
      <w:r w:rsidR="0000258A">
        <w:rPr>
          <w:noProof/>
        </w:rPr>
        <w:instrText xml:space="preserve"> SEQ Ilustración \* ARABIC </w:instrText>
      </w:r>
      <w:r w:rsidR="0000258A">
        <w:rPr>
          <w:noProof/>
        </w:rPr>
        <w:fldChar w:fldCharType="separate"/>
      </w:r>
      <w:r w:rsidR="004B5B0B">
        <w:rPr>
          <w:noProof/>
        </w:rPr>
        <w:t>12</w:t>
      </w:r>
      <w:r w:rsidR="0000258A">
        <w:rPr>
          <w:noProof/>
        </w:rPr>
        <w:fldChar w:fldCharType="end"/>
      </w:r>
      <w:r>
        <w:t xml:space="preserve"> - Módulo TestingAWE en NPM</w:t>
      </w:r>
      <w:bookmarkEnd w:id="48"/>
    </w:p>
    <w:p w14:paraId="5696ED93" w14:textId="798ED794" w:rsidR="009E1E6A" w:rsidRPr="00602FB6" w:rsidRDefault="009E1E6A" w:rsidP="009E1E6A">
      <w:r>
        <w:t>Para finalizar, se ha creado un canal de YouTube</w:t>
      </w:r>
      <w:r w:rsidR="00EC0A46">
        <w:t xml:space="preserve"> </w:t>
      </w:r>
      <w:r w:rsidR="00EC0A46">
        <w:fldChar w:fldCharType="begin"/>
      </w:r>
      <w:r w:rsidR="00EC0A46">
        <w:instrText xml:space="preserve"> ADDIN ZOTERO_ITEM CSL_CITATION {"citationID":"PDoAELkm","properties":{"formattedCitation":"[6]","plainCitation":"[6]","noteIndex":0},"citationItems":[{"id":112,"uris":["http://zotero.org/users/local/0nWuOkQL/items/AZGYQ7BJ"],"uri":["http://zotero.org/users/local/0nWuOkQL/items/AZGYQ7BJ"],"itemData":{"id":112,"type":"webpage","title":"YouTube TestingAWE Oficial","container-title":"YouTube","URL":"https://www.youtube.com/channel/UCqUSDpoDw3RbqPb6PjAAnBA","language":"es-ES","accessed":{"date-parts":[["2019",6,25]]}}}],"schema":"https://github.com/citation-style-language/schema/raw/master/csl-citation.json"} </w:instrText>
      </w:r>
      <w:r w:rsidR="00EC0A46">
        <w:fldChar w:fldCharType="separate"/>
      </w:r>
      <w:r w:rsidR="00EC0A46" w:rsidRPr="00EC0A46">
        <w:t>[6]</w:t>
      </w:r>
      <w:r w:rsidR="00EC0A46">
        <w:fldChar w:fldCharType="end"/>
      </w:r>
      <w:r>
        <w:t xml:space="preserve"> en el cual se explica los requisitos para el uso de TestingAWE, el cómo se puede instalar, </w:t>
      </w:r>
      <w:r w:rsidR="000955E9">
        <w:t>configurar y utilizar</w:t>
      </w:r>
      <w:r>
        <w:t>.</w:t>
      </w:r>
    </w:p>
    <w:p w14:paraId="2E0F30E1" w14:textId="77777777" w:rsidR="00FA1C2D" w:rsidRDefault="00FA1C2D" w:rsidP="00FA1C2D"/>
    <w:p w14:paraId="44A1B8B3" w14:textId="77777777" w:rsidR="00FA1C2D" w:rsidRPr="00602FB6" w:rsidRDefault="00FA1C2D" w:rsidP="00FA1C2D">
      <w:pPr>
        <w:spacing w:before="0" w:after="160"/>
        <w:ind w:firstLine="0"/>
        <w:jc w:val="left"/>
        <w:rPr>
          <w:color w:val="FF0000"/>
        </w:rPr>
        <w:sectPr w:rsidR="00FA1C2D" w:rsidRPr="00602FB6" w:rsidSect="00F83239">
          <w:headerReference w:type="default" r:id="rId78"/>
          <w:pgSz w:w="11906" w:h="16838"/>
          <w:pgMar w:top="1417" w:right="1701" w:bottom="1417" w:left="1701" w:header="708" w:footer="708" w:gutter="0"/>
          <w:cols w:space="708"/>
          <w:titlePg/>
          <w:docGrid w:linePitch="360"/>
        </w:sectPr>
      </w:pPr>
    </w:p>
    <w:p w14:paraId="6AEE55F5" w14:textId="162E1E16" w:rsidR="00FA1C2D" w:rsidRDefault="00FA1C2D" w:rsidP="00FA1C2D">
      <w:pPr>
        <w:spacing w:before="0" w:after="160"/>
        <w:ind w:firstLine="0"/>
        <w:jc w:val="left"/>
      </w:pPr>
    </w:p>
    <w:p w14:paraId="0244E758" w14:textId="77777777" w:rsidR="00930B31" w:rsidRDefault="00930B31" w:rsidP="00FA1C2D">
      <w:pPr>
        <w:spacing w:before="0" w:after="160"/>
        <w:ind w:firstLine="0"/>
        <w:jc w:val="left"/>
      </w:pPr>
    </w:p>
    <w:tbl>
      <w:tblPr>
        <w:tblStyle w:val="Tablaconcuadrcula"/>
        <w:tblW w:w="0" w:type="auto"/>
        <w:tblLook w:val="04A0" w:firstRow="1" w:lastRow="0" w:firstColumn="1" w:lastColumn="0" w:noHBand="0" w:noVBand="1"/>
      </w:tblPr>
      <w:tblGrid>
        <w:gridCol w:w="8494"/>
      </w:tblGrid>
      <w:tr w:rsidR="00FA1C2D" w14:paraId="11C5BCF2" w14:textId="77777777" w:rsidTr="00CF3AC9">
        <w:tc>
          <w:tcPr>
            <w:tcW w:w="8494" w:type="dxa"/>
            <w:tcBorders>
              <w:left w:val="nil"/>
              <w:right w:val="nil"/>
            </w:tcBorders>
          </w:tcPr>
          <w:p w14:paraId="1CCA23A2" w14:textId="41A969DD" w:rsidR="00FA1C2D" w:rsidRPr="00114B07" w:rsidRDefault="00FA1C2D" w:rsidP="00CF3AC9">
            <w:pPr>
              <w:pStyle w:val="Ttulo1"/>
              <w:jc w:val="center"/>
              <w:outlineLvl w:val="0"/>
            </w:pPr>
            <w:bookmarkStart w:id="49" w:name="_Toc12870768"/>
            <w:bookmarkStart w:id="50" w:name="_Hlk7352155"/>
            <w:r>
              <w:t>Trabajos relacionados</w:t>
            </w:r>
            <w:bookmarkEnd w:id="49"/>
          </w:p>
        </w:tc>
      </w:tr>
      <w:bookmarkEnd w:id="50"/>
    </w:tbl>
    <w:p w14:paraId="47536CD2" w14:textId="77777777" w:rsidR="00FA1C2D" w:rsidRDefault="00FA1C2D" w:rsidP="00FA1C2D">
      <w:pPr>
        <w:spacing w:before="0" w:after="160"/>
        <w:ind w:firstLine="0"/>
        <w:jc w:val="left"/>
      </w:pPr>
    </w:p>
    <w:p w14:paraId="4C971818" w14:textId="05C45366" w:rsidR="00585A40" w:rsidRDefault="00130C76" w:rsidP="00FA1C2D">
      <w:r>
        <w:t>Como bien comenté en la introducción de est</w:t>
      </w:r>
      <w:r w:rsidR="002524BD">
        <w:t xml:space="preserve">a memoria, a día de hoy no hay una tecnología que permite hacer lo que hace la </w:t>
      </w:r>
      <w:r w:rsidR="004852D9">
        <w:t>nuestra</w:t>
      </w:r>
      <w:r w:rsidR="002524BD">
        <w:t xml:space="preserve">, es decir, si queríamos hacer pruebas sobre una aplicación Angular/Electron, lo que debíamos hacer era descargar el </w:t>
      </w:r>
      <w:r w:rsidR="002524BD" w:rsidRPr="00695C1F">
        <w:rPr>
          <w:i/>
        </w:rPr>
        <w:t>framework</w:t>
      </w:r>
      <w:r w:rsidR="002524BD">
        <w:t xml:space="preserve"> de pruebas, múltiples librerías, aprender a manejarnos con todas ellas y a desarrollar código.</w:t>
      </w:r>
    </w:p>
    <w:p w14:paraId="73F10EF8" w14:textId="2E7C402E" w:rsidR="002524BD" w:rsidRDefault="002524BD" w:rsidP="00FA1C2D">
      <w:r>
        <w:t>Por lo tanto, no hay otros trabajos con los que me pueda comparar, sino que s</w:t>
      </w:r>
      <w:r w:rsidR="000431FB">
        <w:t>o</w:t>
      </w:r>
      <w:r>
        <w:t xml:space="preserve">lo me puede comparar con el trabajo manual de </w:t>
      </w:r>
      <w:r w:rsidRPr="008B4B62">
        <w:rPr>
          <w:i/>
        </w:rPr>
        <w:t>testing</w:t>
      </w:r>
      <w:r>
        <w:t>.</w:t>
      </w:r>
    </w:p>
    <w:tbl>
      <w:tblPr>
        <w:tblStyle w:val="Tablaconcuadrcula"/>
        <w:tblW w:w="0" w:type="auto"/>
        <w:jc w:val="center"/>
        <w:tblLook w:val="04A0" w:firstRow="1" w:lastRow="0" w:firstColumn="1" w:lastColumn="0" w:noHBand="0" w:noVBand="1"/>
      </w:tblPr>
      <w:tblGrid>
        <w:gridCol w:w="3964"/>
        <w:gridCol w:w="2268"/>
        <w:gridCol w:w="2262"/>
      </w:tblGrid>
      <w:tr w:rsidR="002524BD" w14:paraId="706DE363" w14:textId="77777777" w:rsidTr="00F94D78">
        <w:trPr>
          <w:jc w:val="center"/>
        </w:trPr>
        <w:tc>
          <w:tcPr>
            <w:tcW w:w="3964" w:type="dxa"/>
            <w:tcBorders>
              <w:left w:val="nil"/>
              <w:bottom w:val="single" w:sz="4" w:space="0" w:color="auto"/>
              <w:right w:val="nil"/>
            </w:tcBorders>
          </w:tcPr>
          <w:p w14:paraId="051C440A" w14:textId="655E7F73" w:rsidR="002524BD" w:rsidRDefault="002524BD" w:rsidP="00FA1C2D">
            <w:pPr>
              <w:ind w:firstLine="0"/>
            </w:pPr>
            <w:r>
              <w:t>Características</w:t>
            </w:r>
          </w:p>
        </w:tc>
        <w:tc>
          <w:tcPr>
            <w:tcW w:w="2268" w:type="dxa"/>
            <w:tcBorders>
              <w:left w:val="nil"/>
              <w:bottom w:val="single" w:sz="4" w:space="0" w:color="auto"/>
              <w:right w:val="nil"/>
            </w:tcBorders>
          </w:tcPr>
          <w:p w14:paraId="286AE610" w14:textId="5F62E369" w:rsidR="002524BD" w:rsidRDefault="002524BD" w:rsidP="00C66643">
            <w:pPr>
              <w:ind w:firstLine="0"/>
              <w:jc w:val="center"/>
            </w:pPr>
            <w:r>
              <w:t>TestingAWE</w:t>
            </w:r>
          </w:p>
        </w:tc>
        <w:tc>
          <w:tcPr>
            <w:tcW w:w="2262" w:type="dxa"/>
            <w:tcBorders>
              <w:left w:val="nil"/>
              <w:bottom w:val="single" w:sz="4" w:space="0" w:color="auto"/>
              <w:right w:val="nil"/>
            </w:tcBorders>
          </w:tcPr>
          <w:p w14:paraId="2808B0A8" w14:textId="3D9CDC29" w:rsidR="002524BD" w:rsidRDefault="002524BD" w:rsidP="00C66643">
            <w:pPr>
              <w:ind w:firstLine="0"/>
              <w:jc w:val="center"/>
            </w:pPr>
            <w:r>
              <w:t>Trabajo Manual</w:t>
            </w:r>
          </w:p>
        </w:tc>
      </w:tr>
      <w:tr w:rsidR="002524BD" w14:paraId="7D00AB98" w14:textId="77777777" w:rsidTr="00F94D78">
        <w:trPr>
          <w:jc w:val="center"/>
        </w:trPr>
        <w:tc>
          <w:tcPr>
            <w:tcW w:w="3964" w:type="dxa"/>
            <w:tcBorders>
              <w:left w:val="nil"/>
              <w:bottom w:val="nil"/>
              <w:right w:val="nil"/>
            </w:tcBorders>
          </w:tcPr>
          <w:p w14:paraId="42B93C4F" w14:textId="461AB5B4" w:rsidR="002524BD" w:rsidRDefault="00F94D78" w:rsidP="00FA1C2D">
            <w:pPr>
              <w:ind w:firstLine="0"/>
            </w:pPr>
            <w:r>
              <w:t>No r</w:t>
            </w:r>
            <w:r w:rsidR="002524BD">
              <w:t>equiere hardware específico</w:t>
            </w:r>
          </w:p>
        </w:tc>
        <w:tc>
          <w:tcPr>
            <w:tcW w:w="2268" w:type="dxa"/>
            <w:tcBorders>
              <w:left w:val="nil"/>
              <w:bottom w:val="nil"/>
              <w:right w:val="nil"/>
            </w:tcBorders>
            <w:shd w:val="clear" w:color="auto" w:fill="C5E0B3" w:themeFill="accent6" w:themeFillTint="66"/>
            <w:vAlign w:val="center"/>
          </w:tcPr>
          <w:p w14:paraId="574B798A" w14:textId="1E26E23D" w:rsidR="002524BD" w:rsidRDefault="00F94D78" w:rsidP="009C3FD3">
            <w:pPr>
              <w:ind w:firstLine="0"/>
              <w:jc w:val="center"/>
            </w:pPr>
            <w:r>
              <w:sym w:font="Wingdings" w:char="F0FC"/>
            </w:r>
          </w:p>
        </w:tc>
        <w:tc>
          <w:tcPr>
            <w:tcW w:w="2262" w:type="dxa"/>
            <w:tcBorders>
              <w:left w:val="nil"/>
              <w:bottom w:val="nil"/>
              <w:right w:val="nil"/>
            </w:tcBorders>
            <w:shd w:val="clear" w:color="auto" w:fill="C5E0B3" w:themeFill="accent6" w:themeFillTint="66"/>
            <w:vAlign w:val="center"/>
          </w:tcPr>
          <w:p w14:paraId="058290FB" w14:textId="3014E3BE" w:rsidR="002524BD" w:rsidRDefault="00F94D78" w:rsidP="009C3FD3">
            <w:pPr>
              <w:ind w:firstLine="0"/>
              <w:jc w:val="center"/>
            </w:pPr>
            <w:r>
              <w:sym w:font="Wingdings" w:char="F0FC"/>
            </w:r>
          </w:p>
        </w:tc>
      </w:tr>
      <w:tr w:rsidR="002524BD" w14:paraId="77D64B8B" w14:textId="77777777" w:rsidTr="00F94D78">
        <w:trPr>
          <w:jc w:val="center"/>
        </w:trPr>
        <w:tc>
          <w:tcPr>
            <w:tcW w:w="3964" w:type="dxa"/>
            <w:tcBorders>
              <w:top w:val="nil"/>
              <w:left w:val="nil"/>
              <w:bottom w:val="nil"/>
              <w:right w:val="nil"/>
            </w:tcBorders>
          </w:tcPr>
          <w:p w14:paraId="1DC3F230" w14:textId="5A4F4712" w:rsidR="002524BD" w:rsidRDefault="002524BD" w:rsidP="00FA1C2D">
            <w:pPr>
              <w:ind w:firstLine="0"/>
            </w:pPr>
            <w:r>
              <w:t>Instalación sencilla</w:t>
            </w:r>
          </w:p>
        </w:tc>
        <w:tc>
          <w:tcPr>
            <w:tcW w:w="2268" w:type="dxa"/>
            <w:tcBorders>
              <w:top w:val="nil"/>
              <w:left w:val="nil"/>
              <w:bottom w:val="nil"/>
              <w:right w:val="nil"/>
            </w:tcBorders>
            <w:shd w:val="clear" w:color="auto" w:fill="C5E0B3" w:themeFill="accent6" w:themeFillTint="66"/>
            <w:vAlign w:val="center"/>
          </w:tcPr>
          <w:p w14:paraId="012EDA9B" w14:textId="33375C1F" w:rsidR="002524BD" w:rsidRDefault="00F94D78" w:rsidP="009C3FD3">
            <w:pPr>
              <w:ind w:firstLine="0"/>
              <w:jc w:val="center"/>
            </w:pPr>
            <w:r>
              <w:sym w:font="Wingdings" w:char="F0FC"/>
            </w:r>
          </w:p>
        </w:tc>
        <w:tc>
          <w:tcPr>
            <w:tcW w:w="2262" w:type="dxa"/>
            <w:tcBorders>
              <w:top w:val="nil"/>
              <w:left w:val="nil"/>
              <w:bottom w:val="nil"/>
              <w:right w:val="nil"/>
            </w:tcBorders>
            <w:shd w:val="clear" w:color="auto" w:fill="F7CAAC" w:themeFill="accent2" w:themeFillTint="66"/>
            <w:vAlign w:val="center"/>
          </w:tcPr>
          <w:p w14:paraId="7D852480" w14:textId="1C2B295A" w:rsidR="002524BD" w:rsidRDefault="00F94D78" w:rsidP="009C3FD3">
            <w:pPr>
              <w:ind w:firstLine="0"/>
              <w:jc w:val="center"/>
            </w:pPr>
            <w:r>
              <w:sym w:font="Wingdings" w:char="F0FB"/>
            </w:r>
          </w:p>
        </w:tc>
      </w:tr>
      <w:tr w:rsidR="002524BD" w14:paraId="37384E62" w14:textId="77777777" w:rsidTr="00F94D78">
        <w:trPr>
          <w:jc w:val="center"/>
        </w:trPr>
        <w:tc>
          <w:tcPr>
            <w:tcW w:w="3964" w:type="dxa"/>
            <w:tcBorders>
              <w:top w:val="nil"/>
              <w:left w:val="nil"/>
              <w:bottom w:val="nil"/>
              <w:right w:val="nil"/>
            </w:tcBorders>
          </w:tcPr>
          <w:p w14:paraId="731D016A" w14:textId="740DEAC3" w:rsidR="002524BD" w:rsidRDefault="002524BD" w:rsidP="00FA1C2D">
            <w:pPr>
              <w:ind w:firstLine="0"/>
            </w:pPr>
            <w:r>
              <w:t>Simplificación del uso de la librería</w:t>
            </w:r>
          </w:p>
        </w:tc>
        <w:tc>
          <w:tcPr>
            <w:tcW w:w="2268" w:type="dxa"/>
            <w:tcBorders>
              <w:top w:val="nil"/>
              <w:left w:val="nil"/>
              <w:bottom w:val="nil"/>
              <w:right w:val="nil"/>
            </w:tcBorders>
            <w:shd w:val="clear" w:color="auto" w:fill="C5E0B3" w:themeFill="accent6" w:themeFillTint="66"/>
            <w:vAlign w:val="center"/>
          </w:tcPr>
          <w:p w14:paraId="3ACC2B55" w14:textId="1FDF088F" w:rsidR="002524BD" w:rsidRDefault="00F94D78" w:rsidP="009C3FD3">
            <w:pPr>
              <w:ind w:firstLine="0"/>
              <w:jc w:val="center"/>
            </w:pPr>
            <w:r>
              <w:sym w:font="Wingdings" w:char="F0FC"/>
            </w:r>
          </w:p>
        </w:tc>
        <w:tc>
          <w:tcPr>
            <w:tcW w:w="2262" w:type="dxa"/>
            <w:tcBorders>
              <w:top w:val="nil"/>
              <w:left w:val="nil"/>
              <w:bottom w:val="nil"/>
              <w:right w:val="nil"/>
            </w:tcBorders>
            <w:shd w:val="clear" w:color="auto" w:fill="F7CAAC" w:themeFill="accent2" w:themeFillTint="66"/>
            <w:vAlign w:val="center"/>
          </w:tcPr>
          <w:p w14:paraId="45A71E0A" w14:textId="6B884C01" w:rsidR="002524BD" w:rsidRDefault="00F94D78" w:rsidP="009C3FD3">
            <w:pPr>
              <w:ind w:firstLine="0"/>
              <w:jc w:val="center"/>
            </w:pPr>
            <w:r>
              <w:sym w:font="Wingdings" w:char="F0FB"/>
            </w:r>
          </w:p>
        </w:tc>
      </w:tr>
      <w:tr w:rsidR="002524BD" w14:paraId="017139EB" w14:textId="77777777" w:rsidTr="00F94D78">
        <w:trPr>
          <w:jc w:val="center"/>
        </w:trPr>
        <w:tc>
          <w:tcPr>
            <w:tcW w:w="3964" w:type="dxa"/>
            <w:tcBorders>
              <w:top w:val="nil"/>
              <w:left w:val="nil"/>
              <w:bottom w:val="nil"/>
              <w:right w:val="nil"/>
            </w:tcBorders>
          </w:tcPr>
          <w:p w14:paraId="0623DCE6" w14:textId="48A228F3" w:rsidR="002524BD" w:rsidRDefault="009C3FD3" w:rsidP="00FA1C2D">
            <w:pPr>
              <w:ind w:firstLine="0"/>
            </w:pPr>
            <w:r>
              <w:t>Facilita la identificación de elementos HTML con los que hacer pruebas</w:t>
            </w:r>
          </w:p>
        </w:tc>
        <w:tc>
          <w:tcPr>
            <w:tcW w:w="2268" w:type="dxa"/>
            <w:tcBorders>
              <w:top w:val="nil"/>
              <w:left w:val="nil"/>
              <w:bottom w:val="nil"/>
              <w:right w:val="nil"/>
            </w:tcBorders>
            <w:shd w:val="clear" w:color="auto" w:fill="C5E0B3" w:themeFill="accent6" w:themeFillTint="66"/>
            <w:vAlign w:val="center"/>
          </w:tcPr>
          <w:p w14:paraId="28DE081F" w14:textId="3350D404" w:rsidR="002524BD" w:rsidRDefault="00F94D78" w:rsidP="009C3FD3">
            <w:pPr>
              <w:ind w:firstLine="0"/>
              <w:jc w:val="center"/>
            </w:pPr>
            <w:r>
              <w:sym w:font="Wingdings" w:char="F0FC"/>
            </w:r>
          </w:p>
        </w:tc>
        <w:tc>
          <w:tcPr>
            <w:tcW w:w="2262" w:type="dxa"/>
            <w:tcBorders>
              <w:top w:val="nil"/>
              <w:left w:val="nil"/>
              <w:bottom w:val="nil"/>
              <w:right w:val="nil"/>
            </w:tcBorders>
            <w:shd w:val="clear" w:color="auto" w:fill="F7CAAC" w:themeFill="accent2" w:themeFillTint="66"/>
            <w:vAlign w:val="center"/>
          </w:tcPr>
          <w:p w14:paraId="68EA5950" w14:textId="21F845AB" w:rsidR="002524BD" w:rsidRPr="00F94D78" w:rsidRDefault="00F94D78" w:rsidP="009C3FD3">
            <w:pPr>
              <w:ind w:firstLine="0"/>
              <w:jc w:val="center"/>
              <w:rPr>
                <w:sz w:val="28"/>
              </w:rPr>
            </w:pPr>
            <w:r>
              <w:sym w:font="Wingdings" w:char="F0FB"/>
            </w:r>
          </w:p>
        </w:tc>
      </w:tr>
      <w:tr w:rsidR="009C3FD3" w14:paraId="47FB1560" w14:textId="77777777" w:rsidTr="00F94D78">
        <w:trPr>
          <w:jc w:val="center"/>
        </w:trPr>
        <w:tc>
          <w:tcPr>
            <w:tcW w:w="3964" w:type="dxa"/>
            <w:tcBorders>
              <w:top w:val="nil"/>
              <w:left w:val="nil"/>
              <w:bottom w:val="nil"/>
              <w:right w:val="nil"/>
            </w:tcBorders>
          </w:tcPr>
          <w:p w14:paraId="6FC79667" w14:textId="646FFD46" w:rsidR="009C3FD3" w:rsidRDefault="009C3FD3" w:rsidP="009C3FD3">
            <w:pPr>
              <w:ind w:firstLine="0"/>
            </w:pPr>
            <w:r>
              <w:t>Apto para todo el público tester</w:t>
            </w:r>
          </w:p>
        </w:tc>
        <w:tc>
          <w:tcPr>
            <w:tcW w:w="2268" w:type="dxa"/>
            <w:tcBorders>
              <w:top w:val="nil"/>
              <w:left w:val="nil"/>
              <w:bottom w:val="nil"/>
              <w:right w:val="nil"/>
            </w:tcBorders>
            <w:shd w:val="clear" w:color="auto" w:fill="C5E0B3" w:themeFill="accent6" w:themeFillTint="66"/>
            <w:vAlign w:val="center"/>
          </w:tcPr>
          <w:p w14:paraId="56E1E9CD" w14:textId="0CC5DAF0" w:rsidR="009C3FD3" w:rsidRDefault="00F94D78" w:rsidP="009C3FD3">
            <w:pPr>
              <w:ind w:firstLine="0"/>
              <w:jc w:val="center"/>
            </w:pPr>
            <w:r>
              <w:sym w:font="Wingdings" w:char="F0FC"/>
            </w:r>
          </w:p>
        </w:tc>
        <w:tc>
          <w:tcPr>
            <w:tcW w:w="2262" w:type="dxa"/>
            <w:tcBorders>
              <w:top w:val="nil"/>
              <w:left w:val="nil"/>
              <w:bottom w:val="nil"/>
              <w:right w:val="nil"/>
            </w:tcBorders>
            <w:shd w:val="clear" w:color="auto" w:fill="F7CAAC" w:themeFill="accent2" w:themeFillTint="66"/>
            <w:vAlign w:val="center"/>
          </w:tcPr>
          <w:p w14:paraId="33D33092" w14:textId="1BA2A359" w:rsidR="009C3FD3" w:rsidRDefault="00F94D78" w:rsidP="009C3FD3">
            <w:pPr>
              <w:ind w:firstLine="0"/>
              <w:jc w:val="center"/>
            </w:pPr>
            <w:r>
              <w:sym w:font="Wingdings" w:char="F0FB"/>
            </w:r>
          </w:p>
        </w:tc>
      </w:tr>
      <w:tr w:rsidR="009C3FD3" w14:paraId="68F1647C" w14:textId="77777777" w:rsidTr="00F94D78">
        <w:trPr>
          <w:jc w:val="center"/>
        </w:trPr>
        <w:tc>
          <w:tcPr>
            <w:tcW w:w="3964" w:type="dxa"/>
            <w:tcBorders>
              <w:top w:val="nil"/>
              <w:left w:val="nil"/>
              <w:bottom w:val="nil"/>
              <w:right w:val="nil"/>
            </w:tcBorders>
          </w:tcPr>
          <w:p w14:paraId="066FD088" w14:textId="0595255A" w:rsidR="009C3FD3" w:rsidRDefault="009C3FD3" w:rsidP="009C3FD3">
            <w:pPr>
              <w:ind w:firstLine="0"/>
            </w:pPr>
            <w:r>
              <w:t>Sintaxis más legible</w:t>
            </w:r>
          </w:p>
        </w:tc>
        <w:tc>
          <w:tcPr>
            <w:tcW w:w="2268" w:type="dxa"/>
            <w:tcBorders>
              <w:top w:val="nil"/>
              <w:left w:val="nil"/>
              <w:bottom w:val="nil"/>
              <w:right w:val="nil"/>
            </w:tcBorders>
            <w:shd w:val="clear" w:color="auto" w:fill="C5E0B3" w:themeFill="accent6" w:themeFillTint="66"/>
            <w:vAlign w:val="center"/>
          </w:tcPr>
          <w:p w14:paraId="0A9F9DEB" w14:textId="58C2017A" w:rsidR="009C3FD3" w:rsidRDefault="00F94D78" w:rsidP="009C3FD3">
            <w:pPr>
              <w:ind w:firstLine="0"/>
              <w:jc w:val="center"/>
            </w:pPr>
            <w:r>
              <w:sym w:font="Wingdings" w:char="F0FC"/>
            </w:r>
          </w:p>
        </w:tc>
        <w:tc>
          <w:tcPr>
            <w:tcW w:w="2262" w:type="dxa"/>
            <w:tcBorders>
              <w:top w:val="nil"/>
              <w:left w:val="nil"/>
              <w:bottom w:val="nil"/>
              <w:right w:val="nil"/>
            </w:tcBorders>
            <w:shd w:val="clear" w:color="auto" w:fill="F7CAAC" w:themeFill="accent2" w:themeFillTint="66"/>
            <w:vAlign w:val="center"/>
          </w:tcPr>
          <w:p w14:paraId="2879EFCD" w14:textId="37754388" w:rsidR="009C3FD3" w:rsidRDefault="00F94D78" w:rsidP="009C3FD3">
            <w:pPr>
              <w:ind w:firstLine="0"/>
              <w:jc w:val="center"/>
            </w:pPr>
            <w:r>
              <w:sym w:font="Wingdings" w:char="F0FB"/>
            </w:r>
          </w:p>
        </w:tc>
      </w:tr>
      <w:tr w:rsidR="009C3FD3" w14:paraId="7641F3F3" w14:textId="77777777" w:rsidTr="00F94D78">
        <w:trPr>
          <w:jc w:val="center"/>
        </w:trPr>
        <w:tc>
          <w:tcPr>
            <w:tcW w:w="3964" w:type="dxa"/>
            <w:tcBorders>
              <w:top w:val="nil"/>
              <w:left w:val="nil"/>
              <w:right w:val="nil"/>
            </w:tcBorders>
          </w:tcPr>
          <w:p w14:paraId="0FA8E129" w14:textId="4559B9E0" w:rsidR="009C3FD3" w:rsidRDefault="009C3FD3" w:rsidP="009C3FD3">
            <w:pPr>
              <w:ind w:firstLine="0"/>
            </w:pPr>
            <w:r>
              <w:t>Ahorra tiempo</w:t>
            </w:r>
            <w:r w:rsidR="00F94D78">
              <w:t xml:space="preserve"> y dinero</w:t>
            </w:r>
          </w:p>
        </w:tc>
        <w:tc>
          <w:tcPr>
            <w:tcW w:w="2268" w:type="dxa"/>
            <w:tcBorders>
              <w:top w:val="nil"/>
              <w:left w:val="nil"/>
              <w:right w:val="nil"/>
            </w:tcBorders>
            <w:shd w:val="clear" w:color="auto" w:fill="C5E0B3" w:themeFill="accent6" w:themeFillTint="66"/>
            <w:vAlign w:val="center"/>
          </w:tcPr>
          <w:p w14:paraId="5CD29BE3" w14:textId="41161BB1" w:rsidR="009C3FD3" w:rsidRDefault="00F94D78" w:rsidP="009C3FD3">
            <w:pPr>
              <w:ind w:firstLine="0"/>
              <w:jc w:val="center"/>
            </w:pPr>
            <w:r>
              <w:sym w:font="Wingdings" w:char="F0FC"/>
            </w:r>
          </w:p>
        </w:tc>
        <w:tc>
          <w:tcPr>
            <w:tcW w:w="2262" w:type="dxa"/>
            <w:tcBorders>
              <w:top w:val="nil"/>
              <w:left w:val="nil"/>
              <w:right w:val="nil"/>
            </w:tcBorders>
            <w:shd w:val="clear" w:color="auto" w:fill="F7CAAC" w:themeFill="accent2" w:themeFillTint="66"/>
            <w:vAlign w:val="center"/>
          </w:tcPr>
          <w:p w14:paraId="16B343EF" w14:textId="7BAA9823" w:rsidR="009C3FD3" w:rsidRDefault="00F94D78" w:rsidP="009C3FD3">
            <w:pPr>
              <w:keepNext/>
              <w:ind w:firstLine="0"/>
              <w:jc w:val="center"/>
            </w:pPr>
            <w:r>
              <w:sym w:font="Wingdings" w:char="F0FB"/>
            </w:r>
          </w:p>
        </w:tc>
      </w:tr>
    </w:tbl>
    <w:p w14:paraId="4E7CA0ED" w14:textId="2242F732" w:rsidR="002524BD" w:rsidRDefault="002524BD" w:rsidP="002524BD">
      <w:pPr>
        <w:pStyle w:val="Descripcin"/>
        <w:jc w:val="center"/>
      </w:pPr>
      <w:bookmarkStart w:id="51" w:name="_Toc12870776"/>
      <w:r>
        <w:t xml:space="preserve">Tabla </w:t>
      </w:r>
      <w:r w:rsidR="003D17C4">
        <w:rPr>
          <w:noProof/>
        </w:rPr>
        <w:fldChar w:fldCharType="begin"/>
      </w:r>
      <w:r w:rsidR="003D17C4">
        <w:rPr>
          <w:noProof/>
        </w:rPr>
        <w:instrText xml:space="preserve"> SEQ Tabla \* ARABIC </w:instrText>
      </w:r>
      <w:r w:rsidR="003D17C4">
        <w:rPr>
          <w:noProof/>
        </w:rPr>
        <w:fldChar w:fldCharType="separate"/>
      </w:r>
      <w:r w:rsidR="004B5B0B">
        <w:rPr>
          <w:noProof/>
        </w:rPr>
        <w:t>4</w:t>
      </w:r>
      <w:r w:rsidR="003D17C4">
        <w:rPr>
          <w:noProof/>
        </w:rPr>
        <w:fldChar w:fldCharType="end"/>
      </w:r>
      <w:r>
        <w:t xml:space="preserve"> - Comparativa de los trabajos</w:t>
      </w:r>
      <w:bookmarkEnd w:id="51"/>
    </w:p>
    <w:p w14:paraId="70C90353" w14:textId="77777777" w:rsidR="00C66643" w:rsidRDefault="00C66643">
      <w:pPr>
        <w:spacing w:before="0" w:after="160"/>
        <w:ind w:firstLine="0"/>
        <w:jc w:val="left"/>
      </w:pPr>
      <w:r>
        <w:br w:type="page"/>
      </w:r>
    </w:p>
    <w:p w14:paraId="75AF2EF3" w14:textId="4767D102" w:rsidR="00C66643" w:rsidRDefault="00C66643" w:rsidP="00C66643">
      <w:pPr>
        <w:spacing w:before="0" w:after="160"/>
        <w:ind w:firstLine="0"/>
        <w:jc w:val="left"/>
      </w:pPr>
      <w:r>
        <w:lastRenderedPageBreak/>
        <w:t xml:space="preserve">Como podemos observar en la anterior tabla, </w:t>
      </w:r>
      <w:r w:rsidR="00321CD0">
        <w:t>las</w:t>
      </w:r>
      <w:r>
        <w:t xml:space="preserve"> principales fortalezas son:</w:t>
      </w:r>
    </w:p>
    <w:p w14:paraId="74C45978" w14:textId="3E9933BD" w:rsidR="00074581" w:rsidRDefault="00C66643" w:rsidP="00074581">
      <w:pPr>
        <w:pStyle w:val="Prrafodelista"/>
        <w:numPr>
          <w:ilvl w:val="0"/>
          <w:numId w:val="37"/>
        </w:numPr>
      </w:pPr>
      <w:r>
        <w:t xml:space="preserve">Instalación sencilla, es decir, instalando </w:t>
      </w:r>
      <w:r w:rsidR="00CC3667">
        <w:t>el</w:t>
      </w:r>
      <w:r>
        <w:t xml:space="preserve"> módulo </w:t>
      </w:r>
      <w:r w:rsidR="00074581">
        <w:t xml:space="preserve">NPM con una sola línea ya podemos hacer uso de toda la </w:t>
      </w:r>
      <w:r w:rsidR="00074581" w:rsidRPr="007670C6">
        <w:rPr>
          <w:i/>
        </w:rPr>
        <w:t>toolkit</w:t>
      </w:r>
      <w:r w:rsidR="003F018F">
        <w:t>. Además,</w:t>
      </w:r>
      <w:r w:rsidR="00074581">
        <w:t xml:space="preserve"> con indicarle a TestingAWE el proyecto Angular/Electron podemos usar la librería y podemos generar los ficheros que crea la </w:t>
      </w:r>
      <w:r w:rsidR="00074581" w:rsidRPr="00423C83">
        <w:rPr>
          <w:i/>
        </w:rPr>
        <w:t>toolkit</w:t>
      </w:r>
      <w:r w:rsidR="00074581">
        <w:t>.</w:t>
      </w:r>
    </w:p>
    <w:p w14:paraId="3725A413" w14:textId="7BF4BB2A" w:rsidR="00074581" w:rsidRDefault="00074581" w:rsidP="00074581">
      <w:pPr>
        <w:pStyle w:val="Prrafodelista"/>
        <w:numPr>
          <w:ilvl w:val="0"/>
          <w:numId w:val="37"/>
        </w:numPr>
      </w:pPr>
      <w:r>
        <w:t>Simplificación en el uso de la librería, como bien he</w:t>
      </w:r>
      <w:r w:rsidR="00633791">
        <w:t>mos</w:t>
      </w:r>
      <w:r>
        <w:t xml:space="preserve"> mencionado a lo largo de la memoria, al agrupar la funcionalidad que nos proporciona WebdriverIO en métodos más simples, y creando métodos nuevos, hemos simplificado la sintaxis de las prueba</w:t>
      </w:r>
      <w:r w:rsidR="00167600">
        <w:t>s</w:t>
      </w:r>
      <w:r>
        <w:t>.</w:t>
      </w:r>
    </w:p>
    <w:p w14:paraId="73CB698A" w14:textId="52021981" w:rsidR="00074581" w:rsidRDefault="00074581" w:rsidP="00074581">
      <w:pPr>
        <w:pStyle w:val="Prrafodelista"/>
        <w:numPr>
          <w:ilvl w:val="0"/>
          <w:numId w:val="37"/>
        </w:numPr>
      </w:pPr>
      <w:r>
        <w:t xml:space="preserve">Facilita la identificación de elementos HTML, hasta día de hoy cuando queríamos hacer pruebas sobre una aplicación Angular/Electron, teníamos que saber del desarrollo de esa aplicación, es decir, de los elementos HTML que tenía. Sin embargo, gracias TestingAWE podemos obtener </w:t>
      </w:r>
      <w:r w:rsidR="0009370A">
        <w:t xml:space="preserve">de </w:t>
      </w:r>
      <w:r>
        <w:t>una forma muy sencilla todos los elementos con los que podemos hacer pruebas.</w:t>
      </w:r>
    </w:p>
    <w:p w14:paraId="174F682B" w14:textId="77777777" w:rsidR="00074581" w:rsidRDefault="00074581" w:rsidP="00074581">
      <w:pPr>
        <w:pStyle w:val="Prrafodelista"/>
        <w:numPr>
          <w:ilvl w:val="0"/>
          <w:numId w:val="37"/>
        </w:numPr>
      </w:pPr>
      <w:r>
        <w:t xml:space="preserve">Apto para todo el público </w:t>
      </w:r>
      <w:r w:rsidRPr="007D1197">
        <w:rPr>
          <w:i/>
        </w:rPr>
        <w:t>tester</w:t>
      </w:r>
      <w:r>
        <w:t xml:space="preserve">, al simplificar el uso de la librería y facilitar la identificación de elementos HTML de forma automática, conseguimos que tanto un </w:t>
      </w:r>
      <w:r w:rsidRPr="007C05C8">
        <w:rPr>
          <w:i/>
        </w:rPr>
        <w:t>tester</w:t>
      </w:r>
      <w:r>
        <w:t xml:space="preserve"> </w:t>
      </w:r>
      <w:r w:rsidRPr="0066565E">
        <w:rPr>
          <w:i/>
        </w:rPr>
        <w:t>junior</w:t>
      </w:r>
      <w:r>
        <w:t xml:space="preserve"> como un </w:t>
      </w:r>
      <w:r w:rsidRPr="000C740A">
        <w:rPr>
          <w:i/>
        </w:rPr>
        <w:t>tester senior</w:t>
      </w:r>
      <w:r>
        <w:t xml:space="preserve"> puedan usar nuestra </w:t>
      </w:r>
      <w:r w:rsidRPr="00AB33F5">
        <w:rPr>
          <w:i/>
        </w:rPr>
        <w:t>toolkit</w:t>
      </w:r>
      <w:r>
        <w:t xml:space="preserve"> sin ningún problema, facilitando en la medida de lo posible el proceso </w:t>
      </w:r>
      <w:r w:rsidRPr="0007713E">
        <w:rPr>
          <w:i/>
        </w:rPr>
        <w:t>testing</w:t>
      </w:r>
      <w:r>
        <w:t>.</w:t>
      </w:r>
    </w:p>
    <w:p w14:paraId="24A1FD0F" w14:textId="77777777" w:rsidR="001B16FB" w:rsidRDefault="00074581" w:rsidP="00074581">
      <w:pPr>
        <w:pStyle w:val="Prrafodelista"/>
        <w:numPr>
          <w:ilvl w:val="0"/>
          <w:numId w:val="37"/>
        </w:numPr>
      </w:pPr>
      <w:r>
        <w:t xml:space="preserve">Sintaxis más legible, al simplificar al máximo la librería hemos conseguido que a la hora de desarrollar las pruebas el código sea mucho más simple, por lo tanto, incluso una persona que no sea </w:t>
      </w:r>
      <w:r w:rsidRPr="0004432C">
        <w:rPr>
          <w:i/>
        </w:rPr>
        <w:t>tester</w:t>
      </w:r>
      <w:r>
        <w:t xml:space="preserve"> pero que tenga unos conocimientos</w:t>
      </w:r>
      <w:r w:rsidR="001B16FB">
        <w:t xml:space="preserve"> muy</w:t>
      </w:r>
      <w:r>
        <w:t xml:space="preserve"> básicos de HTML, va a poder saber qué hace cada línea de una forma muy sencilla.</w:t>
      </w:r>
    </w:p>
    <w:p w14:paraId="5D51BD0C" w14:textId="693FF78D" w:rsidR="005D3799" w:rsidRDefault="001B16FB" w:rsidP="00074581">
      <w:pPr>
        <w:pStyle w:val="Prrafodelista"/>
        <w:numPr>
          <w:ilvl w:val="0"/>
          <w:numId w:val="37"/>
        </w:numPr>
      </w:pPr>
      <w:r>
        <w:t xml:space="preserve">Ahorra tiempo y dinero, al juntar todas las ventajas anteriores, obtenemos como resumen que conseguimos desarrollar las mismas pruebas que hacíamos antes de forma manual en menos tiempo, gracias a la simplificación de la librería y </w:t>
      </w:r>
      <w:r w:rsidR="00D41A24">
        <w:t xml:space="preserve">a </w:t>
      </w:r>
      <w:r>
        <w:t>la automatización para identificar elementos HTML con lo</w:t>
      </w:r>
      <w:r w:rsidR="00D41A24">
        <w:t>s</w:t>
      </w:r>
      <w:r>
        <w:t xml:space="preserve"> que podamos hacer pruebas. Todo lo que implique ahorrar tiempo significa </w:t>
      </w:r>
      <w:r w:rsidR="003662E2">
        <w:t>a su</w:t>
      </w:r>
      <w:r>
        <w:t xml:space="preserve"> vez </w:t>
      </w:r>
      <w:r w:rsidR="00B72459">
        <w:t xml:space="preserve">que </w:t>
      </w:r>
      <w:r>
        <w:t>estamos ahorrando dinero.</w:t>
      </w:r>
    </w:p>
    <w:p w14:paraId="32028A5B" w14:textId="77777777" w:rsidR="0077513D" w:rsidRDefault="0077513D">
      <w:pPr>
        <w:spacing w:before="0" w:after="160"/>
        <w:ind w:firstLine="0"/>
        <w:jc w:val="left"/>
      </w:pPr>
      <w:r>
        <w:br w:type="page"/>
      </w:r>
    </w:p>
    <w:p w14:paraId="31FD5904" w14:textId="5896F359" w:rsidR="005D3799" w:rsidRDefault="005D3799" w:rsidP="005D3799">
      <w:r>
        <w:lastRenderedPageBreak/>
        <w:t>Las principales debilidades son:</w:t>
      </w:r>
    </w:p>
    <w:p w14:paraId="2326C4DC" w14:textId="704B363B" w:rsidR="005D3799" w:rsidRDefault="005D3799" w:rsidP="005D3799">
      <w:pPr>
        <w:pStyle w:val="Prrafodelista"/>
        <w:numPr>
          <w:ilvl w:val="0"/>
          <w:numId w:val="40"/>
        </w:numPr>
      </w:pPr>
      <w:r>
        <w:t xml:space="preserve">Actualmente solo se encuentra disponible para Windows, aunque al estar desarrollado en TypeScript </w:t>
      </w:r>
      <w:r w:rsidR="002027AA">
        <w:t>se</w:t>
      </w:r>
      <w:r>
        <w:t xml:space="preserve"> permite que se pueda ejecutar en diferentes entornos, cabe la posibilidad que la configuración de los proyectos no sea la misma.</w:t>
      </w:r>
    </w:p>
    <w:p w14:paraId="07127178" w14:textId="77777777" w:rsidR="00C56309" w:rsidRDefault="005D3799" w:rsidP="005D3799">
      <w:pPr>
        <w:pStyle w:val="Prrafodelista"/>
        <w:numPr>
          <w:ilvl w:val="0"/>
          <w:numId w:val="40"/>
        </w:numPr>
      </w:pPr>
      <w:r>
        <w:t>Por otro lado, para hacer uso de TestingAWE como mínimo debes de tener conocimientos básicos de HTML, por lo que esta herramienta no es apta para todo el público.</w:t>
      </w:r>
    </w:p>
    <w:p w14:paraId="6C5B8C30" w14:textId="716BEF5C" w:rsidR="004D3691" w:rsidRDefault="00C56309" w:rsidP="005D3799">
      <w:pPr>
        <w:pStyle w:val="Prrafodelista"/>
        <w:numPr>
          <w:ilvl w:val="0"/>
          <w:numId w:val="40"/>
        </w:numPr>
      </w:pPr>
      <w:r>
        <w:t xml:space="preserve">Además, la librería depende de WebdriverIO, por lo que puede ser que </w:t>
      </w:r>
      <w:r w:rsidR="00A91629">
        <w:t>e</w:t>
      </w:r>
      <w:r>
        <w:t>sta en algún momento deje de existir, o que ya no sea compatible con las tecnologías que he</w:t>
      </w:r>
      <w:r w:rsidR="005B1C4C">
        <w:t>mos</w:t>
      </w:r>
      <w:r>
        <w:t xml:space="preserve"> trabajado.</w:t>
      </w:r>
    </w:p>
    <w:p w14:paraId="5FEA9724" w14:textId="404B5540" w:rsidR="00476C72" w:rsidRDefault="00742C30" w:rsidP="00476C72">
      <w:r>
        <w:t xml:space="preserve">Tal y como podemos </w:t>
      </w:r>
      <w:r w:rsidR="007D1197">
        <w:t>apreciar en las siguientes ilustraciones, TestingAWE permite simplificar el uso de la librería proporcionando así una sintaxis más legible,</w:t>
      </w:r>
      <w:r w:rsidR="00B277B7">
        <w:t xml:space="preserve"> esto a su vez nos da la ventaja de </w:t>
      </w:r>
      <w:r w:rsidR="00B01DE5">
        <w:t xml:space="preserve">que ahorramos tiempo y que cualquier persona </w:t>
      </w:r>
      <w:r w:rsidR="00B01DE5">
        <w:rPr>
          <w:i/>
        </w:rPr>
        <w:t>tester</w:t>
      </w:r>
      <w:r w:rsidR="00B01DE5">
        <w:t xml:space="preserve"> pueda hacer uso de nuestra </w:t>
      </w:r>
      <w:r w:rsidR="00B01DE5">
        <w:rPr>
          <w:i/>
        </w:rPr>
        <w:t>toolkit</w:t>
      </w:r>
      <w:r w:rsidR="00B277B7">
        <w:t>.</w:t>
      </w:r>
    </w:p>
    <w:p w14:paraId="2AD593C0" w14:textId="77777777" w:rsidR="00A44D7B" w:rsidRDefault="00A44D7B" w:rsidP="000376BB">
      <w:pPr>
        <w:keepNext/>
        <w:jc w:val="center"/>
      </w:pPr>
      <w:r>
        <w:rPr>
          <w:noProof/>
        </w:rPr>
        <w:drawing>
          <wp:inline distT="0" distB="0" distL="0" distR="0" wp14:anchorId="444610B8" wp14:editId="4A13C49B">
            <wp:extent cx="5114925" cy="1980650"/>
            <wp:effectExtent l="0" t="0" r="0" b="63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122228" cy="1983478"/>
                    </a:xfrm>
                    <a:prstGeom prst="rect">
                      <a:avLst/>
                    </a:prstGeom>
                  </pic:spPr>
                </pic:pic>
              </a:graphicData>
            </a:graphic>
          </wp:inline>
        </w:drawing>
      </w:r>
    </w:p>
    <w:p w14:paraId="25123ED6" w14:textId="4C574EEC" w:rsidR="00A44D7B" w:rsidRDefault="00A44D7B" w:rsidP="00A44D7B">
      <w:pPr>
        <w:pStyle w:val="Descripcin"/>
        <w:jc w:val="center"/>
      </w:pPr>
      <w:bookmarkStart w:id="52" w:name="_Toc12870789"/>
      <w:r>
        <w:t xml:space="preserve">Ilustración </w:t>
      </w:r>
      <w:r w:rsidR="00A91629">
        <w:rPr>
          <w:noProof/>
        </w:rPr>
        <w:fldChar w:fldCharType="begin"/>
      </w:r>
      <w:r w:rsidR="00A91629">
        <w:rPr>
          <w:noProof/>
        </w:rPr>
        <w:instrText xml:space="preserve"> SEQ Ilustración \* ARABIC </w:instrText>
      </w:r>
      <w:r w:rsidR="00A91629">
        <w:rPr>
          <w:noProof/>
        </w:rPr>
        <w:fldChar w:fldCharType="separate"/>
      </w:r>
      <w:r w:rsidR="004B5B0B">
        <w:rPr>
          <w:noProof/>
        </w:rPr>
        <w:t>13</w:t>
      </w:r>
      <w:r w:rsidR="00A91629">
        <w:rPr>
          <w:noProof/>
        </w:rPr>
        <w:fldChar w:fldCharType="end"/>
      </w:r>
      <w:r>
        <w:t xml:space="preserve"> - Desarrollo de test sin TestingAWE</w:t>
      </w:r>
      <w:bookmarkEnd w:id="52"/>
    </w:p>
    <w:p w14:paraId="2467A040" w14:textId="77777777" w:rsidR="000376BB" w:rsidRDefault="000376BB" w:rsidP="000376BB">
      <w:pPr>
        <w:keepNext/>
        <w:jc w:val="center"/>
      </w:pPr>
      <w:r>
        <w:rPr>
          <w:noProof/>
        </w:rPr>
        <w:lastRenderedPageBreak/>
        <w:drawing>
          <wp:inline distT="0" distB="0" distL="0" distR="0" wp14:anchorId="1431C6FC" wp14:editId="15FF4B9F">
            <wp:extent cx="4914900" cy="1894786"/>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944970" cy="1906379"/>
                    </a:xfrm>
                    <a:prstGeom prst="rect">
                      <a:avLst/>
                    </a:prstGeom>
                  </pic:spPr>
                </pic:pic>
              </a:graphicData>
            </a:graphic>
          </wp:inline>
        </w:drawing>
      </w:r>
    </w:p>
    <w:p w14:paraId="0E4EC668" w14:textId="5EDB3631" w:rsidR="000376BB" w:rsidRDefault="000376BB" w:rsidP="000376BB">
      <w:pPr>
        <w:pStyle w:val="Descripcin"/>
        <w:jc w:val="center"/>
      </w:pPr>
      <w:bookmarkStart w:id="53" w:name="_Toc12870790"/>
      <w:r>
        <w:t xml:space="preserve">Ilustración </w:t>
      </w:r>
      <w:r w:rsidR="00A91629">
        <w:rPr>
          <w:noProof/>
        </w:rPr>
        <w:fldChar w:fldCharType="begin"/>
      </w:r>
      <w:r w:rsidR="00A91629">
        <w:rPr>
          <w:noProof/>
        </w:rPr>
        <w:instrText xml:space="preserve"> SEQ Ilustración \* ARABIC </w:instrText>
      </w:r>
      <w:r w:rsidR="00A91629">
        <w:rPr>
          <w:noProof/>
        </w:rPr>
        <w:fldChar w:fldCharType="separate"/>
      </w:r>
      <w:r w:rsidR="004B5B0B">
        <w:rPr>
          <w:noProof/>
        </w:rPr>
        <w:t>14</w:t>
      </w:r>
      <w:r w:rsidR="00A91629">
        <w:rPr>
          <w:noProof/>
        </w:rPr>
        <w:fldChar w:fldCharType="end"/>
      </w:r>
      <w:r>
        <w:t xml:space="preserve"> - Desarrollo de test con TestingAWE</w:t>
      </w:r>
      <w:bookmarkEnd w:id="53"/>
    </w:p>
    <w:p w14:paraId="33198991" w14:textId="69791631" w:rsidR="008368CF" w:rsidRDefault="008368CF" w:rsidP="008368CF">
      <w:r>
        <w:t xml:space="preserve">Aunque a simple vista en desarrollo vertical solo nos hemos quitado una línea en este ejemplo, es verdad que en desarrollo horizontal, </w:t>
      </w:r>
      <w:r w:rsidR="001B277A">
        <w:t>hemos conseguido reducir mucho la sintaxis.</w:t>
      </w:r>
    </w:p>
    <w:p w14:paraId="612BF148" w14:textId="5495B06C" w:rsidR="001B277A" w:rsidRDefault="001B277A" w:rsidP="008368CF">
      <w:r>
        <w:t>Además, tal y como podemos ver</w:t>
      </w:r>
      <w:r w:rsidR="00EB2404">
        <w:t>,</w:t>
      </w:r>
      <w:r>
        <w:t xml:space="preserve"> es más legible un test desarrollado con TestingAWE, lo cual hace que sea más fácil de usar.</w:t>
      </w:r>
    </w:p>
    <w:p w14:paraId="0D9E0E0F" w14:textId="1039A29A" w:rsidR="006F07E4" w:rsidRDefault="006F07E4" w:rsidP="008368CF">
      <w:r>
        <w:t xml:space="preserve">Como consecuencia </w:t>
      </w:r>
      <w:r w:rsidR="00113640">
        <w:t xml:space="preserve">en </w:t>
      </w:r>
      <w:r>
        <w:t xml:space="preserve">la reducción </w:t>
      </w:r>
      <w:r w:rsidR="00113640">
        <w:t>de</w:t>
      </w:r>
      <w:r>
        <w:t xml:space="preserve"> la sintaxis, también conseguimos disminuir el tiempo</w:t>
      </w:r>
      <w:r w:rsidR="009B0B16">
        <w:t xml:space="preserve"> de desarrollo del test, para este ejemplo </w:t>
      </w:r>
      <w:r w:rsidR="00FE65A5">
        <w:t>cuando no usamos TestingAWE el tiempo de desarrollo ha sido de tres minutos aproximadamente, sin embargo, usando TestingAWE hemos tardado un minuto y medio.</w:t>
      </w:r>
    </w:p>
    <w:p w14:paraId="0E1FB2CF" w14:textId="04E74F89" w:rsidR="00167C8A" w:rsidRPr="008368CF" w:rsidRDefault="00167C8A" w:rsidP="008368CF">
      <w:r>
        <w:t>Realizando varias pruebas para</w:t>
      </w:r>
      <w:r w:rsidR="00365D08">
        <w:t xml:space="preserve"> estimar </w:t>
      </w:r>
      <w:r>
        <w:t>cuanto tiempo se consigue reducir usando TestingAWE, sale que aproximadamente reducimos</w:t>
      </w:r>
      <w:r w:rsidR="00365D08">
        <w:t xml:space="preserve"> de media</w:t>
      </w:r>
      <w:r>
        <w:t xml:space="preserve"> entre un 40% y un 50%</w:t>
      </w:r>
      <w:r w:rsidR="00530A95">
        <w:t>, lo cual es muy significativo</w:t>
      </w:r>
      <w:r>
        <w:t>.</w:t>
      </w:r>
    </w:p>
    <w:p w14:paraId="67FABF8B" w14:textId="4D5F9D24" w:rsidR="00F85738" w:rsidRDefault="004D3691" w:rsidP="00F85738">
      <w:pPr>
        <w:spacing w:before="0" w:after="160"/>
        <w:ind w:firstLine="0"/>
        <w:jc w:val="left"/>
        <w:sectPr w:rsidR="00F85738" w:rsidSect="00F83239">
          <w:headerReference w:type="default" r:id="rId81"/>
          <w:pgSz w:w="11906" w:h="16838"/>
          <w:pgMar w:top="1417" w:right="1701" w:bottom="1417" w:left="1701" w:header="708" w:footer="708" w:gutter="0"/>
          <w:cols w:space="708"/>
          <w:titlePg/>
          <w:docGrid w:linePitch="360"/>
        </w:sectPr>
      </w:pPr>
      <w:r>
        <w:br w:type="page"/>
      </w:r>
    </w:p>
    <w:p w14:paraId="3EF50966" w14:textId="4D42A74C" w:rsidR="00F85738" w:rsidRDefault="00F85738" w:rsidP="00F85738">
      <w:pPr>
        <w:ind w:firstLine="0"/>
      </w:pPr>
    </w:p>
    <w:p w14:paraId="1118E1B5" w14:textId="77777777" w:rsidR="00A41ECD" w:rsidRDefault="00A41ECD" w:rsidP="00F85738">
      <w:pPr>
        <w:ind w:firstLine="0"/>
      </w:pPr>
    </w:p>
    <w:tbl>
      <w:tblPr>
        <w:tblStyle w:val="Tablaconcuadrcula"/>
        <w:tblW w:w="0" w:type="auto"/>
        <w:tblLook w:val="04A0" w:firstRow="1" w:lastRow="0" w:firstColumn="1" w:lastColumn="0" w:noHBand="0" w:noVBand="1"/>
      </w:tblPr>
      <w:tblGrid>
        <w:gridCol w:w="8494"/>
      </w:tblGrid>
      <w:tr w:rsidR="00F85738" w14:paraId="265901A3" w14:textId="77777777" w:rsidTr="00664CEC">
        <w:tc>
          <w:tcPr>
            <w:tcW w:w="8494" w:type="dxa"/>
            <w:tcBorders>
              <w:left w:val="nil"/>
              <w:right w:val="nil"/>
            </w:tcBorders>
          </w:tcPr>
          <w:p w14:paraId="7466C9CF" w14:textId="6014D5F6" w:rsidR="00F85738" w:rsidRPr="00114B07" w:rsidRDefault="00F85738" w:rsidP="00664CEC">
            <w:pPr>
              <w:pStyle w:val="Ttulo1"/>
              <w:jc w:val="center"/>
              <w:outlineLvl w:val="0"/>
            </w:pPr>
            <w:bookmarkStart w:id="54" w:name="_Toc12870769"/>
            <w:r>
              <w:t>Conclusiones y Líneas de trabajo futuras</w:t>
            </w:r>
            <w:bookmarkEnd w:id="54"/>
          </w:p>
        </w:tc>
      </w:tr>
    </w:tbl>
    <w:p w14:paraId="2320F8CC" w14:textId="1A611EE1" w:rsidR="00F85738" w:rsidRDefault="00F85738" w:rsidP="00F85738"/>
    <w:p w14:paraId="1AEA4F6B" w14:textId="18F9D035" w:rsidR="00F85738" w:rsidRDefault="00C130A0" w:rsidP="00F85738">
      <w:r>
        <w:t>En este apartado v</w:t>
      </w:r>
      <w:r w:rsidR="00A41ECD">
        <w:t>amos</w:t>
      </w:r>
      <w:r>
        <w:t xml:space="preserve"> a explicar la</w:t>
      </w:r>
      <w:r w:rsidR="00EC281D">
        <w:t>s</w:t>
      </w:r>
      <w:r>
        <w:t xml:space="preserve"> conclusiones del proyecto, y las diferentes líneas futuras de trabajo que se pueden seguir para poder ampliar esta herramienta.</w:t>
      </w:r>
    </w:p>
    <w:p w14:paraId="02737053" w14:textId="77777777" w:rsidR="00EC281D" w:rsidRDefault="00EC281D" w:rsidP="00EC281D">
      <w:pPr>
        <w:pStyle w:val="Ttulo2"/>
      </w:pPr>
      <w:bookmarkStart w:id="55" w:name="_Toc12870770"/>
      <w:r>
        <w:t>Conclusiones</w:t>
      </w:r>
      <w:bookmarkEnd w:id="55"/>
    </w:p>
    <w:p w14:paraId="5E317EA0" w14:textId="77CF0D7E" w:rsidR="00EC281D" w:rsidRDefault="00EC281D" w:rsidP="00EC281D">
      <w:r>
        <w:t>Una vez finalizado el proyecto p</w:t>
      </w:r>
      <w:r w:rsidR="0075489C">
        <w:t>odemos</w:t>
      </w:r>
      <w:r>
        <w:t xml:space="preserve"> concluir los siguientes puntos:</w:t>
      </w:r>
    </w:p>
    <w:p w14:paraId="49005D97" w14:textId="562BC695" w:rsidR="002835B5" w:rsidRDefault="00EC281D" w:rsidP="00EC281D">
      <w:pPr>
        <w:pStyle w:val="Prrafodelista"/>
        <w:numPr>
          <w:ilvl w:val="0"/>
          <w:numId w:val="42"/>
        </w:numPr>
      </w:pPr>
      <w:r>
        <w:t xml:space="preserve">El principal objetivo de este proyecto se alcanzó, ya que conseguimos facilitar el desarrollo de pruebas a los tester tanto si son </w:t>
      </w:r>
      <w:r w:rsidRPr="00F36B7F">
        <w:rPr>
          <w:i/>
        </w:rPr>
        <w:t>juniors</w:t>
      </w:r>
      <w:r>
        <w:t xml:space="preserve"> como </w:t>
      </w:r>
      <w:r w:rsidRPr="00507B31">
        <w:rPr>
          <w:i/>
        </w:rPr>
        <w:t>seniors</w:t>
      </w:r>
      <w:r>
        <w:t xml:space="preserve">. Además, hemos conseguido crear una herramienta la cuál </w:t>
      </w:r>
      <w:r w:rsidR="00A9192B">
        <w:t>es</w:t>
      </w:r>
      <w:r>
        <w:t xml:space="preserve"> muy fácil </w:t>
      </w:r>
      <w:r w:rsidR="002835B5">
        <w:t>de instalar gracias al soporte que ofrece Node Package Manager para Node.js.</w:t>
      </w:r>
    </w:p>
    <w:p w14:paraId="5222C824" w14:textId="470C330E" w:rsidR="002835B5" w:rsidRDefault="002835B5" w:rsidP="00EC281D">
      <w:pPr>
        <w:pStyle w:val="Prrafodelista"/>
        <w:numPr>
          <w:ilvl w:val="0"/>
          <w:numId w:val="42"/>
        </w:numPr>
      </w:pPr>
      <w:r>
        <w:t xml:space="preserve">Todo el desarrollo de la aplicación ha sido sobre TypeScript, dicho lenguaje es muy </w:t>
      </w:r>
      <w:r w:rsidR="008E5959">
        <w:t>demandado</w:t>
      </w:r>
      <w:r>
        <w:t xml:space="preserve"> hoy en día, su desarrollo no está de todo terminado (se puede mejorar), por lo que ha habido momentos en los que su uso</w:t>
      </w:r>
      <w:r w:rsidR="00EC281D">
        <w:t xml:space="preserve"> </w:t>
      </w:r>
      <w:r>
        <w:t>ha sido algo costoso. Sin embargo, la gran ventaja de usar este lenguaje para el desarrollo es que prácticamente se va a poder utilizar en cualquier sistema operativo de escritorio.</w:t>
      </w:r>
    </w:p>
    <w:p w14:paraId="31B970FE" w14:textId="77777777" w:rsidR="002835B5" w:rsidRDefault="002835B5" w:rsidP="00EC281D">
      <w:pPr>
        <w:pStyle w:val="Prrafodelista"/>
        <w:numPr>
          <w:ilvl w:val="0"/>
          <w:numId w:val="42"/>
        </w:numPr>
      </w:pPr>
      <w:r>
        <w:t>Gran parte del desarrollo de este proyecto ha estado basado en los conocimientos adquiridos durante el grado, como el uso de patrones de diseño, la realización de pruebas, documentar bien el proyecto…</w:t>
      </w:r>
    </w:p>
    <w:p w14:paraId="1621C71E" w14:textId="2885625D" w:rsidR="002835B5" w:rsidRDefault="002835B5" w:rsidP="00EC281D">
      <w:pPr>
        <w:pStyle w:val="Prrafodelista"/>
        <w:numPr>
          <w:ilvl w:val="0"/>
          <w:numId w:val="42"/>
        </w:numPr>
      </w:pPr>
      <w:r>
        <w:t>Uno de los puntos fuertes de este proyecto son las diferentes tecnologías con las que he</w:t>
      </w:r>
      <w:r w:rsidR="001B62BD">
        <w:t>mos</w:t>
      </w:r>
      <w:r>
        <w:t xml:space="preserve"> tenido que trabajar, todas ellas son conocidas y prácticamente en cualquier oferta de trabaj</w:t>
      </w:r>
      <w:r w:rsidR="009B258D">
        <w:t>o</w:t>
      </w:r>
      <w:r>
        <w:t xml:space="preserve"> se solicitan. El principio del proyecto no fue fácil ya que tuv</w:t>
      </w:r>
      <w:r w:rsidR="003475C5">
        <w:t>imos</w:t>
      </w:r>
      <w:r>
        <w:t xml:space="preserve"> que aprender a manejar</w:t>
      </w:r>
      <w:r w:rsidR="003475C5">
        <w:t>nos</w:t>
      </w:r>
      <w:r>
        <w:t xml:space="preserve"> con </w:t>
      </w:r>
      <w:r w:rsidR="00C762B9">
        <w:t>todas</w:t>
      </w:r>
      <w:r>
        <w:t xml:space="preserve"> ellas, sin embargo, el conocimiento que he</w:t>
      </w:r>
      <w:r w:rsidR="00C762B9">
        <w:t>mos</w:t>
      </w:r>
      <w:r>
        <w:t xml:space="preserve"> adquirido durante el desarrollo </w:t>
      </w:r>
      <w:r w:rsidR="00C762B9">
        <w:t>nos</w:t>
      </w:r>
      <w:r>
        <w:t xml:space="preserve"> va a servir para un futuro cercano.</w:t>
      </w:r>
    </w:p>
    <w:p w14:paraId="19CD6117" w14:textId="4D9C7E8D" w:rsidR="002835B5" w:rsidRDefault="002835B5" w:rsidP="002835B5">
      <w:pPr>
        <w:pStyle w:val="Prrafodelista"/>
        <w:numPr>
          <w:ilvl w:val="0"/>
          <w:numId w:val="42"/>
        </w:numPr>
      </w:pPr>
      <w:r>
        <w:lastRenderedPageBreak/>
        <w:t>Al no haber apenas documentación del uso de estas tecnologías, por lo novedosas que son, he</w:t>
      </w:r>
      <w:r w:rsidR="00AC6328">
        <w:t>mos</w:t>
      </w:r>
      <w:r>
        <w:t xml:space="preserve"> tenido que realizar una gran fase de investigación lo cual </w:t>
      </w:r>
      <w:r w:rsidR="00412BE9">
        <w:t>nos</w:t>
      </w:r>
      <w:r>
        <w:t xml:space="preserve"> ha enseñado, aunque parezca mentira, a usar Google, a manejar</w:t>
      </w:r>
      <w:r w:rsidR="00412BE9">
        <w:t>nos</w:t>
      </w:r>
      <w:r>
        <w:t xml:space="preserve"> en foros de programación…</w:t>
      </w:r>
    </w:p>
    <w:p w14:paraId="1B5657B5" w14:textId="532A88B7" w:rsidR="00EF67DB" w:rsidRDefault="002835B5" w:rsidP="002835B5">
      <w:pPr>
        <w:pStyle w:val="Prrafodelista"/>
        <w:numPr>
          <w:ilvl w:val="0"/>
          <w:numId w:val="42"/>
        </w:numPr>
      </w:pPr>
      <w:r>
        <w:t xml:space="preserve">La aplicación de SCRUM en el desarrollo del proyecto </w:t>
      </w:r>
      <w:r w:rsidR="00327FFB">
        <w:t>nos</w:t>
      </w:r>
      <w:r>
        <w:t xml:space="preserve"> ha permitido adquirir grandes conocimientos sobre realmente cómo funcionan las metodologías ágiles.</w:t>
      </w:r>
      <w:r w:rsidR="005761A3">
        <w:t xml:space="preserve"> Además, la principal ventaja que v</w:t>
      </w:r>
      <w:r w:rsidR="00327FFB">
        <w:t>imos</w:t>
      </w:r>
      <w:r w:rsidR="005761A3">
        <w:t xml:space="preserve"> fue la gran capacidad al cambio que te permite esta metodología.</w:t>
      </w:r>
    </w:p>
    <w:p w14:paraId="5E21A6EA" w14:textId="77777777" w:rsidR="00EF67DB" w:rsidRDefault="00EF67DB" w:rsidP="00EF67DB">
      <w:pPr>
        <w:pStyle w:val="Ttulo2"/>
      </w:pPr>
      <w:bookmarkStart w:id="56" w:name="_Toc12870771"/>
      <w:r>
        <w:t>Líneas de trabajo futuras</w:t>
      </w:r>
      <w:bookmarkEnd w:id="56"/>
    </w:p>
    <w:p w14:paraId="4FDBA9F0" w14:textId="09EA93DE" w:rsidR="00EF67DB" w:rsidRDefault="00EF67DB" w:rsidP="00EF67DB">
      <w:r>
        <w:t xml:space="preserve">Desde </w:t>
      </w:r>
      <w:r w:rsidR="00841C43">
        <w:t>nuestro</w:t>
      </w:r>
      <w:r>
        <w:t xml:space="preserve"> punto de vista, consider</w:t>
      </w:r>
      <w:r w:rsidR="00841C43">
        <w:t>amos</w:t>
      </w:r>
      <w:r>
        <w:t xml:space="preserve"> que hay varias ramas fuertes para continuar con el desarrollo de esta herramienta:</w:t>
      </w:r>
    </w:p>
    <w:p w14:paraId="588FA271" w14:textId="1A5F628A" w:rsidR="00EF67DB" w:rsidRDefault="00EF67DB" w:rsidP="00EF67DB">
      <w:pPr>
        <w:pStyle w:val="Prrafodelista"/>
        <w:numPr>
          <w:ilvl w:val="0"/>
          <w:numId w:val="44"/>
        </w:numPr>
      </w:pPr>
      <w:r>
        <w:t>Amplia</w:t>
      </w:r>
      <w:r w:rsidR="008B1A97">
        <w:t xml:space="preserve">r </w:t>
      </w:r>
      <w:r>
        <w:t>la librería, es decir, poder incorporar diferentes librerías similares a WebdriverIO que permitan realizar una infinidad de acciones sobre los elementos HTML, o ampliar la librería de TestingAWE para que pueda realizar dichas acciones.</w:t>
      </w:r>
    </w:p>
    <w:p w14:paraId="0E8A6460" w14:textId="77777777" w:rsidR="00EF67DB" w:rsidRDefault="00EF67DB" w:rsidP="00EF67DB">
      <w:pPr>
        <w:pStyle w:val="Prrafodelista"/>
        <w:numPr>
          <w:ilvl w:val="0"/>
          <w:numId w:val="44"/>
        </w:numPr>
      </w:pPr>
      <w:r>
        <w:t>Hacer que TestingAWE sea realmente compatible con todos los sistemas operativos de escritorio que hay en el mercado.</w:t>
      </w:r>
    </w:p>
    <w:p w14:paraId="30213DD0" w14:textId="2ADEADFA" w:rsidR="00A56401" w:rsidRDefault="00EF67DB" w:rsidP="00E5233E">
      <w:pPr>
        <w:pStyle w:val="Prrafodelista"/>
        <w:numPr>
          <w:ilvl w:val="0"/>
          <w:numId w:val="44"/>
        </w:numPr>
      </w:pPr>
      <w:r>
        <w:t xml:space="preserve">Crear una sintaxis al estilo </w:t>
      </w:r>
      <w:hyperlink r:id="rId82" w:history="1">
        <w:r w:rsidRPr="00EF67DB">
          <w:rPr>
            <w:rStyle w:val="Hipervnculo"/>
          </w:rPr>
          <w:t>Cucumber</w:t>
        </w:r>
      </w:hyperlink>
      <w:r>
        <w:t xml:space="preserve">, para que cualquier usuario independientemente si es </w:t>
      </w:r>
      <w:r w:rsidRPr="00680721">
        <w:rPr>
          <w:i/>
        </w:rPr>
        <w:t>tester</w:t>
      </w:r>
      <w:r>
        <w:t xml:space="preserve"> o no, sea capaz de hacer uso de TestingAWE sin ningún problema. Este punto daría un gran salto de calidad a este producto, ya que la fase que hay desarrollada es muy novedosa (no hay nada parecido), si lo juntamos con una buena sintaxis simplificaríamos mucho el desarrollo del </w:t>
      </w:r>
      <w:r w:rsidRPr="00E5233E">
        <w:rPr>
          <w:i/>
        </w:rPr>
        <w:t>testing</w:t>
      </w:r>
      <w:r>
        <w:t>.</w:t>
      </w:r>
    </w:p>
    <w:p w14:paraId="2EBEAAE4" w14:textId="63AEB428" w:rsidR="00F85738" w:rsidRDefault="00F85738" w:rsidP="00F85738"/>
    <w:p w14:paraId="40425FBD" w14:textId="77777777" w:rsidR="00123DB2" w:rsidRPr="00F85738" w:rsidRDefault="00123DB2" w:rsidP="00F85738">
      <w:pPr>
        <w:sectPr w:rsidR="00123DB2" w:rsidRPr="00F85738" w:rsidSect="00F83239">
          <w:headerReference w:type="default" r:id="rId83"/>
          <w:pgSz w:w="11906" w:h="16838"/>
          <w:pgMar w:top="1417" w:right="1701" w:bottom="1417" w:left="1701" w:header="708" w:footer="708" w:gutter="0"/>
          <w:cols w:space="708"/>
          <w:titlePg/>
          <w:docGrid w:linePitch="360"/>
        </w:sectPr>
      </w:pPr>
    </w:p>
    <w:p w14:paraId="4209647C" w14:textId="3F3508D0" w:rsidR="007C0FFE" w:rsidRDefault="007C0FFE" w:rsidP="007C0FFE"/>
    <w:p w14:paraId="709FE0BC" w14:textId="77777777" w:rsidR="0057575A" w:rsidRPr="007B4D5F" w:rsidRDefault="0057575A" w:rsidP="007C0FFE"/>
    <w:tbl>
      <w:tblPr>
        <w:tblStyle w:val="Tablaconcuadrcula"/>
        <w:tblW w:w="0" w:type="auto"/>
        <w:tblLook w:val="04A0" w:firstRow="1" w:lastRow="0" w:firstColumn="1" w:lastColumn="0" w:noHBand="0" w:noVBand="1"/>
      </w:tblPr>
      <w:tblGrid>
        <w:gridCol w:w="8494"/>
      </w:tblGrid>
      <w:tr w:rsidR="007C0FFE" w14:paraId="05E1BBF7" w14:textId="77777777" w:rsidTr="00FB6B38">
        <w:tc>
          <w:tcPr>
            <w:tcW w:w="8494" w:type="dxa"/>
            <w:tcBorders>
              <w:left w:val="nil"/>
              <w:right w:val="nil"/>
            </w:tcBorders>
          </w:tcPr>
          <w:p w14:paraId="7D60CE92" w14:textId="77777777" w:rsidR="007C0FFE" w:rsidRPr="00114B07" w:rsidRDefault="007C0FFE" w:rsidP="00E32D2A">
            <w:pPr>
              <w:pStyle w:val="Ttulo1"/>
              <w:jc w:val="center"/>
              <w:outlineLvl w:val="0"/>
            </w:pPr>
            <w:bookmarkStart w:id="57" w:name="_Toc12870772"/>
            <w:r w:rsidRPr="00E32D2A">
              <w:t>Bibliografía</w:t>
            </w:r>
            <w:bookmarkEnd w:id="57"/>
          </w:p>
        </w:tc>
      </w:tr>
    </w:tbl>
    <w:p w14:paraId="3FF4AF33" w14:textId="77777777" w:rsidR="007C0FFE" w:rsidRDefault="007C0FFE" w:rsidP="00EA586B">
      <w:pPr>
        <w:pStyle w:val="Sinespaciado"/>
      </w:pPr>
    </w:p>
    <w:p w14:paraId="5F81A70F" w14:textId="132B6FEF" w:rsidR="00327B7F" w:rsidRDefault="00737841" w:rsidP="00327B7F">
      <w:pPr>
        <w:pStyle w:val="Bibliografa"/>
        <w:rPr>
          <w:rFonts w:ascii="Times New Roman" w:hAnsi="Times New Roman" w:cs="Times New Roman"/>
          <w:szCs w:val="24"/>
          <w:lang w:val="en-US"/>
        </w:rPr>
      </w:pPr>
      <w:r>
        <w:rPr>
          <w:lang w:val="en-US"/>
        </w:rPr>
        <w:fldChar w:fldCharType="begin"/>
      </w:r>
      <w:r w:rsidR="00327B7F">
        <w:rPr>
          <w:lang w:val="en-US"/>
        </w:rPr>
        <w:instrText xml:space="preserve"> ADDIN ZOTERO_BIBL {"uncited":[],"omitted":[],"custom":[]} CSL_BIBLIOGRAPHY </w:instrText>
      </w:r>
      <w:r>
        <w:rPr>
          <w:lang w:val="en-US"/>
        </w:rPr>
        <w:fldChar w:fldCharType="separate"/>
      </w:r>
      <w:r w:rsidR="00327B7F" w:rsidRPr="00327B7F">
        <w:rPr>
          <w:rFonts w:ascii="Times New Roman" w:hAnsi="Times New Roman" w:cs="Times New Roman"/>
          <w:szCs w:val="24"/>
          <w:lang w:val="en-US"/>
        </w:rPr>
        <w:t>[1]</w:t>
      </w:r>
      <w:r w:rsidR="00327B7F" w:rsidRPr="00327B7F">
        <w:rPr>
          <w:rFonts w:ascii="Times New Roman" w:hAnsi="Times New Roman" w:cs="Times New Roman"/>
          <w:szCs w:val="24"/>
          <w:lang w:val="en-US"/>
        </w:rPr>
        <w:tab/>
        <w:t xml:space="preserve">A. Bertolino, «Software testing», </w:t>
      </w:r>
      <w:r w:rsidR="00327B7F" w:rsidRPr="00327B7F">
        <w:rPr>
          <w:rFonts w:ascii="Times New Roman" w:hAnsi="Times New Roman" w:cs="Times New Roman"/>
          <w:i/>
          <w:iCs/>
          <w:szCs w:val="24"/>
          <w:lang w:val="en-US"/>
        </w:rPr>
        <w:t>SWEBOK</w:t>
      </w:r>
      <w:r w:rsidR="00327B7F" w:rsidRPr="00327B7F">
        <w:rPr>
          <w:rFonts w:ascii="Times New Roman" w:hAnsi="Times New Roman" w:cs="Times New Roman"/>
          <w:szCs w:val="24"/>
          <w:lang w:val="en-US"/>
        </w:rPr>
        <w:t>, p. 69, 2001.</w:t>
      </w:r>
    </w:p>
    <w:p w14:paraId="0471F2A7" w14:textId="77777777" w:rsidR="00327B7F" w:rsidRPr="00327B7F" w:rsidRDefault="00327B7F" w:rsidP="00327B7F">
      <w:pPr>
        <w:rPr>
          <w:lang w:val="en-US"/>
        </w:rPr>
      </w:pPr>
    </w:p>
    <w:p w14:paraId="0BF2CC29" w14:textId="4A58213F"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2]</w:t>
      </w:r>
      <w:r w:rsidRPr="00327B7F">
        <w:rPr>
          <w:rFonts w:ascii="Times New Roman" w:hAnsi="Times New Roman" w:cs="Times New Roman"/>
          <w:szCs w:val="24"/>
        </w:rPr>
        <w:tab/>
        <w:t xml:space="preserve">M. R. Carreira y I. R. Román, «Estimación del coste de la calidad del software a través de la simulación del proceso de desarrollo», </w:t>
      </w:r>
      <w:r w:rsidRPr="00327B7F">
        <w:rPr>
          <w:rFonts w:ascii="Times New Roman" w:hAnsi="Times New Roman" w:cs="Times New Roman"/>
          <w:i/>
          <w:iCs/>
          <w:szCs w:val="24"/>
        </w:rPr>
        <w:t>1</w:t>
      </w:r>
      <w:r w:rsidRPr="00327B7F">
        <w:rPr>
          <w:rFonts w:ascii="Times New Roman" w:hAnsi="Times New Roman" w:cs="Times New Roman"/>
          <w:szCs w:val="24"/>
        </w:rPr>
        <w:t>, vol. 2, n.</w:t>
      </w:r>
      <w:r w:rsidRPr="00327B7F">
        <w:rPr>
          <w:rFonts w:ascii="Times New Roman" w:hAnsi="Times New Roman" w:cs="Times New Roman"/>
          <w:szCs w:val="24"/>
          <w:vertAlign w:val="superscript"/>
        </w:rPr>
        <w:t>o</w:t>
      </w:r>
      <w:r w:rsidRPr="00327B7F">
        <w:rPr>
          <w:rFonts w:ascii="Times New Roman" w:hAnsi="Times New Roman" w:cs="Times New Roman"/>
          <w:szCs w:val="24"/>
        </w:rPr>
        <w:t xml:space="preserve"> 1, p. 13, jun. 2001.</w:t>
      </w:r>
    </w:p>
    <w:p w14:paraId="32003824" w14:textId="77777777" w:rsidR="00327B7F" w:rsidRPr="00327B7F" w:rsidRDefault="00327B7F" w:rsidP="00327B7F"/>
    <w:p w14:paraId="7C8EEEF9" w14:textId="4D769724"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3]</w:t>
      </w:r>
      <w:r w:rsidRPr="00327B7F">
        <w:rPr>
          <w:rFonts w:ascii="Times New Roman" w:hAnsi="Times New Roman" w:cs="Times New Roman"/>
          <w:szCs w:val="24"/>
        </w:rPr>
        <w:tab/>
        <w:t xml:space="preserve">«TestingAWE», </w:t>
      </w:r>
      <w:r w:rsidRPr="00327B7F">
        <w:rPr>
          <w:rFonts w:ascii="Times New Roman" w:hAnsi="Times New Roman" w:cs="Times New Roman"/>
          <w:i/>
          <w:iCs/>
          <w:szCs w:val="24"/>
        </w:rPr>
        <w:t>npm</w:t>
      </w:r>
      <w:r w:rsidRPr="00327B7F">
        <w:rPr>
          <w:rFonts w:ascii="Times New Roman" w:hAnsi="Times New Roman" w:cs="Times New Roman"/>
          <w:szCs w:val="24"/>
        </w:rPr>
        <w:t>. [En línea]. Disponible en: https://www.npmjs.com/package/testing-awe. [Accedido: 23-jun-2019].</w:t>
      </w:r>
    </w:p>
    <w:p w14:paraId="599126A7" w14:textId="77777777" w:rsidR="00327B7F" w:rsidRPr="00327B7F" w:rsidRDefault="00327B7F" w:rsidP="00327B7F"/>
    <w:p w14:paraId="1272BB80" w14:textId="3084C80F"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4]</w:t>
      </w:r>
      <w:r w:rsidRPr="00327B7F">
        <w:rPr>
          <w:rFonts w:ascii="Times New Roman" w:hAnsi="Times New Roman" w:cs="Times New Roman"/>
          <w:szCs w:val="24"/>
        </w:rPr>
        <w:tab/>
        <w:t xml:space="preserve">«Repositorio TestingAWE», </w:t>
      </w:r>
      <w:r w:rsidRPr="00327B7F">
        <w:rPr>
          <w:rFonts w:ascii="Times New Roman" w:hAnsi="Times New Roman" w:cs="Times New Roman"/>
          <w:i/>
          <w:iCs/>
          <w:szCs w:val="24"/>
        </w:rPr>
        <w:t>GitLab</w:t>
      </w:r>
      <w:r w:rsidRPr="00327B7F">
        <w:rPr>
          <w:rFonts w:ascii="Times New Roman" w:hAnsi="Times New Roman" w:cs="Times New Roman"/>
          <w:szCs w:val="24"/>
        </w:rPr>
        <w:t>. [En línea]. Disponible en: https://gitlab.com/mus0007/testing-awe. [Accedido: 25-jun-2019].</w:t>
      </w:r>
    </w:p>
    <w:p w14:paraId="70FBB6CC" w14:textId="77777777" w:rsidR="00327B7F" w:rsidRPr="00327B7F" w:rsidRDefault="00327B7F" w:rsidP="00327B7F"/>
    <w:p w14:paraId="568FC67C" w14:textId="03A097AA"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5]</w:t>
      </w:r>
      <w:r w:rsidRPr="00327B7F">
        <w:rPr>
          <w:rFonts w:ascii="Times New Roman" w:hAnsi="Times New Roman" w:cs="Times New Roman"/>
          <w:szCs w:val="24"/>
        </w:rPr>
        <w:tab/>
        <w:t>«TestingAWE - Azure DevOps». [En línea]. Disponible en: https://dev.azure.com/juanmanuelzamarrenoperez/Observatorio-TestingAWE. [Accedido: 19-jun-2019].</w:t>
      </w:r>
    </w:p>
    <w:p w14:paraId="42E7096F" w14:textId="77777777" w:rsidR="00327B7F" w:rsidRPr="00327B7F" w:rsidRDefault="00327B7F" w:rsidP="00327B7F"/>
    <w:p w14:paraId="64BE6A99" w14:textId="3461B567"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6]</w:t>
      </w:r>
      <w:r w:rsidRPr="00327B7F">
        <w:rPr>
          <w:rFonts w:ascii="Times New Roman" w:hAnsi="Times New Roman" w:cs="Times New Roman"/>
          <w:szCs w:val="24"/>
        </w:rPr>
        <w:tab/>
        <w:t xml:space="preserve">«YouTube TestingAWE Oficial», </w:t>
      </w:r>
      <w:r w:rsidRPr="00327B7F">
        <w:rPr>
          <w:rFonts w:ascii="Times New Roman" w:hAnsi="Times New Roman" w:cs="Times New Roman"/>
          <w:i/>
          <w:iCs/>
          <w:szCs w:val="24"/>
        </w:rPr>
        <w:t>YouTube</w:t>
      </w:r>
      <w:r w:rsidRPr="00327B7F">
        <w:rPr>
          <w:rFonts w:ascii="Times New Roman" w:hAnsi="Times New Roman" w:cs="Times New Roman"/>
          <w:szCs w:val="24"/>
        </w:rPr>
        <w:t>. [En línea]. Disponible en: https://www.youtube.com/channel/UCqUSDpoDw3RbqPb6PjAAnBA. [Accedido: 25-jun-2019].</w:t>
      </w:r>
    </w:p>
    <w:p w14:paraId="2378EE3C" w14:textId="77777777" w:rsidR="00327B7F" w:rsidRPr="00327B7F" w:rsidRDefault="00327B7F" w:rsidP="00327B7F"/>
    <w:p w14:paraId="780C4A78" w14:textId="71584803"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7]</w:t>
      </w:r>
      <w:r w:rsidRPr="00327B7F">
        <w:rPr>
          <w:rFonts w:ascii="Times New Roman" w:hAnsi="Times New Roman" w:cs="Times New Roman"/>
          <w:szCs w:val="24"/>
        </w:rPr>
        <w:tab/>
        <w:t xml:space="preserve">«Patrones de diseño en automatización: PageObjects», </w:t>
      </w:r>
      <w:r w:rsidRPr="00327B7F">
        <w:rPr>
          <w:rFonts w:ascii="Times New Roman" w:hAnsi="Times New Roman" w:cs="Times New Roman"/>
          <w:i/>
          <w:iCs/>
          <w:szCs w:val="24"/>
        </w:rPr>
        <w:t>QA:news</w:t>
      </w:r>
      <w:r w:rsidRPr="00327B7F">
        <w:rPr>
          <w:rFonts w:ascii="Times New Roman" w:hAnsi="Times New Roman" w:cs="Times New Roman"/>
          <w:szCs w:val="24"/>
        </w:rPr>
        <w:t>, 07-ago-2014. .</w:t>
      </w:r>
    </w:p>
    <w:p w14:paraId="62CFA196" w14:textId="77777777" w:rsidR="00327B7F" w:rsidRPr="00327B7F" w:rsidRDefault="00327B7F" w:rsidP="00327B7F"/>
    <w:p w14:paraId="0A91C419" w14:textId="5276D321" w:rsidR="00327B7F" w:rsidRDefault="00327B7F" w:rsidP="00327B7F">
      <w:pPr>
        <w:pStyle w:val="Bibliografa"/>
        <w:rPr>
          <w:rFonts w:ascii="Times New Roman" w:hAnsi="Times New Roman" w:cs="Times New Roman"/>
          <w:szCs w:val="24"/>
          <w:lang w:val="en-US"/>
        </w:rPr>
      </w:pPr>
      <w:r w:rsidRPr="00327B7F">
        <w:rPr>
          <w:rFonts w:ascii="Times New Roman" w:hAnsi="Times New Roman" w:cs="Times New Roman"/>
          <w:szCs w:val="24"/>
          <w:lang w:val="en-US"/>
        </w:rPr>
        <w:t>[8]</w:t>
      </w:r>
      <w:r w:rsidRPr="00327B7F">
        <w:rPr>
          <w:rFonts w:ascii="Times New Roman" w:hAnsi="Times New Roman" w:cs="Times New Roman"/>
          <w:szCs w:val="24"/>
          <w:lang w:val="en-US"/>
        </w:rPr>
        <w:tab/>
        <w:t xml:space="preserve">Mohsin, «Page Object Model (POM) | Design Pattern», </w:t>
      </w:r>
      <w:r w:rsidRPr="00327B7F">
        <w:rPr>
          <w:rFonts w:ascii="Times New Roman" w:hAnsi="Times New Roman" w:cs="Times New Roman"/>
          <w:i/>
          <w:iCs/>
          <w:szCs w:val="24"/>
          <w:lang w:val="en-US"/>
        </w:rPr>
        <w:t>tajawal</w:t>
      </w:r>
      <w:r w:rsidRPr="00327B7F">
        <w:rPr>
          <w:rFonts w:ascii="Times New Roman" w:hAnsi="Times New Roman" w:cs="Times New Roman"/>
          <w:szCs w:val="24"/>
          <w:lang w:val="en-US"/>
        </w:rPr>
        <w:t>, 24-may-2018. .</w:t>
      </w:r>
    </w:p>
    <w:p w14:paraId="338E7873" w14:textId="77777777" w:rsidR="00327B7F" w:rsidRPr="00327B7F" w:rsidRDefault="00327B7F" w:rsidP="00327B7F">
      <w:pPr>
        <w:rPr>
          <w:lang w:val="en-US"/>
        </w:rPr>
      </w:pPr>
    </w:p>
    <w:p w14:paraId="1A403F21" w14:textId="407D8FF2" w:rsidR="00327B7F" w:rsidRPr="0057575A" w:rsidRDefault="00327B7F" w:rsidP="0057575A">
      <w:pPr>
        <w:pStyle w:val="Bibliografa"/>
        <w:rPr>
          <w:rFonts w:ascii="Times New Roman" w:hAnsi="Times New Roman" w:cs="Times New Roman"/>
          <w:szCs w:val="24"/>
          <w:lang w:val="en-US"/>
        </w:rPr>
      </w:pPr>
      <w:r w:rsidRPr="00327B7F">
        <w:rPr>
          <w:rFonts w:ascii="Times New Roman" w:hAnsi="Times New Roman" w:cs="Times New Roman"/>
          <w:szCs w:val="24"/>
          <w:lang w:val="en-US"/>
        </w:rPr>
        <w:t>[9]</w:t>
      </w:r>
      <w:r w:rsidRPr="00327B7F">
        <w:rPr>
          <w:rFonts w:ascii="Times New Roman" w:hAnsi="Times New Roman" w:cs="Times New Roman"/>
          <w:szCs w:val="24"/>
          <w:lang w:val="en-US"/>
        </w:rPr>
        <w:tab/>
        <w:t xml:space="preserve">«Scrum (software development)», </w:t>
      </w:r>
      <w:r w:rsidRPr="00327B7F">
        <w:rPr>
          <w:rFonts w:ascii="Times New Roman" w:hAnsi="Times New Roman" w:cs="Times New Roman"/>
          <w:i/>
          <w:iCs/>
          <w:szCs w:val="24"/>
          <w:lang w:val="en-US"/>
        </w:rPr>
        <w:t>Wikipedia</w:t>
      </w:r>
      <w:r w:rsidRPr="00327B7F">
        <w:rPr>
          <w:rFonts w:ascii="Times New Roman" w:hAnsi="Times New Roman" w:cs="Times New Roman"/>
          <w:szCs w:val="24"/>
          <w:lang w:val="en-US"/>
        </w:rPr>
        <w:t>. 24-ene-2017.</w:t>
      </w:r>
    </w:p>
    <w:p w14:paraId="09F76D8D" w14:textId="2DC298F3"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lastRenderedPageBreak/>
        <w:t>[10]</w:t>
      </w:r>
      <w:r w:rsidRPr="00327B7F">
        <w:rPr>
          <w:rFonts w:ascii="Times New Roman" w:hAnsi="Times New Roman" w:cs="Times New Roman"/>
          <w:szCs w:val="24"/>
        </w:rPr>
        <w:tab/>
        <w:t xml:space="preserve">«Qué es SCRUM», </w:t>
      </w:r>
      <w:r w:rsidRPr="00327B7F">
        <w:rPr>
          <w:rFonts w:ascii="Times New Roman" w:hAnsi="Times New Roman" w:cs="Times New Roman"/>
          <w:i/>
          <w:iCs/>
          <w:szCs w:val="24"/>
        </w:rPr>
        <w:t>Proyectos Ágiles</w:t>
      </w:r>
      <w:r w:rsidRPr="00327B7F">
        <w:rPr>
          <w:rFonts w:ascii="Times New Roman" w:hAnsi="Times New Roman" w:cs="Times New Roman"/>
          <w:szCs w:val="24"/>
        </w:rPr>
        <w:t>, 04-ago-2008. .</w:t>
      </w:r>
    </w:p>
    <w:p w14:paraId="1D727274" w14:textId="77777777" w:rsidR="00327B7F" w:rsidRPr="00327B7F" w:rsidRDefault="00327B7F" w:rsidP="00327B7F"/>
    <w:p w14:paraId="74327B08" w14:textId="4A9D8D41"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11]</w:t>
      </w:r>
      <w:r w:rsidRPr="00327B7F">
        <w:rPr>
          <w:rFonts w:ascii="Times New Roman" w:hAnsi="Times New Roman" w:cs="Times New Roman"/>
          <w:szCs w:val="24"/>
        </w:rPr>
        <w:tab/>
        <w:t>«GitFlow mejora la gestión de tu repositorio Git». .</w:t>
      </w:r>
    </w:p>
    <w:p w14:paraId="1940CA89" w14:textId="77777777" w:rsidR="00327B7F" w:rsidRPr="00327B7F" w:rsidRDefault="00327B7F" w:rsidP="00327B7F"/>
    <w:p w14:paraId="4FA6E6AE" w14:textId="65A6AE07"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12]</w:t>
      </w:r>
      <w:r w:rsidRPr="00327B7F">
        <w:rPr>
          <w:rFonts w:ascii="Times New Roman" w:hAnsi="Times New Roman" w:cs="Times New Roman"/>
          <w:szCs w:val="24"/>
        </w:rPr>
        <w:tab/>
        <w:t xml:space="preserve">G. Galdámez, «Cómo ser un Super Desarrollador: introducción a git-flow (Parte 1)», </w:t>
      </w:r>
      <w:r w:rsidRPr="00327B7F">
        <w:rPr>
          <w:rFonts w:ascii="Times New Roman" w:hAnsi="Times New Roman" w:cs="Times New Roman"/>
          <w:i/>
          <w:iCs/>
          <w:szCs w:val="24"/>
        </w:rPr>
        <w:t>Medium</w:t>
      </w:r>
      <w:r w:rsidRPr="00327B7F">
        <w:rPr>
          <w:rFonts w:ascii="Times New Roman" w:hAnsi="Times New Roman" w:cs="Times New Roman"/>
          <w:szCs w:val="24"/>
        </w:rPr>
        <w:t>, 14-jul-2017. .</w:t>
      </w:r>
    </w:p>
    <w:p w14:paraId="466F2E97" w14:textId="77777777" w:rsidR="00327B7F" w:rsidRPr="00327B7F" w:rsidRDefault="00327B7F" w:rsidP="00327B7F"/>
    <w:p w14:paraId="50EC75F4" w14:textId="325B2DD9"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lang w:val="en-US"/>
        </w:rPr>
        <w:t>[13]</w:t>
      </w:r>
      <w:r w:rsidRPr="00327B7F">
        <w:rPr>
          <w:rFonts w:ascii="Times New Roman" w:hAnsi="Times New Roman" w:cs="Times New Roman"/>
          <w:szCs w:val="24"/>
          <w:lang w:val="en-US"/>
        </w:rPr>
        <w:tab/>
        <w:t xml:space="preserve">«Azure DevOps Services | Microsoft Azure». </w:t>
      </w:r>
      <w:r w:rsidRPr="00327B7F">
        <w:rPr>
          <w:rFonts w:ascii="Times New Roman" w:hAnsi="Times New Roman" w:cs="Times New Roman"/>
          <w:szCs w:val="24"/>
        </w:rPr>
        <w:t>[En línea]. Disponible en: https://azure.microsoft.com/es-es/services/devops/. [Accedido: 27-abr-2019].</w:t>
      </w:r>
    </w:p>
    <w:p w14:paraId="6EFAB33F" w14:textId="77777777" w:rsidR="00327B7F" w:rsidRPr="00327B7F" w:rsidRDefault="00327B7F" w:rsidP="00327B7F"/>
    <w:p w14:paraId="1A75FC31" w14:textId="22BB7ACA"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14]</w:t>
      </w:r>
      <w:r w:rsidRPr="00327B7F">
        <w:rPr>
          <w:rFonts w:ascii="Times New Roman" w:hAnsi="Times New Roman" w:cs="Times New Roman"/>
          <w:szCs w:val="24"/>
        </w:rPr>
        <w:tab/>
        <w:t xml:space="preserve">«Planning poker», </w:t>
      </w:r>
      <w:r w:rsidRPr="00327B7F">
        <w:rPr>
          <w:rFonts w:ascii="Times New Roman" w:hAnsi="Times New Roman" w:cs="Times New Roman"/>
          <w:i/>
          <w:iCs/>
          <w:szCs w:val="24"/>
        </w:rPr>
        <w:t>Wikipedia, la enciclopedia libre</w:t>
      </w:r>
      <w:r w:rsidRPr="00327B7F">
        <w:rPr>
          <w:rFonts w:ascii="Times New Roman" w:hAnsi="Times New Roman" w:cs="Times New Roman"/>
          <w:szCs w:val="24"/>
        </w:rPr>
        <w:t>. 05-abr-2019.</w:t>
      </w:r>
    </w:p>
    <w:p w14:paraId="0D625773" w14:textId="77777777" w:rsidR="00327B7F" w:rsidRPr="00327B7F" w:rsidRDefault="00327B7F" w:rsidP="00327B7F"/>
    <w:p w14:paraId="3B58A284" w14:textId="10C195DF"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15]</w:t>
      </w:r>
      <w:r w:rsidRPr="00327B7F">
        <w:rPr>
          <w:rFonts w:ascii="Times New Roman" w:hAnsi="Times New Roman" w:cs="Times New Roman"/>
          <w:szCs w:val="24"/>
        </w:rPr>
        <w:tab/>
        <w:t xml:space="preserve">«Técnica Pomodoro», </w:t>
      </w:r>
      <w:r w:rsidRPr="00327B7F">
        <w:rPr>
          <w:rFonts w:ascii="Times New Roman" w:hAnsi="Times New Roman" w:cs="Times New Roman"/>
          <w:i/>
          <w:iCs/>
          <w:szCs w:val="24"/>
        </w:rPr>
        <w:t>Wikipedia, la enciclopedia libre</w:t>
      </w:r>
      <w:r w:rsidRPr="00327B7F">
        <w:rPr>
          <w:rFonts w:ascii="Times New Roman" w:hAnsi="Times New Roman" w:cs="Times New Roman"/>
          <w:szCs w:val="24"/>
        </w:rPr>
        <w:t>. 27-dic-2018.</w:t>
      </w:r>
    </w:p>
    <w:p w14:paraId="6D9F3D3D" w14:textId="77777777" w:rsidR="00327B7F" w:rsidRPr="00327B7F" w:rsidRDefault="00327B7F" w:rsidP="00327B7F"/>
    <w:p w14:paraId="525F7D11" w14:textId="10FD33F7"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16]</w:t>
      </w:r>
      <w:r w:rsidRPr="00327B7F">
        <w:rPr>
          <w:rFonts w:ascii="Times New Roman" w:hAnsi="Times New Roman" w:cs="Times New Roman"/>
          <w:szCs w:val="24"/>
        </w:rPr>
        <w:tab/>
        <w:t xml:space="preserve">«Modelo–vista–controlador», </w:t>
      </w:r>
      <w:r w:rsidRPr="00327B7F">
        <w:rPr>
          <w:rFonts w:ascii="Times New Roman" w:hAnsi="Times New Roman" w:cs="Times New Roman"/>
          <w:i/>
          <w:iCs/>
          <w:szCs w:val="24"/>
        </w:rPr>
        <w:t>Wikipedia, la enciclopedia libre</w:t>
      </w:r>
      <w:r w:rsidRPr="00327B7F">
        <w:rPr>
          <w:rFonts w:ascii="Times New Roman" w:hAnsi="Times New Roman" w:cs="Times New Roman"/>
          <w:szCs w:val="24"/>
        </w:rPr>
        <w:t>. 13-abr-2019.</w:t>
      </w:r>
    </w:p>
    <w:p w14:paraId="5CBF464C" w14:textId="77777777" w:rsidR="00327B7F" w:rsidRPr="00327B7F" w:rsidRDefault="00327B7F" w:rsidP="00327B7F"/>
    <w:p w14:paraId="344DCA38" w14:textId="30F8BAF6"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17]</w:t>
      </w:r>
      <w:r w:rsidRPr="00327B7F">
        <w:rPr>
          <w:rFonts w:ascii="Times New Roman" w:hAnsi="Times New Roman" w:cs="Times New Roman"/>
          <w:szCs w:val="24"/>
        </w:rPr>
        <w:tab/>
        <w:t xml:space="preserve">«MVC (Model, View, Controller) explicado.», </w:t>
      </w:r>
      <w:r w:rsidRPr="00327B7F">
        <w:rPr>
          <w:rFonts w:ascii="Times New Roman" w:hAnsi="Times New Roman" w:cs="Times New Roman"/>
          <w:i/>
          <w:iCs/>
          <w:szCs w:val="24"/>
        </w:rPr>
        <w:t>CódigoFacilito</w:t>
      </w:r>
      <w:r w:rsidRPr="00327B7F">
        <w:rPr>
          <w:rFonts w:ascii="Times New Roman" w:hAnsi="Times New Roman" w:cs="Times New Roman"/>
          <w:szCs w:val="24"/>
        </w:rPr>
        <w:t>. [En línea]. Disponible en: https://codigofacilito.com/articulos/mvc-model-view-controller-explicado. [Accedido: 27-abr-2019].</w:t>
      </w:r>
    </w:p>
    <w:p w14:paraId="512931AE" w14:textId="77777777" w:rsidR="00327B7F" w:rsidRPr="00327B7F" w:rsidRDefault="00327B7F" w:rsidP="00327B7F"/>
    <w:p w14:paraId="2753A667" w14:textId="3463B089"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18]</w:t>
      </w:r>
      <w:r w:rsidRPr="00327B7F">
        <w:rPr>
          <w:rFonts w:ascii="Times New Roman" w:hAnsi="Times New Roman" w:cs="Times New Roman"/>
          <w:szCs w:val="24"/>
        </w:rPr>
        <w:tab/>
        <w:t xml:space="preserve">«Singleton», </w:t>
      </w:r>
      <w:r w:rsidRPr="00327B7F">
        <w:rPr>
          <w:rFonts w:ascii="Times New Roman" w:hAnsi="Times New Roman" w:cs="Times New Roman"/>
          <w:i/>
          <w:iCs/>
          <w:szCs w:val="24"/>
        </w:rPr>
        <w:t>Wikipedia, la enciclopedia libre</w:t>
      </w:r>
      <w:r w:rsidRPr="00327B7F">
        <w:rPr>
          <w:rFonts w:ascii="Times New Roman" w:hAnsi="Times New Roman" w:cs="Times New Roman"/>
          <w:szCs w:val="24"/>
        </w:rPr>
        <w:t>. 10-oct-2018.</w:t>
      </w:r>
    </w:p>
    <w:p w14:paraId="6F7846D1" w14:textId="77777777" w:rsidR="00327B7F" w:rsidRPr="00327B7F" w:rsidRDefault="00327B7F" w:rsidP="00327B7F"/>
    <w:p w14:paraId="4F239203" w14:textId="7441B1F7"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19]</w:t>
      </w:r>
      <w:r w:rsidRPr="00327B7F">
        <w:rPr>
          <w:rFonts w:ascii="Times New Roman" w:hAnsi="Times New Roman" w:cs="Times New Roman"/>
          <w:szCs w:val="24"/>
        </w:rPr>
        <w:tab/>
        <w:t xml:space="preserve">«Angular: De cero a experto creando aplicaciones (Angular 7+)», </w:t>
      </w:r>
      <w:r w:rsidRPr="00327B7F">
        <w:rPr>
          <w:rFonts w:ascii="Times New Roman" w:hAnsi="Times New Roman" w:cs="Times New Roman"/>
          <w:i/>
          <w:iCs/>
          <w:szCs w:val="24"/>
        </w:rPr>
        <w:t>Udemy</w:t>
      </w:r>
      <w:r w:rsidRPr="00327B7F">
        <w:rPr>
          <w:rFonts w:ascii="Times New Roman" w:hAnsi="Times New Roman" w:cs="Times New Roman"/>
          <w:szCs w:val="24"/>
        </w:rPr>
        <w:t>. [En línea]. Disponible en: https://www.udemy.com/angular-2-fernando-herrera/. [Accedido: 27-abr-2019].</w:t>
      </w:r>
    </w:p>
    <w:p w14:paraId="17553C41" w14:textId="77777777" w:rsidR="00327B7F" w:rsidRPr="00327B7F" w:rsidRDefault="00327B7F" w:rsidP="00327B7F"/>
    <w:p w14:paraId="22A559B4" w14:textId="3BF55644"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20]</w:t>
      </w:r>
      <w:r w:rsidRPr="00327B7F">
        <w:rPr>
          <w:rFonts w:ascii="Times New Roman" w:hAnsi="Times New Roman" w:cs="Times New Roman"/>
          <w:szCs w:val="24"/>
        </w:rPr>
        <w:tab/>
        <w:t xml:space="preserve">«Learn Angular 5 from Scratch», </w:t>
      </w:r>
      <w:r w:rsidRPr="00327B7F">
        <w:rPr>
          <w:rFonts w:ascii="Times New Roman" w:hAnsi="Times New Roman" w:cs="Times New Roman"/>
          <w:i/>
          <w:iCs/>
          <w:szCs w:val="24"/>
        </w:rPr>
        <w:t>Udemy</w:t>
      </w:r>
      <w:r w:rsidRPr="00327B7F">
        <w:rPr>
          <w:rFonts w:ascii="Times New Roman" w:hAnsi="Times New Roman" w:cs="Times New Roman"/>
          <w:szCs w:val="24"/>
        </w:rPr>
        <w:t>. [En línea]. Disponible en: https://www.udemy.com/angular-5/. [Accedido: 27-abr-2019].</w:t>
      </w:r>
    </w:p>
    <w:p w14:paraId="4DFB4193" w14:textId="77777777" w:rsidR="00327B7F" w:rsidRPr="00327B7F" w:rsidRDefault="00327B7F" w:rsidP="00327B7F"/>
    <w:p w14:paraId="3C6F1559" w14:textId="77777777" w:rsidR="00327B7F" w:rsidRP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21]</w:t>
      </w:r>
      <w:r w:rsidRPr="00327B7F">
        <w:rPr>
          <w:rFonts w:ascii="Times New Roman" w:hAnsi="Times New Roman" w:cs="Times New Roman"/>
          <w:szCs w:val="24"/>
        </w:rPr>
        <w:tab/>
      </w:r>
      <w:r w:rsidRPr="00327B7F">
        <w:rPr>
          <w:rFonts w:ascii="Times New Roman" w:hAnsi="Times New Roman" w:cs="Times New Roman"/>
          <w:i/>
          <w:iCs/>
          <w:szCs w:val="24"/>
        </w:rPr>
        <w:t>Spectron documentation</w:t>
      </w:r>
      <w:r w:rsidRPr="00327B7F">
        <w:rPr>
          <w:rFonts w:ascii="Times New Roman" w:hAnsi="Times New Roman" w:cs="Times New Roman"/>
          <w:szCs w:val="24"/>
        </w:rPr>
        <w:t>. Electron, 2019.</w:t>
      </w:r>
    </w:p>
    <w:p w14:paraId="0C92D1B3" w14:textId="3B0F7A32"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lastRenderedPageBreak/>
        <w:t>[22]</w:t>
      </w:r>
      <w:r w:rsidRPr="00327B7F">
        <w:rPr>
          <w:rFonts w:ascii="Times New Roman" w:hAnsi="Times New Roman" w:cs="Times New Roman"/>
          <w:szCs w:val="24"/>
        </w:rPr>
        <w:tab/>
        <w:t>«Mocha documentation». [En línea]. Disponible en: https://mochajs.org/api/. [Accedido: 27-abr-2019].</w:t>
      </w:r>
    </w:p>
    <w:p w14:paraId="5BCFA92D" w14:textId="77777777" w:rsidR="00327B7F" w:rsidRPr="00327B7F" w:rsidRDefault="00327B7F" w:rsidP="00327B7F"/>
    <w:p w14:paraId="778375BF" w14:textId="489A1B75"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23]</w:t>
      </w:r>
      <w:r w:rsidRPr="00327B7F">
        <w:rPr>
          <w:rFonts w:ascii="Times New Roman" w:hAnsi="Times New Roman" w:cs="Times New Roman"/>
          <w:szCs w:val="24"/>
        </w:rPr>
        <w:tab/>
        <w:t>«Chai documentation». [En línea]. Disponible en: https://www.chaijs.com/api/. [Accedido: 27-abr-2019].</w:t>
      </w:r>
    </w:p>
    <w:p w14:paraId="5B1C37DC" w14:textId="77777777" w:rsidR="00327B7F" w:rsidRPr="00327B7F" w:rsidRDefault="00327B7F" w:rsidP="00327B7F"/>
    <w:p w14:paraId="094929A9" w14:textId="6497E363"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24]</w:t>
      </w:r>
      <w:r w:rsidRPr="00327B7F">
        <w:rPr>
          <w:rFonts w:ascii="Times New Roman" w:hAnsi="Times New Roman" w:cs="Times New Roman"/>
          <w:szCs w:val="24"/>
        </w:rPr>
        <w:tab/>
        <w:t>«WebdriverIO documentation». [En línea]. Disponible en: https://webdriver.io/index.html. [Accedido: 27-abr-2019].</w:t>
      </w:r>
    </w:p>
    <w:p w14:paraId="31FB3F75" w14:textId="77777777" w:rsidR="00327B7F" w:rsidRPr="00327B7F" w:rsidRDefault="00327B7F" w:rsidP="00327B7F"/>
    <w:p w14:paraId="56CFE2E1" w14:textId="0EBE33F7" w:rsid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25]</w:t>
      </w:r>
      <w:r w:rsidRPr="00327B7F">
        <w:rPr>
          <w:rFonts w:ascii="Times New Roman" w:hAnsi="Times New Roman" w:cs="Times New Roman"/>
          <w:szCs w:val="24"/>
        </w:rPr>
        <w:tab/>
        <w:t>«TypeScript documentation». [En línea]. Disponible en: https://www.typescriptlang.org/docs/home.html. [Accedido: 27-abr-2019].</w:t>
      </w:r>
    </w:p>
    <w:p w14:paraId="31DC30A5" w14:textId="77777777" w:rsidR="00327B7F" w:rsidRPr="00327B7F" w:rsidRDefault="00327B7F" w:rsidP="00327B7F"/>
    <w:p w14:paraId="003FAB35" w14:textId="77777777" w:rsidR="00327B7F" w:rsidRPr="00327B7F" w:rsidRDefault="00327B7F" w:rsidP="00327B7F">
      <w:pPr>
        <w:pStyle w:val="Bibliografa"/>
        <w:rPr>
          <w:rFonts w:ascii="Times New Roman" w:hAnsi="Times New Roman" w:cs="Times New Roman"/>
          <w:szCs w:val="24"/>
        </w:rPr>
      </w:pPr>
      <w:r w:rsidRPr="00327B7F">
        <w:rPr>
          <w:rFonts w:ascii="Times New Roman" w:hAnsi="Times New Roman" w:cs="Times New Roman"/>
          <w:szCs w:val="24"/>
        </w:rPr>
        <w:t>[26]</w:t>
      </w:r>
      <w:r w:rsidRPr="00327B7F">
        <w:rPr>
          <w:rFonts w:ascii="Times New Roman" w:hAnsi="Times New Roman" w:cs="Times New Roman"/>
          <w:szCs w:val="24"/>
        </w:rPr>
        <w:tab/>
        <w:t>«Tutorial Tour of Heroes». [En línea]. Disponible en: https://angular.io/tutorial. [Accedido: 27-abr-2019].</w:t>
      </w:r>
    </w:p>
    <w:p w14:paraId="1F8441AA" w14:textId="2597BF16" w:rsidR="00EA586B" w:rsidRDefault="00737841" w:rsidP="00EA586B">
      <w:pPr>
        <w:rPr>
          <w:rFonts w:cs="Times New Roman"/>
          <w:szCs w:val="24"/>
          <w:lang w:val="en-US"/>
        </w:rPr>
      </w:pPr>
      <w:r>
        <w:rPr>
          <w:rFonts w:cs="Times New Roman"/>
          <w:szCs w:val="24"/>
          <w:lang w:val="en-US"/>
        </w:rPr>
        <w:fldChar w:fldCharType="end"/>
      </w:r>
    </w:p>
    <w:p w14:paraId="1B5024C7" w14:textId="77777777" w:rsidR="003F2106" w:rsidRDefault="003F2106" w:rsidP="003F2106">
      <w:pPr>
        <w:ind w:firstLine="0"/>
        <w:jc w:val="center"/>
      </w:pPr>
      <w:r>
        <w:rPr>
          <w:noProof/>
        </w:rPr>
        <w:drawing>
          <wp:inline distT="0" distB="0" distL="0" distR="0" wp14:anchorId="450B4782" wp14:editId="5CC332A5">
            <wp:extent cx="838200" cy="2952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ccby.png"/>
                    <pic:cNvPicPr/>
                  </pic:nvPicPr>
                  <pic:blipFill>
                    <a:blip r:embed="rId84">
                      <a:extLst>
                        <a:ext uri="{28A0092B-C50C-407E-A947-70E740481C1C}">
                          <a14:useLocalDpi xmlns:a14="http://schemas.microsoft.com/office/drawing/2010/main" val="0"/>
                        </a:ext>
                      </a:extLst>
                    </a:blip>
                    <a:stretch>
                      <a:fillRect/>
                    </a:stretch>
                  </pic:blipFill>
                  <pic:spPr>
                    <a:xfrm>
                      <a:off x="0" y="0"/>
                      <a:ext cx="838200" cy="295275"/>
                    </a:xfrm>
                    <a:prstGeom prst="rect">
                      <a:avLst/>
                    </a:prstGeom>
                  </pic:spPr>
                </pic:pic>
              </a:graphicData>
            </a:graphic>
          </wp:inline>
        </w:drawing>
      </w:r>
    </w:p>
    <w:p w14:paraId="6C9FAF0C" w14:textId="77777777" w:rsidR="003F2106" w:rsidRPr="002172EF" w:rsidRDefault="003F2106" w:rsidP="003F2106">
      <w:pPr>
        <w:jc w:val="center"/>
      </w:pPr>
      <w:r>
        <w:t>Esta obra está bajo una licencia Creative Commons Reconocimiento 4.0 Internacional (</w:t>
      </w:r>
      <w:hyperlink r:id="rId85" w:history="1">
        <w:r w:rsidRPr="00BA3040">
          <w:rPr>
            <w:rStyle w:val="Hipervnculo"/>
          </w:rPr>
          <w:t>CC-BY-4.0</w:t>
        </w:r>
      </w:hyperlink>
      <w:r>
        <w:t>)</w:t>
      </w:r>
    </w:p>
    <w:p w14:paraId="2C88E89A" w14:textId="77777777" w:rsidR="003F2106" w:rsidRPr="002172EF" w:rsidRDefault="003F2106" w:rsidP="00EA586B"/>
    <w:p w14:paraId="2FD7C9B6" w14:textId="77777777" w:rsidR="00EA586B" w:rsidRPr="002172EF" w:rsidRDefault="00EA586B" w:rsidP="00EA586B"/>
    <w:p w14:paraId="04621261" w14:textId="77777777" w:rsidR="00EA586B" w:rsidRPr="002172EF" w:rsidRDefault="00EA586B" w:rsidP="00E32D2A"/>
    <w:p w14:paraId="4167BCC0" w14:textId="77777777" w:rsidR="007C0FFE" w:rsidRPr="002172EF" w:rsidRDefault="007C0FFE" w:rsidP="00935AD4">
      <w:pPr>
        <w:ind w:firstLine="0"/>
      </w:pPr>
    </w:p>
    <w:sectPr w:rsidR="007C0FFE" w:rsidRPr="002172EF" w:rsidSect="00F83239">
      <w:headerReference w:type="default" r:id="rId86"/>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66E3E6" w14:textId="77777777" w:rsidR="00A31B7D" w:rsidRDefault="00A31B7D" w:rsidP="004D1002">
      <w:pPr>
        <w:spacing w:before="0" w:after="0" w:line="240" w:lineRule="auto"/>
      </w:pPr>
      <w:r>
        <w:separator/>
      </w:r>
    </w:p>
  </w:endnote>
  <w:endnote w:type="continuationSeparator" w:id="0">
    <w:p w14:paraId="03130106" w14:textId="77777777" w:rsidR="00A31B7D" w:rsidRDefault="00A31B7D" w:rsidP="004D100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500000000000000"/>
    <w:charset w:val="00"/>
    <w:family w:val="modern"/>
    <w:notTrueType/>
    <w:pitch w:val="variable"/>
    <w:sig w:usb0="20000007" w:usb1="00000000" w:usb2="00000000" w:usb3="00000000" w:csb0="00000193"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7864208"/>
      <w:docPartObj>
        <w:docPartGallery w:val="Page Numbers (Bottom of Page)"/>
        <w:docPartUnique/>
      </w:docPartObj>
    </w:sdtPr>
    <w:sdtEndPr/>
    <w:sdtContent>
      <w:p w14:paraId="5890DAF0" w14:textId="77777777" w:rsidR="00CA654B" w:rsidRPr="008F2239" w:rsidRDefault="00A31B7D" w:rsidP="008B6CC2">
        <w:pPr>
          <w:pStyle w:val="Piedepgina"/>
          <w:jc w:val="center"/>
        </w:pPr>
      </w:p>
    </w:sdtContent>
  </w:sdt>
  <w:p w14:paraId="482C1935" w14:textId="77777777" w:rsidR="00CA654B" w:rsidRDefault="00CA654B" w:rsidP="008F2239">
    <w:pPr>
      <w:pStyle w:val="Piedep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413370" w14:textId="77777777" w:rsidR="00A31B7D" w:rsidRDefault="00A31B7D" w:rsidP="004D1002">
      <w:pPr>
        <w:spacing w:before="0" w:after="0" w:line="240" w:lineRule="auto"/>
      </w:pPr>
      <w:r>
        <w:separator/>
      </w:r>
    </w:p>
  </w:footnote>
  <w:footnote w:type="continuationSeparator" w:id="0">
    <w:p w14:paraId="69F15B69" w14:textId="77777777" w:rsidR="00A31B7D" w:rsidRDefault="00A31B7D" w:rsidP="004D1002">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A6AAF8" w14:textId="75B43886" w:rsidR="00CA654B" w:rsidRDefault="00CA654B" w:rsidP="00835E41">
    <w:pPr>
      <w:pStyle w:val="Encabezado"/>
      <w:ind w:firstLine="0"/>
    </w:pPr>
    <w:r>
      <w:tab/>
    </w:r>
    <w:r>
      <w:tab/>
    </w:r>
    <w:sdt>
      <w:sdtPr>
        <w:id w:val="92364291"/>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37F9DCDD" w14:textId="77777777" w:rsidR="00CA654B" w:rsidRDefault="00CA654B" w:rsidP="00F55AAB">
    <w:pPr>
      <w:pStyle w:val="Encabezado"/>
      <w:ind w:firstLine="0"/>
      <w:jc w:val="lef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590916" w14:textId="0DFA9E7B" w:rsidR="00CA654B" w:rsidRDefault="00CA654B" w:rsidP="005D4FDA">
    <w:pPr>
      <w:pStyle w:val="Encabezado"/>
      <w:ind w:firstLine="0"/>
      <w:jc w:val="right"/>
    </w:pPr>
    <w:r>
      <w:t xml:space="preserve">Aspectos relevantes del desarrollo del proyecto </w:t>
    </w:r>
    <w:sdt>
      <w:sdtPr>
        <w:id w:val="-1682345656"/>
        <w:docPartObj>
          <w:docPartGallery w:val="Page Numbers (Top of Page)"/>
          <w:docPartUnique/>
        </w:docPartObj>
      </w:sdtPr>
      <w:sdtEndPr/>
      <w:sdtContent>
        <w:r>
          <w:tab/>
        </w:r>
        <w:r>
          <w:fldChar w:fldCharType="begin"/>
        </w:r>
        <w:r>
          <w:instrText>PAGE   \* MERGEFORMAT</w:instrText>
        </w:r>
        <w:r>
          <w:fldChar w:fldCharType="separate"/>
        </w:r>
        <w:r>
          <w:t>28</w:t>
        </w:r>
        <w:r>
          <w:fldChar w:fldCharType="end"/>
        </w:r>
      </w:sdtContent>
    </w:sdt>
    <w:r>
      <w:tab/>
    </w:r>
    <w:r>
      <w:tab/>
    </w:r>
  </w:p>
  <w:p w14:paraId="60BE7CE3" w14:textId="77777777" w:rsidR="00CA654B" w:rsidRDefault="00CA654B" w:rsidP="00F55AAB">
    <w:pPr>
      <w:pStyle w:val="Encabezado"/>
      <w:ind w:firstLine="0"/>
      <w:jc w:val="left"/>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EEAA53" w14:textId="02DCED9A" w:rsidR="00CA654B" w:rsidRDefault="00CA654B" w:rsidP="005D4FDA">
    <w:pPr>
      <w:pStyle w:val="Encabezado"/>
      <w:ind w:firstLine="0"/>
      <w:jc w:val="right"/>
    </w:pPr>
    <w:r>
      <w:t>Trabajos relacionados</w:t>
    </w:r>
    <w:r>
      <w:tab/>
      <w:t xml:space="preserve"> </w:t>
    </w:r>
    <w:sdt>
      <w:sdtPr>
        <w:id w:val="616796797"/>
        <w:docPartObj>
          <w:docPartGallery w:val="Page Numbers (Top of Page)"/>
          <w:docPartUnique/>
        </w:docPartObj>
      </w:sdtPr>
      <w:sdtEndPr/>
      <w:sdtContent>
        <w:r>
          <w:tab/>
        </w:r>
        <w:r>
          <w:fldChar w:fldCharType="begin"/>
        </w:r>
        <w:r>
          <w:instrText>PAGE   \* MERGEFORMAT</w:instrText>
        </w:r>
        <w:r>
          <w:fldChar w:fldCharType="separate"/>
        </w:r>
        <w:r>
          <w:t>28</w:t>
        </w:r>
        <w:r>
          <w:fldChar w:fldCharType="end"/>
        </w:r>
      </w:sdtContent>
    </w:sdt>
    <w:r>
      <w:tab/>
    </w:r>
    <w:r>
      <w:tab/>
    </w:r>
  </w:p>
  <w:p w14:paraId="5B090CAA" w14:textId="77777777" w:rsidR="00CA654B" w:rsidRDefault="00CA654B" w:rsidP="00F55AAB">
    <w:pPr>
      <w:pStyle w:val="Encabezado"/>
      <w:ind w:firstLine="0"/>
      <w:jc w:val="left"/>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44B479" w14:textId="531DE3F6" w:rsidR="00CA654B" w:rsidRDefault="00CA654B" w:rsidP="005D4FDA">
    <w:pPr>
      <w:pStyle w:val="Encabezado"/>
      <w:ind w:firstLine="0"/>
      <w:jc w:val="right"/>
    </w:pPr>
    <w:r>
      <w:t>Conclusiones y Líneas de trabajo futuras</w:t>
    </w:r>
    <w:r>
      <w:tab/>
      <w:t xml:space="preserve"> </w:t>
    </w:r>
    <w:sdt>
      <w:sdtPr>
        <w:id w:val="704918764"/>
        <w:docPartObj>
          <w:docPartGallery w:val="Page Numbers (Top of Page)"/>
          <w:docPartUnique/>
        </w:docPartObj>
      </w:sdtPr>
      <w:sdtEndPr/>
      <w:sdtContent>
        <w:r>
          <w:tab/>
        </w:r>
        <w:r>
          <w:fldChar w:fldCharType="begin"/>
        </w:r>
        <w:r>
          <w:instrText>PAGE   \* MERGEFORMAT</w:instrText>
        </w:r>
        <w:r>
          <w:fldChar w:fldCharType="separate"/>
        </w:r>
        <w:r>
          <w:t>28</w:t>
        </w:r>
        <w:r>
          <w:fldChar w:fldCharType="end"/>
        </w:r>
      </w:sdtContent>
    </w:sdt>
    <w:r>
      <w:tab/>
    </w:r>
    <w:r>
      <w:tab/>
    </w:r>
  </w:p>
  <w:p w14:paraId="42CC335D" w14:textId="77777777" w:rsidR="00CA654B" w:rsidRDefault="00CA654B" w:rsidP="00F55AAB">
    <w:pPr>
      <w:pStyle w:val="Encabezado"/>
      <w:ind w:firstLine="0"/>
      <w:jc w:val="left"/>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A76C57" w14:textId="552F052A" w:rsidR="00CA654B" w:rsidRDefault="00CA654B" w:rsidP="005D4FDA">
    <w:pPr>
      <w:pStyle w:val="Encabezado"/>
      <w:ind w:firstLine="0"/>
      <w:jc w:val="right"/>
    </w:pPr>
    <w:r>
      <w:t xml:space="preserve">Bibliografía </w:t>
    </w:r>
    <w:sdt>
      <w:sdtPr>
        <w:id w:val="-198087391"/>
        <w:docPartObj>
          <w:docPartGallery w:val="Page Numbers (Top of Page)"/>
          <w:docPartUnique/>
        </w:docPartObj>
      </w:sdtPr>
      <w:sdtEndPr/>
      <w:sdtContent>
        <w:r>
          <w:tab/>
        </w:r>
        <w:r>
          <w:tab/>
        </w:r>
        <w:r>
          <w:fldChar w:fldCharType="begin"/>
        </w:r>
        <w:r>
          <w:instrText>PAGE   \* MERGEFORMAT</w:instrText>
        </w:r>
        <w:r>
          <w:fldChar w:fldCharType="separate"/>
        </w:r>
        <w:r>
          <w:t>28</w:t>
        </w:r>
        <w:r>
          <w:fldChar w:fldCharType="end"/>
        </w:r>
      </w:sdtContent>
    </w:sdt>
    <w:r>
      <w:tab/>
    </w:r>
    <w:r>
      <w:tab/>
    </w:r>
  </w:p>
  <w:p w14:paraId="6DF428F5" w14:textId="77777777" w:rsidR="00CA654B" w:rsidRDefault="00CA654B" w:rsidP="00F55AAB">
    <w:pPr>
      <w:pStyle w:val="Encabezado"/>
      <w:ind w:firstLine="0"/>
      <w:jc w:val="lef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428801" w14:textId="77777777" w:rsidR="00CA654B" w:rsidRDefault="00CA654B">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7666DB" w14:textId="614E6119" w:rsidR="00CA654B" w:rsidRDefault="00CA654B" w:rsidP="00835E41">
    <w:pPr>
      <w:pStyle w:val="Encabezado"/>
      <w:ind w:firstLine="0"/>
    </w:pPr>
    <w:r>
      <w:tab/>
    </w:r>
    <w:r>
      <w:tab/>
    </w:r>
  </w:p>
  <w:p w14:paraId="7754A012" w14:textId="77777777" w:rsidR="00CA654B" w:rsidRDefault="00CA654B" w:rsidP="00F55AAB">
    <w:pPr>
      <w:pStyle w:val="Encabezado"/>
      <w:ind w:firstLine="0"/>
      <w:jc w:val="lef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1F2B98" w14:textId="3EE64CA0" w:rsidR="00CA654B" w:rsidRDefault="00CA654B" w:rsidP="00835E41">
    <w:pPr>
      <w:pStyle w:val="Encabezado"/>
      <w:ind w:firstLine="0"/>
    </w:pPr>
    <w:r>
      <w:t>Introducción</w:t>
    </w:r>
    <w:r>
      <w:tab/>
    </w:r>
    <w:r>
      <w:tab/>
    </w:r>
    <w:sdt>
      <w:sdtPr>
        <w:id w:val="-121149114"/>
        <w:docPartObj>
          <w:docPartGallery w:val="Page Numbers (Top of Page)"/>
          <w:docPartUnique/>
        </w:docPartObj>
      </w:sdtPr>
      <w:sdtEndPr/>
      <w:sdtContent>
        <w:r>
          <w:fldChar w:fldCharType="begin"/>
        </w:r>
        <w:r>
          <w:instrText>PAGE   \* MERGEFORMAT</w:instrText>
        </w:r>
        <w:r>
          <w:fldChar w:fldCharType="separate"/>
        </w:r>
        <w:r>
          <w:t>7</w:t>
        </w:r>
        <w:r>
          <w:fldChar w:fldCharType="end"/>
        </w:r>
      </w:sdtContent>
    </w:sdt>
  </w:p>
  <w:p w14:paraId="63D82BFA" w14:textId="77777777" w:rsidR="00CA654B" w:rsidRDefault="00CA654B" w:rsidP="00F55AAB">
    <w:pPr>
      <w:pStyle w:val="Encabezado"/>
      <w:ind w:firstLine="0"/>
      <w:jc w:val="left"/>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E88751" w14:textId="77777777" w:rsidR="00CA654B" w:rsidRDefault="00CA654B">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D39DA2" w14:textId="77777777" w:rsidR="00CA654B" w:rsidRDefault="00CA654B" w:rsidP="00835E41">
    <w:pPr>
      <w:pStyle w:val="Encabezado"/>
      <w:ind w:firstLine="0"/>
    </w:pPr>
    <w:r>
      <w:t>Objetivos del proyecto</w:t>
    </w:r>
    <w:r>
      <w:tab/>
    </w:r>
    <w:r>
      <w:tab/>
    </w:r>
    <w:sdt>
      <w:sdtPr>
        <w:id w:val="-335844824"/>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0C5342CC" w14:textId="77777777" w:rsidR="00CA654B" w:rsidRDefault="00CA654B" w:rsidP="00F55AAB">
    <w:pPr>
      <w:pStyle w:val="Encabezado"/>
      <w:ind w:firstLine="0"/>
      <w:jc w:val="left"/>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B73D0B" w14:textId="683E49B0" w:rsidR="00CA654B" w:rsidRDefault="00CA654B" w:rsidP="00835E41">
    <w:pPr>
      <w:pStyle w:val="Encabezado"/>
      <w:ind w:firstLine="0"/>
    </w:pPr>
    <w:r>
      <w:t>Conceptos teóricos</w:t>
    </w:r>
    <w:r>
      <w:tab/>
    </w:r>
    <w:r>
      <w:tab/>
    </w:r>
    <w:sdt>
      <w:sdtPr>
        <w:id w:val="-599342850"/>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49AD744F" w14:textId="77777777" w:rsidR="00CA654B" w:rsidRDefault="00CA654B" w:rsidP="00F55AAB">
    <w:pPr>
      <w:pStyle w:val="Encabezado"/>
      <w:ind w:firstLine="0"/>
      <w:jc w:val="lef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2146F6" w14:textId="77777777" w:rsidR="00CA654B" w:rsidRDefault="00CA654B">
    <w:pPr>
      <w:pStyle w:val="Encabezado"/>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BDD96" w14:textId="77777777" w:rsidR="00CA654B" w:rsidRDefault="00CA654B" w:rsidP="00835E41">
    <w:pPr>
      <w:pStyle w:val="Encabezado"/>
      <w:ind w:firstLine="0"/>
    </w:pPr>
    <w:r>
      <w:t>Técnicas y herramientas</w:t>
    </w:r>
    <w:r>
      <w:tab/>
    </w:r>
    <w:r>
      <w:tab/>
    </w:r>
    <w:sdt>
      <w:sdtPr>
        <w:id w:val="769435302"/>
        <w:docPartObj>
          <w:docPartGallery w:val="Page Numbers (Top of Page)"/>
          <w:docPartUnique/>
        </w:docPartObj>
      </w:sdtPr>
      <w:sdtEndPr/>
      <w:sdtContent>
        <w:r>
          <w:fldChar w:fldCharType="begin"/>
        </w:r>
        <w:r>
          <w:instrText>PAGE   \* MERGEFORMAT</w:instrText>
        </w:r>
        <w:r>
          <w:fldChar w:fldCharType="separate"/>
        </w:r>
        <w:r>
          <w:t>2</w:t>
        </w:r>
        <w:r>
          <w:fldChar w:fldCharType="end"/>
        </w:r>
      </w:sdtContent>
    </w:sdt>
  </w:p>
  <w:p w14:paraId="52809BC2" w14:textId="77777777" w:rsidR="00CA654B" w:rsidRDefault="00CA654B" w:rsidP="00F55AAB">
    <w:pPr>
      <w:pStyle w:val="Encabezado"/>
      <w:ind w:firstLine="0"/>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9935C7"/>
    <w:multiLevelType w:val="hybridMultilevel"/>
    <w:tmpl w:val="844CFB5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 w15:restartNumberingAfterBreak="0">
    <w:nsid w:val="058A1DB5"/>
    <w:multiLevelType w:val="hybridMultilevel"/>
    <w:tmpl w:val="B0D681B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 w15:restartNumberingAfterBreak="0">
    <w:nsid w:val="08BB0D25"/>
    <w:multiLevelType w:val="hybridMultilevel"/>
    <w:tmpl w:val="A47CBD2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 w15:restartNumberingAfterBreak="0">
    <w:nsid w:val="0B781BCA"/>
    <w:multiLevelType w:val="hybridMultilevel"/>
    <w:tmpl w:val="AA529C0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 w15:restartNumberingAfterBreak="0">
    <w:nsid w:val="0E1A1F50"/>
    <w:multiLevelType w:val="hybridMultilevel"/>
    <w:tmpl w:val="03D428C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5" w15:restartNumberingAfterBreak="0">
    <w:nsid w:val="121E3DB1"/>
    <w:multiLevelType w:val="hybridMultilevel"/>
    <w:tmpl w:val="FB9AC4E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6" w15:restartNumberingAfterBreak="0">
    <w:nsid w:val="19017477"/>
    <w:multiLevelType w:val="hybridMultilevel"/>
    <w:tmpl w:val="B80E9E5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7" w15:restartNumberingAfterBreak="0">
    <w:nsid w:val="1B885CCC"/>
    <w:multiLevelType w:val="hybridMultilevel"/>
    <w:tmpl w:val="A2E8186C"/>
    <w:lvl w:ilvl="0" w:tplc="0C0A0001">
      <w:start w:val="1"/>
      <w:numFmt w:val="bullet"/>
      <w:lvlText w:val=""/>
      <w:lvlJc w:val="left"/>
      <w:pPr>
        <w:ind w:left="1725" w:hanging="360"/>
      </w:pPr>
      <w:rPr>
        <w:rFonts w:ascii="Symbol" w:hAnsi="Symbol" w:hint="default"/>
      </w:rPr>
    </w:lvl>
    <w:lvl w:ilvl="1" w:tplc="0C0A0003" w:tentative="1">
      <w:start w:val="1"/>
      <w:numFmt w:val="bullet"/>
      <w:lvlText w:val="o"/>
      <w:lvlJc w:val="left"/>
      <w:pPr>
        <w:ind w:left="2445" w:hanging="360"/>
      </w:pPr>
      <w:rPr>
        <w:rFonts w:ascii="Courier New" w:hAnsi="Courier New" w:cs="Courier New" w:hint="default"/>
      </w:rPr>
    </w:lvl>
    <w:lvl w:ilvl="2" w:tplc="0C0A0005" w:tentative="1">
      <w:start w:val="1"/>
      <w:numFmt w:val="bullet"/>
      <w:lvlText w:val=""/>
      <w:lvlJc w:val="left"/>
      <w:pPr>
        <w:ind w:left="3165" w:hanging="360"/>
      </w:pPr>
      <w:rPr>
        <w:rFonts w:ascii="Wingdings" w:hAnsi="Wingdings" w:hint="default"/>
      </w:rPr>
    </w:lvl>
    <w:lvl w:ilvl="3" w:tplc="0C0A0001" w:tentative="1">
      <w:start w:val="1"/>
      <w:numFmt w:val="bullet"/>
      <w:lvlText w:val=""/>
      <w:lvlJc w:val="left"/>
      <w:pPr>
        <w:ind w:left="3885" w:hanging="360"/>
      </w:pPr>
      <w:rPr>
        <w:rFonts w:ascii="Symbol" w:hAnsi="Symbol" w:hint="default"/>
      </w:rPr>
    </w:lvl>
    <w:lvl w:ilvl="4" w:tplc="0C0A0003" w:tentative="1">
      <w:start w:val="1"/>
      <w:numFmt w:val="bullet"/>
      <w:lvlText w:val="o"/>
      <w:lvlJc w:val="left"/>
      <w:pPr>
        <w:ind w:left="4605" w:hanging="360"/>
      </w:pPr>
      <w:rPr>
        <w:rFonts w:ascii="Courier New" w:hAnsi="Courier New" w:cs="Courier New" w:hint="default"/>
      </w:rPr>
    </w:lvl>
    <w:lvl w:ilvl="5" w:tplc="0C0A0005" w:tentative="1">
      <w:start w:val="1"/>
      <w:numFmt w:val="bullet"/>
      <w:lvlText w:val=""/>
      <w:lvlJc w:val="left"/>
      <w:pPr>
        <w:ind w:left="5325" w:hanging="360"/>
      </w:pPr>
      <w:rPr>
        <w:rFonts w:ascii="Wingdings" w:hAnsi="Wingdings" w:hint="default"/>
      </w:rPr>
    </w:lvl>
    <w:lvl w:ilvl="6" w:tplc="0C0A0001" w:tentative="1">
      <w:start w:val="1"/>
      <w:numFmt w:val="bullet"/>
      <w:lvlText w:val=""/>
      <w:lvlJc w:val="left"/>
      <w:pPr>
        <w:ind w:left="6045" w:hanging="360"/>
      </w:pPr>
      <w:rPr>
        <w:rFonts w:ascii="Symbol" w:hAnsi="Symbol" w:hint="default"/>
      </w:rPr>
    </w:lvl>
    <w:lvl w:ilvl="7" w:tplc="0C0A0003" w:tentative="1">
      <w:start w:val="1"/>
      <w:numFmt w:val="bullet"/>
      <w:lvlText w:val="o"/>
      <w:lvlJc w:val="left"/>
      <w:pPr>
        <w:ind w:left="6765" w:hanging="360"/>
      </w:pPr>
      <w:rPr>
        <w:rFonts w:ascii="Courier New" w:hAnsi="Courier New" w:cs="Courier New" w:hint="default"/>
      </w:rPr>
    </w:lvl>
    <w:lvl w:ilvl="8" w:tplc="0C0A0005" w:tentative="1">
      <w:start w:val="1"/>
      <w:numFmt w:val="bullet"/>
      <w:lvlText w:val=""/>
      <w:lvlJc w:val="left"/>
      <w:pPr>
        <w:ind w:left="7485" w:hanging="360"/>
      </w:pPr>
      <w:rPr>
        <w:rFonts w:ascii="Wingdings" w:hAnsi="Wingdings" w:hint="default"/>
      </w:rPr>
    </w:lvl>
  </w:abstractNum>
  <w:abstractNum w:abstractNumId="8" w15:restartNumberingAfterBreak="0">
    <w:nsid w:val="1C080B85"/>
    <w:multiLevelType w:val="hybridMultilevel"/>
    <w:tmpl w:val="31421B5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9" w15:restartNumberingAfterBreak="0">
    <w:nsid w:val="1CAF1AA8"/>
    <w:multiLevelType w:val="hybridMultilevel"/>
    <w:tmpl w:val="A13AAC6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0" w15:restartNumberingAfterBreak="0">
    <w:nsid w:val="1E6658B7"/>
    <w:multiLevelType w:val="hybridMultilevel"/>
    <w:tmpl w:val="5CB61AC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1" w15:restartNumberingAfterBreak="0">
    <w:nsid w:val="1F65107C"/>
    <w:multiLevelType w:val="hybridMultilevel"/>
    <w:tmpl w:val="0FAC830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2" w15:restartNumberingAfterBreak="0">
    <w:nsid w:val="28F0379D"/>
    <w:multiLevelType w:val="multilevel"/>
    <w:tmpl w:val="FA8A2336"/>
    <w:lvl w:ilvl="0">
      <w:start w:val="1"/>
      <w:numFmt w:val="decimal"/>
      <w:pStyle w:val="Ttulo1"/>
      <w:lvlText w:val="%1."/>
      <w:lvlJc w:val="left"/>
      <w:pPr>
        <w:tabs>
          <w:tab w:val="num" w:pos="737"/>
        </w:tabs>
        <w:ind w:left="340" w:hanging="340"/>
      </w:pPr>
      <w:rPr>
        <w:rFonts w:ascii="LM Roman 12" w:hAnsi="LM Roman 12" w:hint="default"/>
      </w:rPr>
    </w:lvl>
    <w:lvl w:ilvl="1">
      <w:start w:val="1"/>
      <w:numFmt w:val="decimal"/>
      <w:pStyle w:val="Ttulo2"/>
      <w:lvlText w:val="%1.%2."/>
      <w:lvlJc w:val="left"/>
      <w:pPr>
        <w:tabs>
          <w:tab w:val="num" w:pos="737"/>
        </w:tabs>
        <w:ind w:left="737" w:hanging="737"/>
      </w:pPr>
      <w:rPr>
        <w:rFonts w:ascii="LM Roman 12" w:hAnsi="LM Roman 12" w:hint="default"/>
      </w:rPr>
    </w:lvl>
    <w:lvl w:ilvl="2">
      <w:start w:val="1"/>
      <w:numFmt w:val="decimal"/>
      <w:pStyle w:val="Ttulo3"/>
      <w:lvlText w:val="%1.%2.%3."/>
      <w:lvlJc w:val="left"/>
      <w:pPr>
        <w:tabs>
          <w:tab w:val="num" w:pos="737"/>
        </w:tabs>
        <w:ind w:left="737" w:hanging="737"/>
      </w:pPr>
      <w:rPr>
        <w:rFonts w:ascii="LM Roman 12" w:hAnsi="LM Roman 12"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BD37066"/>
    <w:multiLevelType w:val="hybridMultilevel"/>
    <w:tmpl w:val="92A669BC"/>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4" w15:restartNumberingAfterBreak="0">
    <w:nsid w:val="2C725447"/>
    <w:multiLevelType w:val="hybridMultilevel"/>
    <w:tmpl w:val="E1FAB23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5" w15:restartNumberingAfterBreak="0">
    <w:nsid w:val="2D5F4BE0"/>
    <w:multiLevelType w:val="hybridMultilevel"/>
    <w:tmpl w:val="09FC55E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6" w15:restartNumberingAfterBreak="0">
    <w:nsid w:val="2EC27C59"/>
    <w:multiLevelType w:val="hybridMultilevel"/>
    <w:tmpl w:val="9C9EDAB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7" w15:restartNumberingAfterBreak="0">
    <w:nsid w:val="311A64AC"/>
    <w:multiLevelType w:val="hybridMultilevel"/>
    <w:tmpl w:val="BFBE68A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18" w15:restartNumberingAfterBreak="0">
    <w:nsid w:val="35006E81"/>
    <w:multiLevelType w:val="hybridMultilevel"/>
    <w:tmpl w:val="272635F0"/>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9" w15:restartNumberingAfterBreak="0">
    <w:nsid w:val="373D5593"/>
    <w:multiLevelType w:val="hybridMultilevel"/>
    <w:tmpl w:val="6534E36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0" w15:restartNumberingAfterBreak="0">
    <w:nsid w:val="37946EE2"/>
    <w:multiLevelType w:val="hybridMultilevel"/>
    <w:tmpl w:val="3118D76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1" w15:restartNumberingAfterBreak="0">
    <w:nsid w:val="39122FF5"/>
    <w:multiLevelType w:val="hybridMultilevel"/>
    <w:tmpl w:val="FCAE233A"/>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2" w15:restartNumberingAfterBreak="0">
    <w:nsid w:val="394958A9"/>
    <w:multiLevelType w:val="hybridMultilevel"/>
    <w:tmpl w:val="0AA6F2BC"/>
    <w:lvl w:ilvl="0" w:tplc="0C0A0001">
      <w:start w:val="1"/>
      <w:numFmt w:val="bullet"/>
      <w:lvlText w:val=""/>
      <w:lvlJc w:val="left"/>
      <w:pPr>
        <w:ind w:left="1189" w:hanging="360"/>
      </w:pPr>
      <w:rPr>
        <w:rFonts w:ascii="Symbol" w:hAnsi="Symbol" w:hint="default"/>
      </w:rPr>
    </w:lvl>
    <w:lvl w:ilvl="1" w:tplc="0C0A0003" w:tentative="1">
      <w:start w:val="1"/>
      <w:numFmt w:val="bullet"/>
      <w:lvlText w:val="o"/>
      <w:lvlJc w:val="left"/>
      <w:pPr>
        <w:ind w:left="1909" w:hanging="360"/>
      </w:pPr>
      <w:rPr>
        <w:rFonts w:ascii="Courier New" w:hAnsi="Courier New" w:cs="Courier New" w:hint="default"/>
      </w:rPr>
    </w:lvl>
    <w:lvl w:ilvl="2" w:tplc="0C0A0005" w:tentative="1">
      <w:start w:val="1"/>
      <w:numFmt w:val="bullet"/>
      <w:lvlText w:val=""/>
      <w:lvlJc w:val="left"/>
      <w:pPr>
        <w:ind w:left="2629" w:hanging="360"/>
      </w:pPr>
      <w:rPr>
        <w:rFonts w:ascii="Wingdings" w:hAnsi="Wingdings" w:hint="default"/>
      </w:rPr>
    </w:lvl>
    <w:lvl w:ilvl="3" w:tplc="0C0A0001" w:tentative="1">
      <w:start w:val="1"/>
      <w:numFmt w:val="bullet"/>
      <w:lvlText w:val=""/>
      <w:lvlJc w:val="left"/>
      <w:pPr>
        <w:ind w:left="3349" w:hanging="360"/>
      </w:pPr>
      <w:rPr>
        <w:rFonts w:ascii="Symbol" w:hAnsi="Symbol" w:hint="default"/>
      </w:rPr>
    </w:lvl>
    <w:lvl w:ilvl="4" w:tplc="0C0A0003" w:tentative="1">
      <w:start w:val="1"/>
      <w:numFmt w:val="bullet"/>
      <w:lvlText w:val="o"/>
      <w:lvlJc w:val="left"/>
      <w:pPr>
        <w:ind w:left="4069" w:hanging="360"/>
      </w:pPr>
      <w:rPr>
        <w:rFonts w:ascii="Courier New" w:hAnsi="Courier New" w:cs="Courier New" w:hint="default"/>
      </w:rPr>
    </w:lvl>
    <w:lvl w:ilvl="5" w:tplc="0C0A0005" w:tentative="1">
      <w:start w:val="1"/>
      <w:numFmt w:val="bullet"/>
      <w:lvlText w:val=""/>
      <w:lvlJc w:val="left"/>
      <w:pPr>
        <w:ind w:left="4789" w:hanging="360"/>
      </w:pPr>
      <w:rPr>
        <w:rFonts w:ascii="Wingdings" w:hAnsi="Wingdings" w:hint="default"/>
      </w:rPr>
    </w:lvl>
    <w:lvl w:ilvl="6" w:tplc="0C0A0001" w:tentative="1">
      <w:start w:val="1"/>
      <w:numFmt w:val="bullet"/>
      <w:lvlText w:val=""/>
      <w:lvlJc w:val="left"/>
      <w:pPr>
        <w:ind w:left="5509" w:hanging="360"/>
      </w:pPr>
      <w:rPr>
        <w:rFonts w:ascii="Symbol" w:hAnsi="Symbol" w:hint="default"/>
      </w:rPr>
    </w:lvl>
    <w:lvl w:ilvl="7" w:tplc="0C0A0003" w:tentative="1">
      <w:start w:val="1"/>
      <w:numFmt w:val="bullet"/>
      <w:lvlText w:val="o"/>
      <w:lvlJc w:val="left"/>
      <w:pPr>
        <w:ind w:left="6229" w:hanging="360"/>
      </w:pPr>
      <w:rPr>
        <w:rFonts w:ascii="Courier New" w:hAnsi="Courier New" w:cs="Courier New" w:hint="default"/>
      </w:rPr>
    </w:lvl>
    <w:lvl w:ilvl="8" w:tplc="0C0A0005" w:tentative="1">
      <w:start w:val="1"/>
      <w:numFmt w:val="bullet"/>
      <w:lvlText w:val=""/>
      <w:lvlJc w:val="left"/>
      <w:pPr>
        <w:ind w:left="6949" w:hanging="360"/>
      </w:pPr>
      <w:rPr>
        <w:rFonts w:ascii="Wingdings" w:hAnsi="Wingdings" w:hint="default"/>
      </w:rPr>
    </w:lvl>
  </w:abstractNum>
  <w:abstractNum w:abstractNumId="23" w15:restartNumberingAfterBreak="0">
    <w:nsid w:val="39D153A7"/>
    <w:multiLevelType w:val="hybridMultilevel"/>
    <w:tmpl w:val="0736F8C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4" w15:restartNumberingAfterBreak="0">
    <w:nsid w:val="3A1F7643"/>
    <w:multiLevelType w:val="hybridMultilevel"/>
    <w:tmpl w:val="7F46021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5" w15:restartNumberingAfterBreak="0">
    <w:nsid w:val="43670297"/>
    <w:multiLevelType w:val="hybridMultilevel"/>
    <w:tmpl w:val="183C1DB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6" w15:restartNumberingAfterBreak="0">
    <w:nsid w:val="467A7A7E"/>
    <w:multiLevelType w:val="hybridMultilevel"/>
    <w:tmpl w:val="F9E217E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7" w15:restartNumberingAfterBreak="0">
    <w:nsid w:val="4A2E0ECD"/>
    <w:multiLevelType w:val="hybridMultilevel"/>
    <w:tmpl w:val="DF008ED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8" w15:restartNumberingAfterBreak="0">
    <w:nsid w:val="519A34E2"/>
    <w:multiLevelType w:val="hybridMultilevel"/>
    <w:tmpl w:val="F24CF99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29" w15:restartNumberingAfterBreak="0">
    <w:nsid w:val="5305319A"/>
    <w:multiLevelType w:val="hybridMultilevel"/>
    <w:tmpl w:val="5D64289A"/>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0" w15:restartNumberingAfterBreak="0">
    <w:nsid w:val="53EE126B"/>
    <w:multiLevelType w:val="hybridMultilevel"/>
    <w:tmpl w:val="9B30E6D0"/>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1" w15:restartNumberingAfterBreak="0">
    <w:nsid w:val="586B435C"/>
    <w:multiLevelType w:val="hybridMultilevel"/>
    <w:tmpl w:val="DC4CE08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2" w15:restartNumberingAfterBreak="0">
    <w:nsid w:val="58CA10C7"/>
    <w:multiLevelType w:val="hybridMultilevel"/>
    <w:tmpl w:val="CA56F35E"/>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3" w15:restartNumberingAfterBreak="0">
    <w:nsid w:val="5F4B1E08"/>
    <w:multiLevelType w:val="hybridMultilevel"/>
    <w:tmpl w:val="B792CEE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4" w15:restartNumberingAfterBreak="0">
    <w:nsid w:val="600B6253"/>
    <w:multiLevelType w:val="hybridMultilevel"/>
    <w:tmpl w:val="A2D2B992"/>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5" w15:restartNumberingAfterBreak="0">
    <w:nsid w:val="61814E27"/>
    <w:multiLevelType w:val="hybridMultilevel"/>
    <w:tmpl w:val="F03CE13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6" w15:restartNumberingAfterBreak="0">
    <w:nsid w:val="6181668D"/>
    <w:multiLevelType w:val="hybridMultilevel"/>
    <w:tmpl w:val="1422BD2A"/>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7" w15:restartNumberingAfterBreak="0">
    <w:nsid w:val="618754C3"/>
    <w:multiLevelType w:val="hybridMultilevel"/>
    <w:tmpl w:val="1664417C"/>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8" w15:restartNumberingAfterBreak="0">
    <w:nsid w:val="6A773668"/>
    <w:multiLevelType w:val="hybridMultilevel"/>
    <w:tmpl w:val="C0A2A3F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39" w15:restartNumberingAfterBreak="0">
    <w:nsid w:val="6FB36718"/>
    <w:multiLevelType w:val="hybridMultilevel"/>
    <w:tmpl w:val="F4DE6FDA"/>
    <w:lvl w:ilvl="0" w:tplc="2A1A7CB0">
      <w:numFmt w:val="bullet"/>
      <w:lvlText w:val="-"/>
      <w:lvlJc w:val="left"/>
      <w:pPr>
        <w:ind w:left="757" w:hanging="360"/>
      </w:pPr>
      <w:rPr>
        <w:rFonts w:ascii="LM Roman 12" w:eastAsiaTheme="minorHAnsi" w:hAnsi="LM Roman 12" w:cstheme="minorBidi" w:hint="default"/>
      </w:rPr>
    </w:lvl>
    <w:lvl w:ilvl="1" w:tplc="0C0A0003" w:tentative="1">
      <w:start w:val="1"/>
      <w:numFmt w:val="bullet"/>
      <w:lvlText w:val="o"/>
      <w:lvlJc w:val="left"/>
      <w:pPr>
        <w:ind w:left="1477" w:hanging="360"/>
      </w:pPr>
      <w:rPr>
        <w:rFonts w:ascii="Courier New" w:hAnsi="Courier New" w:cs="Courier New" w:hint="default"/>
      </w:rPr>
    </w:lvl>
    <w:lvl w:ilvl="2" w:tplc="0C0A0005" w:tentative="1">
      <w:start w:val="1"/>
      <w:numFmt w:val="bullet"/>
      <w:lvlText w:val=""/>
      <w:lvlJc w:val="left"/>
      <w:pPr>
        <w:ind w:left="2197" w:hanging="360"/>
      </w:pPr>
      <w:rPr>
        <w:rFonts w:ascii="Wingdings" w:hAnsi="Wingdings" w:hint="default"/>
      </w:rPr>
    </w:lvl>
    <w:lvl w:ilvl="3" w:tplc="0C0A0001" w:tentative="1">
      <w:start w:val="1"/>
      <w:numFmt w:val="bullet"/>
      <w:lvlText w:val=""/>
      <w:lvlJc w:val="left"/>
      <w:pPr>
        <w:ind w:left="2917" w:hanging="360"/>
      </w:pPr>
      <w:rPr>
        <w:rFonts w:ascii="Symbol" w:hAnsi="Symbol" w:hint="default"/>
      </w:rPr>
    </w:lvl>
    <w:lvl w:ilvl="4" w:tplc="0C0A0003" w:tentative="1">
      <w:start w:val="1"/>
      <w:numFmt w:val="bullet"/>
      <w:lvlText w:val="o"/>
      <w:lvlJc w:val="left"/>
      <w:pPr>
        <w:ind w:left="3637" w:hanging="360"/>
      </w:pPr>
      <w:rPr>
        <w:rFonts w:ascii="Courier New" w:hAnsi="Courier New" w:cs="Courier New" w:hint="default"/>
      </w:rPr>
    </w:lvl>
    <w:lvl w:ilvl="5" w:tplc="0C0A0005" w:tentative="1">
      <w:start w:val="1"/>
      <w:numFmt w:val="bullet"/>
      <w:lvlText w:val=""/>
      <w:lvlJc w:val="left"/>
      <w:pPr>
        <w:ind w:left="4357" w:hanging="360"/>
      </w:pPr>
      <w:rPr>
        <w:rFonts w:ascii="Wingdings" w:hAnsi="Wingdings" w:hint="default"/>
      </w:rPr>
    </w:lvl>
    <w:lvl w:ilvl="6" w:tplc="0C0A0001" w:tentative="1">
      <w:start w:val="1"/>
      <w:numFmt w:val="bullet"/>
      <w:lvlText w:val=""/>
      <w:lvlJc w:val="left"/>
      <w:pPr>
        <w:ind w:left="5077" w:hanging="360"/>
      </w:pPr>
      <w:rPr>
        <w:rFonts w:ascii="Symbol" w:hAnsi="Symbol" w:hint="default"/>
      </w:rPr>
    </w:lvl>
    <w:lvl w:ilvl="7" w:tplc="0C0A0003" w:tentative="1">
      <w:start w:val="1"/>
      <w:numFmt w:val="bullet"/>
      <w:lvlText w:val="o"/>
      <w:lvlJc w:val="left"/>
      <w:pPr>
        <w:ind w:left="5797" w:hanging="360"/>
      </w:pPr>
      <w:rPr>
        <w:rFonts w:ascii="Courier New" w:hAnsi="Courier New" w:cs="Courier New" w:hint="default"/>
      </w:rPr>
    </w:lvl>
    <w:lvl w:ilvl="8" w:tplc="0C0A0005" w:tentative="1">
      <w:start w:val="1"/>
      <w:numFmt w:val="bullet"/>
      <w:lvlText w:val=""/>
      <w:lvlJc w:val="left"/>
      <w:pPr>
        <w:ind w:left="6517" w:hanging="360"/>
      </w:pPr>
      <w:rPr>
        <w:rFonts w:ascii="Wingdings" w:hAnsi="Wingdings" w:hint="default"/>
      </w:rPr>
    </w:lvl>
  </w:abstractNum>
  <w:abstractNum w:abstractNumId="40" w15:restartNumberingAfterBreak="0">
    <w:nsid w:val="727D70B8"/>
    <w:multiLevelType w:val="hybridMultilevel"/>
    <w:tmpl w:val="12FCB02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1" w15:restartNumberingAfterBreak="0">
    <w:nsid w:val="744F3AAF"/>
    <w:multiLevelType w:val="hybridMultilevel"/>
    <w:tmpl w:val="01C2D726"/>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2" w15:restartNumberingAfterBreak="0">
    <w:nsid w:val="758F5375"/>
    <w:multiLevelType w:val="hybridMultilevel"/>
    <w:tmpl w:val="D246722E"/>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43" w15:restartNumberingAfterBreak="0">
    <w:nsid w:val="76DE04B0"/>
    <w:multiLevelType w:val="hybridMultilevel"/>
    <w:tmpl w:val="FFDE7AC4"/>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4" w15:restartNumberingAfterBreak="0">
    <w:nsid w:val="7BAD7DA7"/>
    <w:multiLevelType w:val="hybridMultilevel"/>
    <w:tmpl w:val="A000B948"/>
    <w:lvl w:ilvl="0" w:tplc="0C0A0001">
      <w:start w:val="1"/>
      <w:numFmt w:val="bullet"/>
      <w:lvlText w:val=""/>
      <w:lvlJc w:val="left"/>
      <w:pPr>
        <w:ind w:left="1117" w:hanging="360"/>
      </w:pPr>
      <w:rPr>
        <w:rFonts w:ascii="Symbol" w:hAnsi="Symbol" w:hint="default"/>
      </w:rPr>
    </w:lvl>
    <w:lvl w:ilvl="1" w:tplc="0C0A0003" w:tentative="1">
      <w:start w:val="1"/>
      <w:numFmt w:val="bullet"/>
      <w:lvlText w:val="o"/>
      <w:lvlJc w:val="left"/>
      <w:pPr>
        <w:ind w:left="1837" w:hanging="360"/>
      </w:pPr>
      <w:rPr>
        <w:rFonts w:ascii="Courier New" w:hAnsi="Courier New" w:cs="Courier New" w:hint="default"/>
      </w:rPr>
    </w:lvl>
    <w:lvl w:ilvl="2" w:tplc="0C0A0005" w:tentative="1">
      <w:start w:val="1"/>
      <w:numFmt w:val="bullet"/>
      <w:lvlText w:val=""/>
      <w:lvlJc w:val="left"/>
      <w:pPr>
        <w:ind w:left="2557" w:hanging="360"/>
      </w:pPr>
      <w:rPr>
        <w:rFonts w:ascii="Wingdings" w:hAnsi="Wingdings" w:hint="default"/>
      </w:rPr>
    </w:lvl>
    <w:lvl w:ilvl="3" w:tplc="0C0A0001" w:tentative="1">
      <w:start w:val="1"/>
      <w:numFmt w:val="bullet"/>
      <w:lvlText w:val=""/>
      <w:lvlJc w:val="left"/>
      <w:pPr>
        <w:ind w:left="3277" w:hanging="360"/>
      </w:pPr>
      <w:rPr>
        <w:rFonts w:ascii="Symbol" w:hAnsi="Symbol" w:hint="default"/>
      </w:rPr>
    </w:lvl>
    <w:lvl w:ilvl="4" w:tplc="0C0A0003" w:tentative="1">
      <w:start w:val="1"/>
      <w:numFmt w:val="bullet"/>
      <w:lvlText w:val="o"/>
      <w:lvlJc w:val="left"/>
      <w:pPr>
        <w:ind w:left="3997" w:hanging="360"/>
      </w:pPr>
      <w:rPr>
        <w:rFonts w:ascii="Courier New" w:hAnsi="Courier New" w:cs="Courier New" w:hint="default"/>
      </w:rPr>
    </w:lvl>
    <w:lvl w:ilvl="5" w:tplc="0C0A0005" w:tentative="1">
      <w:start w:val="1"/>
      <w:numFmt w:val="bullet"/>
      <w:lvlText w:val=""/>
      <w:lvlJc w:val="left"/>
      <w:pPr>
        <w:ind w:left="4717" w:hanging="360"/>
      </w:pPr>
      <w:rPr>
        <w:rFonts w:ascii="Wingdings" w:hAnsi="Wingdings" w:hint="default"/>
      </w:rPr>
    </w:lvl>
    <w:lvl w:ilvl="6" w:tplc="0C0A0001" w:tentative="1">
      <w:start w:val="1"/>
      <w:numFmt w:val="bullet"/>
      <w:lvlText w:val=""/>
      <w:lvlJc w:val="left"/>
      <w:pPr>
        <w:ind w:left="5437" w:hanging="360"/>
      </w:pPr>
      <w:rPr>
        <w:rFonts w:ascii="Symbol" w:hAnsi="Symbol" w:hint="default"/>
      </w:rPr>
    </w:lvl>
    <w:lvl w:ilvl="7" w:tplc="0C0A0003" w:tentative="1">
      <w:start w:val="1"/>
      <w:numFmt w:val="bullet"/>
      <w:lvlText w:val="o"/>
      <w:lvlJc w:val="left"/>
      <w:pPr>
        <w:ind w:left="6157" w:hanging="360"/>
      </w:pPr>
      <w:rPr>
        <w:rFonts w:ascii="Courier New" w:hAnsi="Courier New" w:cs="Courier New" w:hint="default"/>
      </w:rPr>
    </w:lvl>
    <w:lvl w:ilvl="8" w:tplc="0C0A0005" w:tentative="1">
      <w:start w:val="1"/>
      <w:numFmt w:val="bullet"/>
      <w:lvlText w:val=""/>
      <w:lvlJc w:val="left"/>
      <w:pPr>
        <w:ind w:left="6877" w:hanging="360"/>
      </w:pPr>
      <w:rPr>
        <w:rFonts w:ascii="Wingdings" w:hAnsi="Wingdings" w:hint="default"/>
      </w:rPr>
    </w:lvl>
  </w:abstractNum>
  <w:abstractNum w:abstractNumId="45" w15:restartNumberingAfterBreak="0">
    <w:nsid w:val="7E2E704D"/>
    <w:multiLevelType w:val="hybridMultilevel"/>
    <w:tmpl w:val="209C8220"/>
    <w:lvl w:ilvl="0" w:tplc="0C0A0001">
      <w:start w:val="1"/>
      <w:numFmt w:val="bullet"/>
      <w:lvlText w:val=""/>
      <w:lvlJc w:val="left"/>
      <w:pPr>
        <w:ind w:left="4471" w:hanging="360"/>
      </w:pPr>
      <w:rPr>
        <w:rFonts w:ascii="Symbol" w:hAnsi="Symbol" w:hint="default"/>
      </w:rPr>
    </w:lvl>
    <w:lvl w:ilvl="1" w:tplc="0C0A0003" w:tentative="1">
      <w:start w:val="1"/>
      <w:numFmt w:val="bullet"/>
      <w:lvlText w:val="o"/>
      <w:lvlJc w:val="left"/>
      <w:pPr>
        <w:ind w:left="5191" w:hanging="360"/>
      </w:pPr>
      <w:rPr>
        <w:rFonts w:ascii="Courier New" w:hAnsi="Courier New" w:cs="Courier New" w:hint="default"/>
      </w:rPr>
    </w:lvl>
    <w:lvl w:ilvl="2" w:tplc="0C0A0005" w:tentative="1">
      <w:start w:val="1"/>
      <w:numFmt w:val="bullet"/>
      <w:lvlText w:val=""/>
      <w:lvlJc w:val="left"/>
      <w:pPr>
        <w:ind w:left="5911" w:hanging="360"/>
      </w:pPr>
      <w:rPr>
        <w:rFonts w:ascii="Wingdings" w:hAnsi="Wingdings" w:hint="default"/>
      </w:rPr>
    </w:lvl>
    <w:lvl w:ilvl="3" w:tplc="0C0A0001" w:tentative="1">
      <w:start w:val="1"/>
      <w:numFmt w:val="bullet"/>
      <w:lvlText w:val=""/>
      <w:lvlJc w:val="left"/>
      <w:pPr>
        <w:ind w:left="6631" w:hanging="360"/>
      </w:pPr>
      <w:rPr>
        <w:rFonts w:ascii="Symbol" w:hAnsi="Symbol" w:hint="default"/>
      </w:rPr>
    </w:lvl>
    <w:lvl w:ilvl="4" w:tplc="0C0A0003" w:tentative="1">
      <w:start w:val="1"/>
      <w:numFmt w:val="bullet"/>
      <w:lvlText w:val="o"/>
      <w:lvlJc w:val="left"/>
      <w:pPr>
        <w:ind w:left="7351" w:hanging="360"/>
      </w:pPr>
      <w:rPr>
        <w:rFonts w:ascii="Courier New" w:hAnsi="Courier New" w:cs="Courier New" w:hint="default"/>
      </w:rPr>
    </w:lvl>
    <w:lvl w:ilvl="5" w:tplc="0C0A0005" w:tentative="1">
      <w:start w:val="1"/>
      <w:numFmt w:val="bullet"/>
      <w:lvlText w:val=""/>
      <w:lvlJc w:val="left"/>
      <w:pPr>
        <w:ind w:left="8071" w:hanging="360"/>
      </w:pPr>
      <w:rPr>
        <w:rFonts w:ascii="Wingdings" w:hAnsi="Wingdings" w:hint="default"/>
      </w:rPr>
    </w:lvl>
    <w:lvl w:ilvl="6" w:tplc="0C0A0001" w:tentative="1">
      <w:start w:val="1"/>
      <w:numFmt w:val="bullet"/>
      <w:lvlText w:val=""/>
      <w:lvlJc w:val="left"/>
      <w:pPr>
        <w:ind w:left="8791" w:hanging="360"/>
      </w:pPr>
      <w:rPr>
        <w:rFonts w:ascii="Symbol" w:hAnsi="Symbol" w:hint="default"/>
      </w:rPr>
    </w:lvl>
    <w:lvl w:ilvl="7" w:tplc="0C0A0003" w:tentative="1">
      <w:start w:val="1"/>
      <w:numFmt w:val="bullet"/>
      <w:lvlText w:val="o"/>
      <w:lvlJc w:val="left"/>
      <w:pPr>
        <w:ind w:left="9511" w:hanging="360"/>
      </w:pPr>
      <w:rPr>
        <w:rFonts w:ascii="Courier New" w:hAnsi="Courier New" w:cs="Courier New" w:hint="default"/>
      </w:rPr>
    </w:lvl>
    <w:lvl w:ilvl="8" w:tplc="0C0A0005" w:tentative="1">
      <w:start w:val="1"/>
      <w:numFmt w:val="bullet"/>
      <w:lvlText w:val=""/>
      <w:lvlJc w:val="left"/>
      <w:pPr>
        <w:ind w:left="10231" w:hanging="360"/>
      </w:pPr>
      <w:rPr>
        <w:rFonts w:ascii="Wingdings" w:hAnsi="Wingdings" w:hint="default"/>
      </w:rPr>
    </w:lvl>
  </w:abstractNum>
  <w:abstractNum w:abstractNumId="46" w15:restartNumberingAfterBreak="0">
    <w:nsid w:val="7EA01C02"/>
    <w:multiLevelType w:val="hybridMultilevel"/>
    <w:tmpl w:val="453679B2"/>
    <w:lvl w:ilvl="0" w:tplc="0C0A0001">
      <w:start w:val="1"/>
      <w:numFmt w:val="bullet"/>
      <w:lvlText w:val=""/>
      <w:lvlJc w:val="left"/>
      <w:pPr>
        <w:ind w:left="1273" w:hanging="360"/>
      </w:pPr>
      <w:rPr>
        <w:rFonts w:ascii="Symbol" w:hAnsi="Symbol" w:hint="default"/>
      </w:rPr>
    </w:lvl>
    <w:lvl w:ilvl="1" w:tplc="0C0A0003" w:tentative="1">
      <w:start w:val="1"/>
      <w:numFmt w:val="bullet"/>
      <w:lvlText w:val="o"/>
      <w:lvlJc w:val="left"/>
      <w:pPr>
        <w:ind w:left="1993" w:hanging="360"/>
      </w:pPr>
      <w:rPr>
        <w:rFonts w:ascii="Courier New" w:hAnsi="Courier New" w:cs="Courier New" w:hint="default"/>
      </w:rPr>
    </w:lvl>
    <w:lvl w:ilvl="2" w:tplc="0C0A0005" w:tentative="1">
      <w:start w:val="1"/>
      <w:numFmt w:val="bullet"/>
      <w:lvlText w:val=""/>
      <w:lvlJc w:val="left"/>
      <w:pPr>
        <w:ind w:left="2713" w:hanging="360"/>
      </w:pPr>
      <w:rPr>
        <w:rFonts w:ascii="Wingdings" w:hAnsi="Wingdings" w:hint="default"/>
      </w:rPr>
    </w:lvl>
    <w:lvl w:ilvl="3" w:tplc="0C0A0001" w:tentative="1">
      <w:start w:val="1"/>
      <w:numFmt w:val="bullet"/>
      <w:lvlText w:val=""/>
      <w:lvlJc w:val="left"/>
      <w:pPr>
        <w:ind w:left="3433" w:hanging="360"/>
      </w:pPr>
      <w:rPr>
        <w:rFonts w:ascii="Symbol" w:hAnsi="Symbol" w:hint="default"/>
      </w:rPr>
    </w:lvl>
    <w:lvl w:ilvl="4" w:tplc="0C0A0003" w:tentative="1">
      <w:start w:val="1"/>
      <w:numFmt w:val="bullet"/>
      <w:lvlText w:val="o"/>
      <w:lvlJc w:val="left"/>
      <w:pPr>
        <w:ind w:left="4153" w:hanging="360"/>
      </w:pPr>
      <w:rPr>
        <w:rFonts w:ascii="Courier New" w:hAnsi="Courier New" w:cs="Courier New" w:hint="default"/>
      </w:rPr>
    </w:lvl>
    <w:lvl w:ilvl="5" w:tplc="0C0A0005" w:tentative="1">
      <w:start w:val="1"/>
      <w:numFmt w:val="bullet"/>
      <w:lvlText w:val=""/>
      <w:lvlJc w:val="left"/>
      <w:pPr>
        <w:ind w:left="4873" w:hanging="360"/>
      </w:pPr>
      <w:rPr>
        <w:rFonts w:ascii="Wingdings" w:hAnsi="Wingdings" w:hint="default"/>
      </w:rPr>
    </w:lvl>
    <w:lvl w:ilvl="6" w:tplc="0C0A0001" w:tentative="1">
      <w:start w:val="1"/>
      <w:numFmt w:val="bullet"/>
      <w:lvlText w:val=""/>
      <w:lvlJc w:val="left"/>
      <w:pPr>
        <w:ind w:left="5593" w:hanging="360"/>
      </w:pPr>
      <w:rPr>
        <w:rFonts w:ascii="Symbol" w:hAnsi="Symbol" w:hint="default"/>
      </w:rPr>
    </w:lvl>
    <w:lvl w:ilvl="7" w:tplc="0C0A0003" w:tentative="1">
      <w:start w:val="1"/>
      <w:numFmt w:val="bullet"/>
      <w:lvlText w:val="o"/>
      <w:lvlJc w:val="left"/>
      <w:pPr>
        <w:ind w:left="6313" w:hanging="360"/>
      </w:pPr>
      <w:rPr>
        <w:rFonts w:ascii="Courier New" w:hAnsi="Courier New" w:cs="Courier New" w:hint="default"/>
      </w:rPr>
    </w:lvl>
    <w:lvl w:ilvl="8" w:tplc="0C0A0005" w:tentative="1">
      <w:start w:val="1"/>
      <w:numFmt w:val="bullet"/>
      <w:lvlText w:val=""/>
      <w:lvlJc w:val="left"/>
      <w:pPr>
        <w:ind w:left="7033" w:hanging="360"/>
      </w:pPr>
      <w:rPr>
        <w:rFonts w:ascii="Wingdings" w:hAnsi="Wingdings" w:hint="default"/>
      </w:rPr>
    </w:lvl>
  </w:abstractNum>
  <w:num w:numId="1">
    <w:abstractNumId w:val="12"/>
  </w:num>
  <w:num w:numId="2">
    <w:abstractNumId w:val="19"/>
  </w:num>
  <w:num w:numId="3">
    <w:abstractNumId w:val="10"/>
  </w:num>
  <w:num w:numId="4">
    <w:abstractNumId w:val="28"/>
  </w:num>
  <w:num w:numId="5">
    <w:abstractNumId w:val="25"/>
  </w:num>
  <w:num w:numId="6">
    <w:abstractNumId w:val="37"/>
  </w:num>
  <w:num w:numId="7">
    <w:abstractNumId w:val="7"/>
  </w:num>
  <w:num w:numId="8">
    <w:abstractNumId w:val="41"/>
  </w:num>
  <w:num w:numId="9">
    <w:abstractNumId w:val="17"/>
  </w:num>
  <w:num w:numId="10">
    <w:abstractNumId w:val="36"/>
  </w:num>
  <w:num w:numId="11">
    <w:abstractNumId w:val="39"/>
  </w:num>
  <w:num w:numId="12">
    <w:abstractNumId w:val="27"/>
  </w:num>
  <w:num w:numId="13">
    <w:abstractNumId w:val="38"/>
  </w:num>
  <w:num w:numId="14">
    <w:abstractNumId w:val="24"/>
  </w:num>
  <w:num w:numId="15">
    <w:abstractNumId w:val="18"/>
  </w:num>
  <w:num w:numId="16">
    <w:abstractNumId w:val="29"/>
  </w:num>
  <w:num w:numId="17">
    <w:abstractNumId w:val="42"/>
  </w:num>
  <w:num w:numId="18">
    <w:abstractNumId w:val="44"/>
  </w:num>
  <w:num w:numId="19">
    <w:abstractNumId w:val="43"/>
  </w:num>
  <w:num w:numId="20">
    <w:abstractNumId w:val="30"/>
  </w:num>
  <w:num w:numId="21">
    <w:abstractNumId w:val="0"/>
  </w:num>
  <w:num w:numId="22">
    <w:abstractNumId w:val="22"/>
  </w:num>
  <w:num w:numId="23">
    <w:abstractNumId w:val="16"/>
  </w:num>
  <w:num w:numId="24">
    <w:abstractNumId w:val="3"/>
  </w:num>
  <w:num w:numId="25">
    <w:abstractNumId w:val="4"/>
  </w:num>
  <w:num w:numId="26">
    <w:abstractNumId w:val="46"/>
  </w:num>
  <w:num w:numId="27">
    <w:abstractNumId w:val="14"/>
  </w:num>
  <w:num w:numId="28">
    <w:abstractNumId w:val="8"/>
  </w:num>
  <w:num w:numId="29">
    <w:abstractNumId w:val="35"/>
  </w:num>
  <w:num w:numId="30">
    <w:abstractNumId w:val="31"/>
  </w:num>
  <w:num w:numId="31">
    <w:abstractNumId w:val="40"/>
  </w:num>
  <w:num w:numId="32">
    <w:abstractNumId w:val="32"/>
  </w:num>
  <w:num w:numId="33">
    <w:abstractNumId w:val="11"/>
  </w:num>
  <w:num w:numId="34">
    <w:abstractNumId w:val="23"/>
  </w:num>
  <w:num w:numId="35">
    <w:abstractNumId w:val="15"/>
  </w:num>
  <w:num w:numId="36">
    <w:abstractNumId w:val="45"/>
  </w:num>
  <w:num w:numId="37">
    <w:abstractNumId w:val="2"/>
  </w:num>
  <w:num w:numId="38">
    <w:abstractNumId w:val="1"/>
  </w:num>
  <w:num w:numId="39">
    <w:abstractNumId w:val="33"/>
  </w:num>
  <w:num w:numId="40">
    <w:abstractNumId w:val="34"/>
  </w:num>
  <w:num w:numId="41">
    <w:abstractNumId w:val="13"/>
  </w:num>
  <w:num w:numId="42">
    <w:abstractNumId w:val="5"/>
  </w:num>
  <w:num w:numId="43">
    <w:abstractNumId w:val="21"/>
  </w:num>
  <w:num w:numId="44">
    <w:abstractNumId w:val="20"/>
  </w:num>
  <w:num w:numId="45">
    <w:abstractNumId w:val="9"/>
  </w:num>
  <w:num w:numId="46">
    <w:abstractNumId w:val="26"/>
  </w:num>
  <w:num w:numId="4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7B04"/>
    <w:rsid w:val="00002346"/>
    <w:rsid w:val="0000258A"/>
    <w:rsid w:val="0000332A"/>
    <w:rsid w:val="00021065"/>
    <w:rsid w:val="000223C1"/>
    <w:rsid w:val="00022DA5"/>
    <w:rsid w:val="000244EE"/>
    <w:rsid w:val="00030BF4"/>
    <w:rsid w:val="00031EC4"/>
    <w:rsid w:val="000376BB"/>
    <w:rsid w:val="000425A6"/>
    <w:rsid w:val="000431FB"/>
    <w:rsid w:val="0004432C"/>
    <w:rsid w:val="000443D9"/>
    <w:rsid w:val="00044A3B"/>
    <w:rsid w:val="00045555"/>
    <w:rsid w:val="0004562D"/>
    <w:rsid w:val="00046548"/>
    <w:rsid w:val="00046A61"/>
    <w:rsid w:val="000478FD"/>
    <w:rsid w:val="00047C4A"/>
    <w:rsid w:val="00053209"/>
    <w:rsid w:val="00056579"/>
    <w:rsid w:val="0006009E"/>
    <w:rsid w:val="00062643"/>
    <w:rsid w:val="000661CF"/>
    <w:rsid w:val="0006707B"/>
    <w:rsid w:val="00074581"/>
    <w:rsid w:val="00076770"/>
    <w:rsid w:val="0007713E"/>
    <w:rsid w:val="00077E00"/>
    <w:rsid w:val="00081989"/>
    <w:rsid w:val="00082900"/>
    <w:rsid w:val="00084DBC"/>
    <w:rsid w:val="0009370A"/>
    <w:rsid w:val="000955E9"/>
    <w:rsid w:val="000A0953"/>
    <w:rsid w:val="000A0C4C"/>
    <w:rsid w:val="000A1E0B"/>
    <w:rsid w:val="000A257A"/>
    <w:rsid w:val="000A6461"/>
    <w:rsid w:val="000B210D"/>
    <w:rsid w:val="000B49BE"/>
    <w:rsid w:val="000B5AB0"/>
    <w:rsid w:val="000B725F"/>
    <w:rsid w:val="000C09B5"/>
    <w:rsid w:val="000C0CE3"/>
    <w:rsid w:val="000C5461"/>
    <w:rsid w:val="000C740A"/>
    <w:rsid w:val="000D03CE"/>
    <w:rsid w:val="000D09A6"/>
    <w:rsid w:val="000D11BD"/>
    <w:rsid w:val="000D4063"/>
    <w:rsid w:val="000E00B9"/>
    <w:rsid w:val="000E3401"/>
    <w:rsid w:val="000E4465"/>
    <w:rsid w:val="000E60AC"/>
    <w:rsid w:val="000F2413"/>
    <w:rsid w:val="000F77FA"/>
    <w:rsid w:val="0010058E"/>
    <w:rsid w:val="0010312F"/>
    <w:rsid w:val="00106466"/>
    <w:rsid w:val="00110414"/>
    <w:rsid w:val="0011105C"/>
    <w:rsid w:val="0011260A"/>
    <w:rsid w:val="00113640"/>
    <w:rsid w:val="00114B07"/>
    <w:rsid w:val="001150F6"/>
    <w:rsid w:val="001208E8"/>
    <w:rsid w:val="00120CA2"/>
    <w:rsid w:val="0012253B"/>
    <w:rsid w:val="00122867"/>
    <w:rsid w:val="00123565"/>
    <w:rsid w:val="00123699"/>
    <w:rsid w:val="00123DB2"/>
    <w:rsid w:val="00124E9A"/>
    <w:rsid w:val="001262C9"/>
    <w:rsid w:val="00130C76"/>
    <w:rsid w:val="00131B2C"/>
    <w:rsid w:val="0013300E"/>
    <w:rsid w:val="00140846"/>
    <w:rsid w:val="001468FC"/>
    <w:rsid w:val="0015019C"/>
    <w:rsid w:val="0015193E"/>
    <w:rsid w:val="00152342"/>
    <w:rsid w:val="0016384F"/>
    <w:rsid w:val="00166E55"/>
    <w:rsid w:val="00167600"/>
    <w:rsid w:val="00167C8A"/>
    <w:rsid w:val="00170F18"/>
    <w:rsid w:val="001736A3"/>
    <w:rsid w:val="001807C7"/>
    <w:rsid w:val="00183798"/>
    <w:rsid w:val="00187CE9"/>
    <w:rsid w:val="00190E0A"/>
    <w:rsid w:val="00191EFD"/>
    <w:rsid w:val="00194BEC"/>
    <w:rsid w:val="001A04B7"/>
    <w:rsid w:val="001A09F5"/>
    <w:rsid w:val="001A0EE0"/>
    <w:rsid w:val="001A2639"/>
    <w:rsid w:val="001A37A3"/>
    <w:rsid w:val="001A3DA9"/>
    <w:rsid w:val="001A5296"/>
    <w:rsid w:val="001B0F20"/>
    <w:rsid w:val="001B16FB"/>
    <w:rsid w:val="001B277A"/>
    <w:rsid w:val="001B3261"/>
    <w:rsid w:val="001B62BD"/>
    <w:rsid w:val="001B774C"/>
    <w:rsid w:val="001B7DE0"/>
    <w:rsid w:val="001C33FE"/>
    <w:rsid w:val="001C4543"/>
    <w:rsid w:val="001C6D07"/>
    <w:rsid w:val="001C7EEE"/>
    <w:rsid w:val="001D6AA2"/>
    <w:rsid w:val="001D6B01"/>
    <w:rsid w:val="001E5822"/>
    <w:rsid w:val="001E7705"/>
    <w:rsid w:val="001F0D96"/>
    <w:rsid w:val="001F22BF"/>
    <w:rsid w:val="002027AA"/>
    <w:rsid w:val="0021331E"/>
    <w:rsid w:val="00215250"/>
    <w:rsid w:val="002172EF"/>
    <w:rsid w:val="0023198D"/>
    <w:rsid w:val="00232436"/>
    <w:rsid w:val="00232880"/>
    <w:rsid w:val="002333E4"/>
    <w:rsid w:val="0023563D"/>
    <w:rsid w:val="0024098B"/>
    <w:rsid w:val="00247BBA"/>
    <w:rsid w:val="0025236C"/>
    <w:rsid w:val="002524BD"/>
    <w:rsid w:val="0025370C"/>
    <w:rsid w:val="00270989"/>
    <w:rsid w:val="00274582"/>
    <w:rsid w:val="00277118"/>
    <w:rsid w:val="002835B5"/>
    <w:rsid w:val="00295763"/>
    <w:rsid w:val="002A3346"/>
    <w:rsid w:val="002A3B22"/>
    <w:rsid w:val="002A44CA"/>
    <w:rsid w:val="002A5E66"/>
    <w:rsid w:val="002A7387"/>
    <w:rsid w:val="002B6B36"/>
    <w:rsid w:val="002C0746"/>
    <w:rsid w:val="002C083D"/>
    <w:rsid w:val="002C2D5F"/>
    <w:rsid w:val="002C4F39"/>
    <w:rsid w:val="002C5D27"/>
    <w:rsid w:val="002C6553"/>
    <w:rsid w:val="002D190D"/>
    <w:rsid w:val="002D1B83"/>
    <w:rsid w:val="002E37C5"/>
    <w:rsid w:val="002E3E4E"/>
    <w:rsid w:val="002E485C"/>
    <w:rsid w:val="002E74C5"/>
    <w:rsid w:val="002E74DE"/>
    <w:rsid w:val="002F0929"/>
    <w:rsid w:val="002F1830"/>
    <w:rsid w:val="002F2E08"/>
    <w:rsid w:val="002F54BF"/>
    <w:rsid w:val="002F6562"/>
    <w:rsid w:val="002F66BE"/>
    <w:rsid w:val="003043E7"/>
    <w:rsid w:val="00305C3F"/>
    <w:rsid w:val="00307ABC"/>
    <w:rsid w:val="00310B1A"/>
    <w:rsid w:val="003137E8"/>
    <w:rsid w:val="0031483E"/>
    <w:rsid w:val="00321CD0"/>
    <w:rsid w:val="00321FC8"/>
    <w:rsid w:val="00322AB3"/>
    <w:rsid w:val="00322AFE"/>
    <w:rsid w:val="00326D42"/>
    <w:rsid w:val="00327B7F"/>
    <w:rsid w:val="00327FFB"/>
    <w:rsid w:val="00342B91"/>
    <w:rsid w:val="00343829"/>
    <w:rsid w:val="003475C5"/>
    <w:rsid w:val="003479B7"/>
    <w:rsid w:val="00350133"/>
    <w:rsid w:val="00350657"/>
    <w:rsid w:val="0035591B"/>
    <w:rsid w:val="00362875"/>
    <w:rsid w:val="00362AED"/>
    <w:rsid w:val="00363906"/>
    <w:rsid w:val="00363987"/>
    <w:rsid w:val="0036434C"/>
    <w:rsid w:val="00365D08"/>
    <w:rsid w:val="003662E2"/>
    <w:rsid w:val="003663F2"/>
    <w:rsid w:val="00366C4D"/>
    <w:rsid w:val="0037471C"/>
    <w:rsid w:val="00381160"/>
    <w:rsid w:val="00382DBA"/>
    <w:rsid w:val="0038303F"/>
    <w:rsid w:val="003848E9"/>
    <w:rsid w:val="00384CD0"/>
    <w:rsid w:val="0038627A"/>
    <w:rsid w:val="003866B8"/>
    <w:rsid w:val="00387183"/>
    <w:rsid w:val="0039050F"/>
    <w:rsid w:val="003931EB"/>
    <w:rsid w:val="00393ABC"/>
    <w:rsid w:val="00395A27"/>
    <w:rsid w:val="00395C8A"/>
    <w:rsid w:val="00397DB3"/>
    <w:rsid w:val="003A1641"/>
    <w:rsid w:val="003A32CF"/>
    <w:rsid w:val="003A7A0D"/>
    <w:rsid w:val="003B3D8D"/>
    <w:rsid w:val="003B3EFF"/>
    <w:rsid w:val="003B4690"/>
    <w:rsid w:val="003B4A6E"/>
    <w:rsid w:val="003B5767"/>
    <w:rsid w:val="003B6146"/>
    <w:rsid w:val="003B7C54"/>
    <w:rsid w:val="003C418F"/>
    <w:rsid w:val="003C42F6"/>
    <w:rsid w:val="003C4906"/>
    <w:rsid w:val="003D061E"/>
    <w:rsid w:val="003D17C4"/>
    <w:rsid w:val="003D4036"/>
    <w:rsid w:val="003D42DB"/>
    <w:rsid w:val="003F018F"/>
    <w:rsid w:val="003F2078"/>
    <w:rsid w:val="003F2106"/>
    <w:rsid w:val="003F2B16"/>
    <w:rsid w:val="003F32FC"/>
    <w:rsid w:val="003F589D"/>
    <w:rsid w:val="00400D92"/>
    <w:rsid w:val="0040151C"/>
    <w:rsid w:val="00402031"/>
    <w:rsid w:val="00404416"/>
    <w:rsid w:val="0040694E"/>
    <w:rsid w:val="00407A27"/>
    <w:rsid w:val="00412BE9"/>
    <w:rsid w:val="00413491"/>
    <w:rsid w:val="00413A56"/>
    <w:rsid w:val="00415ADF"/>
    <w:rsid w:val="004169A2"/>
    <w:rsid w:val="004209FA"/>
    <w:rsid w:val="004228E6"/>
    <w:rsid w:val="00423C83"/>
    <w:rsid w:val="004277D6"/>
    <w:rsid w:val="004307A1"/>
    <w:rsid w:val="00433B41"/>
    <w:rsid w:val="004359F0"/>
    <w:rsid w:val="00442A85"/>
    <w:rsid w:val="004463B7"/>
    <w:rsid w:val="00447157"/>
    <w:rsid w:val="00447B04"/>
    <w:rsid w:val="00447BFE"/>
    <w:rsid w:val="004533D4"/>
    <w:rsid w:val="00462D5F"/>
    <w:rsid w:val="00465FD0"/>
    <w:rsid w:val="004665F0"/>
    <w:rsid w:val="004737A1"/>
    <w:rsid w:val="004761F6"/>
    <w:rsid w:val="00476C72"/>
    <w:rsid w:val="00477124"/>
    <w:rsid w:val="004777AD"/>
    <w:rsid w:val="00484E52"/>
    <w:rsid w:val="004852D9"/>
    <w:rsid w:val="0048720A"/>
    <w:rsid w:val="004933A6"/>
    <w:rsid w:val="00497E48"/>
    <w:rsid w:val="004A212C"/>
    <w:rsid w:val="004B37EC"/>
    <w:rsid w:val="004B43D0"/>
    <w:rsid w:val="004B5B0B"/>
    <w:rsid w:val="004B7E4C"/>
    <w:rsid w:val="004C129C"/>
    <w:rsid w:val="004C4D7F"/>
    <w:rsid w:val="004C765B"/>
    <w:rsid w:val="004D1002"/>
    <w:rsid w:val="004D3691"/>
    <w:rsid w:val="004D5C70"/>
    <w:rsid w:val="004D7AFD"/>
    <w:rsid w:val="004E074A"/>
    <w:rsid w:val="004E6ABB"/>
    <w:rsid w:val="004F195E"/>
    <w:rsid w:val="004F38BA"/>
    <w:rsid w:val="004F4FF3"/>
    <w:rsid w:val="004F6F72"/>
    <w:rsid w:val="005020DB"/>
    <w:rsid w:val="00503BED"/>
    <w:rsid w:val="00503F8E"/>
    <w:rsid w:val="00504576"/>
    <w:rsid w:val="0050628E"/>
    <w:rsid w:val="00507B31"/>
    <w:rsid w:val="00512AA9"/>
    <w:rsid w:val="005134DA"/>
    <w:rsid w:val="0051481F"/>
    <w:rsid w:val="00517341"/>
    <w:rsid w:val="00520AAD"/>
    <w:rsid w:val="00520E4C"/>
    <w:rsid w:val="00525E89"/>
    <w:rsid w:val="0052718F"/>
    <w:rsid w:val="005271B6"/>
    <w:rsid w:val="00530A95"/>
    <w:rsid w:val="005336C6"/>
    <w:rsid w:val="00536BC0"/>
    <w:rsid w:val="0055148A"/>
    <w:rsid w:val="00551662"/>
    <w:rsid w:val="005533EC"/>
    <w:rsid w:val="005535BD"/>
    <w:rsid w:val="005547C2"/>
    <w:rsid w:val="005554DE"/>
    <w:rsid w:val="00563460"/>
    <w:rsid w:val="00563818"/>
    <w:rsid w:val="005642B0"/>
    <w:rsid w:val="00565422"/>
    <w:rsid w:val="00574FAF"/>
    <w:rsid w:val="005750D5"/>
    <w:rsid w:val="0057575A"/>
    <w:rsid w:val="005761A3"/>
    <w:rsid w:val="005829FD"/>
    <w:rsid w:val="00582CA6"/>
    <w:rsid w:val="00584FFE"/>
    <w:rsid w:val="00585A40"/>
    <w:rsid w:val="00587E51"/>
    <w:rsid w:val="00591033"/>
    <w:rsid w:val="0059294E"/>
    <w:rsid w:val="00593597"/>
    <w:rsid w:val="00594AD6"/>
    <w:rsid w:val="005A2BF6"/>
    <w:rsid w:val="005A344F"/>
    <w:rsid w:val="005A38A2"/>
    <w:rsid w:val="005A5453"/>
    <w:rsid w:val="005A601F"/>
    <w:rsid w:val="005A76B2"/>
    <w:rsid w:val="005A7C91"/>
    <w:rsid w:val="005B0581"/>
    <w:rsid w:val="005B1C4C"/>
    <w:rsid w:val="005B22D1"/>
    <w:rsid w:val="005B2976"/>
    <w:rsid w:val="005B4DB0"/>
    <w:rsid w:val="005B766A"/>
    <w:rsid w:val="005C0FA0"/>
    <w:rsid w:val="005C2219"/>
    <w:rsid w:val="005C2DA4"/>
    <w:rsid w:val="005C2EF6"/>
    <w:rsid w:val="005C7D4A"/>
    <w:rsid w:val="005D123E"/>
    <w:rsid w:val="005D2C69"/>
    <w:rsid w:val="005D2FE6"/>
    <w:rsid w:val="005D3799"/>
    <w:rsid w:val="005D44B8"/>
    <w:rsid w:val="005D4FDA"/>
    <w:rsid w:val="005E1BF7"/>
    <w:rsid w:val="005E6162"/>
    <w:rsid w:val="005F2AA5"/>
    <w:rsid w:val="005F2C22"/>
    <w:rsid w:val="005F38D2"/>
    <w:rsid w:val="005F6C78"/>
    <w:rsid w:val="00602FB6"/>
    <w:rsid w:val="00605CDF"/>
    <w:rsid w:val="006112C1"/>
    <w:rsid w:val="00614D29"/>
    <w:rsid w:val="00615040"/>
    <w:rsid w:val="00626639"/>
    <w:rsid w:val="0062697B"/>
    <w:rsid w:val="00627682"/>
    <w:rsid w:val="006278D5"/>
    <w:rsid w:val="006311BD"/>
    <w:rsid w:val="00632536"/>
    <w:rsid w:val="00633791"/>
    <w:rsid w:val="00634D0D"/>
    <w:rsid w:val="00643486"/>
    <w:rsid w:val="00644C19"/>
    <w:rsid w:val="00644C9D"/>
    <w:rsid w:val="00644DC9"/>
    <w:rsid w:val="00645F10"/>
    <w:rsid w:val="006469E9"/>
    <w:rsid w:val="00652BFC"/>
    <w:rsid w:val="006603EF"/>
    <w:rsid w:val="00662B87"/>
    <w:rsid w:val="00664741"/>
    <w:rsid w:val="00664CEC"/>
    <w:rsid w:val="00665194"/>
    <w:rsid w:val="0066565E"/>
    <w:rsid w:val="006665D7"/>
    <w:rsid w:val="00672B6B"/>
    <w:rsid w:val="006737EF"/>
    <w:rsid w:val="006750E9"/>
    <w:rsid w:val="00677167"/>
    <w:rsid w:val="006777CE"/>
    <w:rsid w:val="00680721"/>
    <w:rsid w:val="00683342"/>
    <w:rsid w:val="00683B6E"/>
    <w:rsid w:val="00684860"/>
    <w:rsid w:val="00692B20"/>
    <w:rsid w:val="006935AF"/>
    <w:rsid w:val="00694313"/>
    <w:rsid w:val="006957D9"/>
    <w:rsid w:val="00695C1F"/>
    <w:rsid w:val="006A1591"/>
    <w:rsid w:val="006C5FE8"/>
    <w:rsid w:val="006C6B96"/>
    <w:rsid w:val="006C7EA2"/>
    <w:rsid w:val="006D0AD2"/>
    <w:rsid w:val="006E4B06"/>
    <w:rsid w:val="006E7B21"/>
    <w:rsid w:val="006F07E4"/>
    <w:rsid w:val="006F09DF"/>
    <w:rsid w:val="006F0BE3"/>
    <w:rsid w:val="006F1E23"/>
    <w:rsid w:val="006F35AB"/>
    <w:rsid w:val="007004E1"/>
    <w:rsid w:val="007006EA"/>
    <w:rsid w:val="00703E4F"/>
    <w:rsid w:val="007073BA"/>
    <w:rsid w:val="00710A43"/>
    <w:rsid w:val="00713436"/>
    <w:rsid w:val="007157D8"/>
    <w:rsid w:val="00721631"/>
    <w:rsid w:val="007260DF"/>
    <w:rsid w:val="00737841"/>
    <w:rsid w:val="00742C30"/>
    <w:rsid w:val="00747DC1"/>
    <w:rsid w:val="007517BE"/>
    <w:rsid w:val="007547AE"/>
    <w:rsid w:val="0075489C"/>
    <w:rsid w:val="00755188"/>
    <w:rsid w:val="0076124D"/>
    <w:rsid w:val="0076321B"/>
    <w:rsid w:val="007670C6"/>
    <w:rsid w:val="007671D6"/>
    <w:rsid w:val="00767243"/>
    <w:rsid w:val="0077513D"/>
    <w:rsid w:val="00777E1A"/>
    <w:rsid w:val="00780456"/>
    <w:rsid w:val="00781BBD"/>
    <w:rsid w:val="00791836"/>
    <w:rsid w:val="00792161"/>
    <w:rsid w:val="007960B9"/>
    <w:rsid w:val="007A04B4"/>
    <w:rsid w:val="007A06B2"/>
    <w:rsid w:val="007B4D5F"/>
    <w:rsid w:val="007C05C8"/>
    <w:rsid w:val="007C0FFE"/>
    <w:rsid w:val="007C58ED"/>
    <w:rsid w:val="007C7261"/>
    <w:rsid w:val="007C7927"/>
    <w:rsid w:val="007D1197"/>
    <w:rsid w:val="007D171B"/>
    <w:rsid w:val="007D18B6"/>
    <w:rsid w:val="007D6377"/>
    <w:rsid w:val="007D776D"/>
    <w:rsid w:val="007E4EF5"/>
    <w:rsid w:val="007E6EB3"/>
    <w:rsid w:val="007F11DD"/>
    <w:rsid w:val="007F392C"/>
    <w:rsid w:val="007F6A42"/>
    <w:rsid w:val="008011B6"/>
    <w:rsid w:val="0080303F"/>
    <w:rsid w:val="00805B3A"/>
    <w:rsid w:val="008157F8"/>
    <w:rsid w:val="00834DE4"/>
    <w:rsid w:val="00835E41"/>
    <w:rsid w:val="008364C6"/>
    <w:rsid w:val="008368CF"/>
    <w:rsid w:val="00837FD5"/>
    <w:rsid w:val="00841C43"/>
    <w:rsid w:val="008420F5"/>
    <w:rsid w:val="008443D4"/>
    <w:rsid w:val="00844539"/>
    <w:rsid w:val="00844C7B"/>
    <w:rsid w:val="0084739B"/>
    <w:rsid w:val="008479EE"/>
    <w:rsid w:val="00850D43"/>
    <w:rsid w:val="0085320B"/>
    <w:rsid w:val="00854002"/>
    <w:rsid w:val="008546A1"/>
    <w:rsid w:val="00857628"/>
    <w:rsid w:val="00866E5A"/>
    <w:rsid w:val="008724A6"/>
    <w:rsid w:val="00875197"/>
    <w:rsid w:val="00881024"/>
    <w:rsid w:val="00884981"/>
    <w:rsid w:val="0088507A"/>
    <w:rsid w:val="00896385"/>
    <w:rsid w:val="0089795A"/>
    <w:rsid w:val="008A782E"/>
    <w:rsid w:val="008B070F"/>
    <w:rsid w:val="008B0834"/>
    <w:rsid w:val="008B1A97"/>
    <w:rsid w:val="008B1B41"/>
    <w:rsid w:val="008B20AB"/>
    <w:rsid w:val="008B4B62"/>
    <w:rsid w:val="008B5549"/>
    <w:rsid w:val="008B6CC2"/>
    <w:rsid w:val="008B6F95"/>
    <w:rsid w:val="008C5751"/>
    <w:rsid w:val="008C6335"/>
    <w:rsid w:val="008D3FD1"/>
    <w:rsid w:val="008D4B24"/>
    <w:rsid w:val="008D4C5C"/>
    <w:rsid w:val="008E1804"/>
    <w:rsid w:val="008E29D6"/>
    <w:rsid w:val="008E494D"/>
    <w:rsid w:val="008E5959"/>
    <w:rsid w:val="008F2239"/>
    <w:rsid w:val="009015A3"/>
    <w:rsid w:val="00902F86"/>
    <w:rsid w:val="00907CAF"/>
    <w:rsid w:val="009167C2"/>
    <w:rsid w:val="00916987"/>
    <w:rsid w:val="00921253"/>
    <w:rsid w:val="00930B31"/>
    <w:rsid w:val="00931B41"/>
    <w:rsid w:val="0093312D"/>
    <w:rsid w:val="009336D0"/>
    <w:rsid w:val="00935AD4"/>
    <w:rsid w:val="0093775C"/>
    <w:rsid w:val="009456E5"/>
    <w:rsid w:val="0095491A"/>
    <w:rsid w:val="00955EEF"/>
    <w:rsid w:val="00960164"/>
    <w:rsid w:val="0096329E"/>
    <w:rsid w:val="0096552D"/>
    <w:rsid w:val="00967469"/>
    <w:rsid w:val="00973D78"/>
    <w:rsid w:val="0097534B"/>
    <w:rsid w:val="00980D63"/>
    <w:rsid w:val="009830C5"/>
    <w:rsid w:val="00983B52"/>
    <w:rsid w:val="00984947"/>
    <w:rsid w:val="009A1301"/>
    <w:rsid w:val="009A1DE3"/>
    <w:rsid w:val="009A20DA"/>
    <w:rsid w:val="009A4A5D"/>
    <w:rsid w:val="009B0B16"/>
    <w:rsid w:val="009B258A"/>
    <w:rsid w:val="009B258D"/>
    <w:rsid w:val="009B5983"/>
    <w:rsid w:val="009C0D1E"/>
    <w:rsid w:val="009C2FE2"/>
    <w:rsid w:val="009C3BE4"/>
    <w:rsid w:val="009C3D3E"/>
    <w:rsid w:val="009C3FD3"/>
    <w:rsid w:val="009C3FF4"/>
    <w:rsid w:val="009C60C9"/>
    <w:rsid w:val="009D1908"/>
    <w:rsid w:val="009D28CE"/>
    <w:rsid w:val="009D44DC"/>
    <w:rsid w:val="009D5EF0"/>
    <w:rsid w:val="009D6F90"/>
    <w:rsid w:val="009E1339"/>
    <w:rsid w:val="009E1E6A"/>
    <w:rsid w:val="009E6712"/>
    <w:rsid w:val="009E6DCC"/>
    <w:rsid w:val="009F5FE7"/>
    <w:rsid w:val="00A00199"/>
    <w:rsid w:val="00A00233"/>
    <w:rsid w:val="00A00B8C"/>
    <w:rsid w:val="00A047F0"/>
    <w:rsid w:val="00A05B92"/>
    <w:rsid w:val="00A11233"/>
    <w:rsid w:val="00A20950"/>
    <w:rsid w:val="00A21D7D"/>
    <w:rsid w:val="00A22690"/>
    <w:rsid w:val="00A22AA3"/>
    <w:rsid w:val="00A26F77"/>
    <w:rsid w:val="00A27D13"/>
    <w:rsid w:val="00A31B7D"/>
    <w:rsid w:val="00A31C0F"/>
    <w:rsid w:val="00A32858"/>
    <w:rsid w:val="00A3397D"/>
    <w:rsid w:val="00A34661"/>
    <w:rsid w:val="00A34CE1"/>
    <w:rsid w:val="00A36450"/>
    <w:rsid w:val="00A3707B"/>
    <w:rsid w:val="00A402F6"/>
    <w:rsid w:val="00A405D9"/>
    <w:rsid w:val="00A4168A"/>
    <w:rsid w:val="00A416D5"/>
    <w:rsid w:val="00A41ECD"/>
    <w:rsid w:val="00A44D7B"/>
    <w:rsid w:val="00A45220"/>
    <w:rsid w:val="00A45A68"/>
    <w:rsid w:val="00A5010F"/>
    <w:rsid w:val="00A51394"/>
    <w:rsid w:val="00A524E9"/>
    <w:rsid w:val="00A54DB3"/>
    <w:rsid w:val="00A56401"/>
    <w:rsid w:val="00A565D9"/>
    <w:rsid w:val="00A569BE"/>
    <w:rsid w:val="00A57251"/>
    <w:rsid w:val="00A57AC8"/>
    <w:rsid w:val="00A6041A"/>
    <w:rsid w:val="00A61ABB"/>
    <w:rsid w:val="00A61EAF"/>
    <w:rsid w:val="00A67A20"/>
    <w:rsid w:val="00A72B9E"/>
    <w:rsid w:val="00A75226"/>
    <w:rsid w:val="00A77A74"/>
    <w:rsid w:val="00A91629"/>
    <w:rsid w:val="00A9192B"/>
    <w:rsid w:val="00A974A7"/>
    <w:rsid w:val="00AA1181"/>
    <w:rsid w:val="00AA3D24"/>
    <w:rsid w:val="00AA7855"/>
    <w:rsid w:val="00AB33F5"/>
    <w:rsid w:val="00AC160B"/>
    <w:rsid w:val="00AC4BAD"/>
    <w:rsid w:val="00AC5068"/>
    <w:rsid w:val="00AC6328"/>
    <w:rsid w:val="00AC700E"/>
    <w:rsid w:val="00AC7FE7"/>
    <w:rsid w:val="00AD4495"/>
    <w:rsid w:val="00AD462C"/>
    <w:rsid w:val="00AD61D3"/>
    <w:rsid w:val="00AE02C7"/>
    <w:rsid w:val="00AE7992"/>
    <w:rsid w:val="00AF0619"/>
    <w:rsid w:val="00AF3595"/>
    <w:rsid w:val="00AF4357"/>
    <w:rsid w:val="00AF46A7"/>
    <w:rsid w:val="00B0028D"/>
    <w:rsid w:val="00B01DE5"/>
    <w:rsid w:val="00B02D26"/>
    <w:rsid w:val="00B035F9"/>
    <w:rsid w:val="00B12672"/>
    <w:rsid w:val="00B17A8B"/>
    <w:rsid w:val="00B21E46"/>
    <w:rsid w:val="00B277B7"/>
    <w:rsid w:val="00B277EC"/>
    <w:rsid w:val="00B3504D"/>
    <w:rsid w:val="00B36B03"/>
    <w:rsid w:val="00B425BF"/>
    <w:rsid w:val="00B42D4B"/>
    <w:rsid w:val="00B53D66"/>
    <w:rsid w:val="00B600AE"/>
    <w:rsid w:val="00B67063"/>
    <w:rsid w:val="00B672AD"/>
    <w:rsid w:val="00B72459"/>
    <w:rsid w:val="00B749BA"/>
    <w:rsid w:val="00B81C11"/>
    <w:rsid w:val="00B84975"/>
    <w:rsid w:val="00B876E1"/>
    <w:rsid w:val="00B87A06"/>
    <w:rsid w:val="00B9277B"/>
    <w:rsid w:val="00B93046"/>
    <w:rsid w:val="00B96144"/>
    <w:rsid w:val="00B97214"/>
    <w:rsid w:val="00BA5B65"/>
    <w:rsid w:val="00BB27D8"/>
    <w:rsid w:val="00BB62FB"/>
    <w:rsid w:val="00BB7EF8"/>
    <w:rsid w:val="00BC10E2"/>
    <w:rsid w:val="00BC2776"/>
    <w:rsid w:val="00BC6A45"/>
    <w:rsid w:val="00BC79C4"/>
    <w:rsid w:val="00BD3D1B"/>
    <w:rsid w:val="00BD5A3F"/>
    <w:rsid w:val="00BE0E64"/>
    <w:rsid w:val="00BE1CED"/>
    <w:rsid w:val="00BE69D2"/>
    <w:rsid w:val="00BE7115"/>
    <w:rsid w:val="00BF06D3"/>
    <w:rsid w:val="00BF1CEF"/>
    <w:rsid w:val="00BF3371"/>
    <w:rsid w:val="00BF6BF8"/>
    <w:rsid w:val="00BF7A69"/>
    <w:rsid w:val="00BF7F6A"/>
    <w:rsid w:val="00C021D4"/>
    <w:rsid w:val="00C02B49"/>
    <w:rsid w:val="00C03311"/>
    <w:rsid w:val="00C108EB"/>
    <w:rsid w:val="00C130A0"/>
    <w:rsid w:val="00C14B9C"/>
    <w:rsid w:val="00C20500"/>
    <w:rsid w:val="00C22811"/>
    <w:rsid w:val="00C24801"/>
    <w:rsid w:val="00C257C9"/>
    <w:rsid w:val="00C2763A"/>
    <w:rsid w:val="00C32562"/>
    <w:rsid w:val="00C33DCA"/>
    <w:rsid w:val="00C346FB"/>
    <w:rsid w:val="00C43478"/>
    <w:rsid w:val="00C434BA"/>
    <w:rsid w:val="00C4776C"/>
    <w:rsid w:val="00C47BF1"/>
    <w:rsid w:val="00C530FE"/>
    <w:rsid w:val="00C56309"/>
    <w:rsid w:val="00C564DA"/>
    <w:rsid w:val="00C66643"/>
    <w:rsid w:val="00C71C28"/>
    <w:rsid w:val="00C73DC5"/>
    <w:rsid w:val="00C762B9"/>
    <w:rsid w:val="00C7712F"/>
    <w:rsid w:val="00C77ED2"/>
    <w:rsid w:val="00C81697"/>
    <w:rsid w:val="00C82E45"/>
    <w:rsid w:val="00C8307A"/>
    <w:rsid w:val="00C929A9"/>
    <w:rsid w:val="00C92BDB"/>
    <w:rsid w:val="00C93519"/>
    <w:rsid w:val="00C9417F"/>
    <w:rsid w:val="00CA05AB"/>
    <w:rsid w:val="00CA0E00"/>
    <w:rsid w:val="00CA654B"/>
    <w:rsid w:val="00CB21E4"/>
    <w:rsid w:val="00CB2D38"/>
    <w:rsid w:val="00CC1E86"/>
    <w:rsid w:val="00CC3667"/>
    <w:rsid w:val="00CC3EF7"/>
    <w:rsid w:val="00CC6F49"/>
    <w:rsid w:val="00CC7013"/>
    <w:rsid w:val="00CC7E8F"/>
    <w:rsid w:val="00CD6FF6"/>
    <w:rsid w:val="00CE16B1"/>
    <w:rsid w:val="00CE251E"/>
    <w:rsid w:val="00CE6252"/>
    <w:rsid w:val="00CF1B6A"/>
    <w:rsid w:val="00CF36C8"/>
    <w:rsid w:val="00CF3AC9"/>
    <w:rsid w:val="00D0693F"/>
    <w:rsid w:val="00D073F6"/>
    <w:rsid w:val="00D1083B"/>
    <w:rsid w:val="00D11117"/>
    <w:rsid w:val="00D136EB"/>
    <w:rsid w:val="00D142B1"/>
    <w:rsid w:val="00D2063B"/>
    <w:rsid w:val="00D277F7"/>
    <w:rsid w:val="00D31F13"/>
    <w:rsid w:val="00D35AE7"/>
    <w:rsid w:val="00D41A24"/>
    <w:rsid w:val="00D42649"/>
    <w:rsid w:val="00D451F2"/>
    <w:rsid w:val="00D46486"/>
    <w:rsid w:val="00D47125"/>
    <w:rsid w:val="00D51024"/>
    <w:rsid w:val="00D5158E"/>
    <w:rsid w:val="00D51F0B"/>
    <w:rsid w:val="00D5685B"/>
    <w:rsid w:val="00D601D5"/>
    <w:rsid w:val="00D633CA"/>
    <w:rsid w:val="00D63459"/>
    <w:rsid w:val="00D65305"/>
    <w:rsid w:val="00D70D87"/>
    <w:rsid w:val="00D724FF"/>
    <w:rsid w:val="00D73CEE"/>
    <w:rsid w:val="00D74DDA"/>
    <w:rsid w:val="00D7660B"/>
    <w:rsid w:val="00D776FF"/>
    <w:rsid w:val="00D805EF"/>
    <w:rsid w:val="00D80FA0"/>
    <w:rsid w:val="00D81E86"/>
    <w:rsid w:val="00D83B6C"/>
    <w:rsid w:val="00D85C65"/>
    <w:rsid w:val="00D90413"/>
    <w:rsid w:val="00D90823"/>
    <w:rsid w:val="00D95D5E"/>
    <w:rsid w:val="00D96195"/>
    <w:rsid w:val="00DA0709"/>
    <w:rsid w:val="00DA3027"/>
    <w:rsid w:val="00DA394F"/>
    <w:rsid w:val="00DB2B90"/>
    <w:rsid w:val="00DB5FCA"/>
    <w:rsid w:val="00DC0A66"/>
    <w:rsid w:val="00DC270D"/>
    <w:rsid w:val="00DC2EF7"/>
    <w:rsid w:val="00DC491A"/>
    <w:rsid w:val="00DC503B"/>
    <w:rsid w:val="00DD1D7A"/>
    <w:rsid w:val="00DD2FF1"/>
    <w:rsid w:val="00DD40A4"/>
    <w:rsid w:val="00DD5513"/>
    <w:rsid w:val="00DD6011"/>
    <w:rsid w:val="00DD6319"/>
    <w:rsid w:val="00DD632B"/>
    <w:rsid w:val="00DD63D6"/>
    <w:rsid w:val="00DD6A64"/>
    <w:rsid w:val="00DE33E2"/>
    <w:rsid w:val="00DF00FC"/>
    <w:rsid w:val="00DF16FA"/>
    <w:rsid w:val="00DF3814"/>
    <w:rsid w:val="00DF45F8"/>
    <w:rsid w:val="00DF7048"/>
    <w:rsid w:val="00E00156"/>
    <w:rsid w:val="00E020CB"/>
    <w:rsid w:val="00E02132"/>
    <w:rsid w:val="00E03106"/>
    <w:rsid w:val="00E04D61"/>
    <w:rsid w:val="00E14A42"/>
    <w:rsid w:val="00E14E8D"/>
    <w:rsid w:val="00E16F5A"/>
    <w:rsid w:val="00E17468"/>
    <w:rsid w:val="00E17781"/>
    <w:rsid w:val="00E22524"/>
    <w:rsid w:val="00E32A1A"/>
    <w:rsid w:val="00E32D2A"/>
    <w:rsid w:val="00E32F08"/>
    <w:rsid w:val="00E3416B"/>
    <w:rsid w:val="00E360A4"/>
    <w:rsid w:val="00E37E97"/>
    <w:rsid w:val="00E40E3C"/>
    <w:rsid w:val="00E44DCE"/>
    <w:rsid w:val="00E4637A"/>
    <w:rsid w:val="00E5233E"/>
    <w:rsid w:val="00E52B9C"/>
    <w:rsid w:val="00E565C8"/>
    <w:rsid w:val="00E565DC"/>
    <w:rsid w:val="00E56730"/>
    <w:rsid w:val="00E60CF5"/>
    <w:rsid w:val="00E616FA"/>
    <w:rsid w:val="00E61A5F"/>
    <w:rsid w:val="00E6223B"/>
    <w:rsid w:val="00E657C8"/>
    <w:rsid w:val="00E669DC"/>
    <w:rsid w:val="00E66AC7"/>
    <w:rsid w:val="00E679F5"/>
    <w:rsid w:val="00E716DC"/>
    <w:rsid w:val="00E718B6"/>
    <w:rsid w:val="00E72143"/>
    <w:rsid w:val="00E76291"/>
    <w:rsid w:val="00E80B25"/>
    <w:rsid w:val="00E84AAF"/>
    <w:rsid w:val="00E928CC"/>
    <w:rsid w:val="00E94DA7"/>
    <w:rsid w:val="00EA0A7A"/>
    <w:rsid w:val="00EA1B59"/>
    <w:rsid w:val="00EA2B23"/>
    <w:rsid w:val="00EA4A62"/>
    <w:rsid w:val="00EA586B"/>
    <w:rsid w:val="00EB2404"/>
    <w:rsid w:val="00EB3205"/>
    <w:rsid w:val="00EB789C"/>
    <w:rsid w:val="00EC0A46"/>
    <w:rsid w:val="00EC2108"/>
    <w:rsid w:val="00EC281D"/>
    <w:rsid w:val="00ED046B"/>
    <w:rsid w:val="00ED10BF"/>
    <w:rsid w:val="00ED2A03"/>
    <w:rsid w:val="00ED414D"/>
    <w:rsid w:val="00ED64A0"/>
    <w:rsid w:val="00EE32CF"/>
    <w:rsid w:val="00EE6048"/>
    <w:rsid w:val="00EF04BA"/>
    <w:rsid w:val="00EF082D"/>
    <w:rsid w:val="00EF17CD"/>
    <w:rsid w:val="00EF6214"/>
    <w:rsid w:val="00EF67DB"/>
    <w:rsid w:val="00EF68D9"/>
    <w:rsid w:val="00EF7378"/>
    <w:rsid w:val="00F0294C"/>
    <w:rsid w:val="00F04439"/>
    <w:rsid w:val="00F059B1"/>
    <w:rsid w:val="00F05DE7"/>
    <w:rsid w:val="00F1488A"/>
    <w:rsid w:val="00F174C2"/>
    <w:rsid w:val="00F2239A"/>
    <w:rsid w:val="00F25D67"/>
    <w:rsid w:val="00F36B7F"/>
    <w:rsid w:val="00F372DA"/>
    <w:rsid w:val="00F44040"/>
    <w:rsid w:val="00F4437B"/>
    <w:rsid w:val="00F443CD"/>
    <w:rsid w:val="00F47CFC"/>
    <w:rsid w:val="00F5058C"/>
    <w:rsid w:val="00F50D0F"/>
    <w:rsid w:val="00F52D1F"/>
    <w:rsid w:val="00F55AAB"/>
    <w:rsid w:val="00F55E5D"/>
    <w:rsid w:val="00F66F41"/>
    <w:rsid w:val="00F707AB"/>
    <w:rsid w:val="00F71FED"/>
    <w:rsid w:val="00F729F6"/>
    <w:rsid w:val="00F74A44"/>
    <w:rsid w:val="00F82C71"/>
    <w:rsid w:val="00F83239"/>
    <w:rsid w:val="00F85738"/>
    <w:rsid w:val="00F873FB"/>
    <w:rsid w:val="00F91585"/>
    <w:rsid w:val="00F924F4"/>
    <w:rsid w:val="00F94D78"/>
    <w:rsid w:val="00F95DD1"/>
    <w:rsid w:val="00F96972"/>
    <w:rsid w:val="00FA03C2"/>
    <w:rsid w:val="00FA1C2D"/>
    <w:rsid w:val="00FA329B"/>
    <w:rsid w:val="00FA78C7"/>
    <w:rsid w:val="00FB3765"/>
    <w:rsid w:val="00FB6974"/>
    <w:rsid w:val="00FB6B38"/>
    <w:rsid w:val="00FC31B3"/>
    <w:rsid w:val="00FD2F06"/>
    <w:rsid w:val="00FD506B"/>
    <w:rsid w:val="00FD544D"/>
    <w:rsid w:val="00FD57F4"/>
    <w:rsid w:val="00FD5950"/>
    <w:rsid w:val="00FE0E14"/>
    <w:rsid w:val="00FE2C5C"/>
    <w:rsid w:val="00FE5F66"/>
    <w:rsid w:val="00FE65A5"/>
    <w:rsid w:val="00FF1EB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BE937B3"/>
  <w15:chartTrackingRefBased/>
  <w15:docId w15:val="{1850061D-3EB5-4598-A47D-09FC8947DF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D3691"/>
    <w:pPr>
      <w:spacing w:before="120" w:after="280"/>
      <w:ind w:firstLine="397"/>
      <w:jc w:val="both"/>
    </w:pPr>
    <w:rPr>
      <w:rFonts w:ascii="LM Roman 12" w:hAnsi="LM Roman 12"/>
      <w:sz w:val="24"/>
    </w:rPr>
  </w:style>
  <w:style w:type="paragraph" w:styleId="Ttulo1">
    <w:name w:val="heading 1"/>
    <w:basedOn w:val="Normal"/>
    <w:next w:val="Normal"/>
    <w:link w:val="Ttulo1Car"/>
    <w:uiPriority w:val="9"/>
    <w:qFormat/>
    <w:rsid w:val="00D31F13"/>
    <w:pPr>
      <w:keepNext/>
      <w:keepLines/>
      <w:numPr>
        <w:numId w:val="1"/>
      </w:numPr>
      <w:spacing w:before="600" w:after="360"/>
      <w:outlineLvl w:val="0"/>
    </w:pPr>
    <w:rPr>
      <w:rFonts w:eastAsiaTheme="majorEastAsia" w:cstheme="majorBidi"/>
      <w:b/>
      <w:sz w:val="40"/>
      <w:szCs w:val="32"/>
    </w:rPr>
  </w:style>
  <w:style w:type="paragraph" w:styleId="Ttulo2">
    <w:name w:val="heading 2"/>
    <w:basedOn w:val="Normal"/>
    <w:next w:val="Normal"/>
    <w:link w:val="Ttulo2Car"/>
    <w:uiPriority w:val="9"/>
    <w:unhideWhenUsed/>
    <w:qFormat/>
    <w:rsid w:val="00031EC4"/>
    <w:pPr>
      <w:keepNext/>
      <w:keepLines/>
      <w:numPr>
        <w:ilvl w:val="1"/>
        <w:numId w:val="1"/>
      </w:numPr>
      <w:spacing w:before="240" w:after="240"/>
      <w:outlineLvl w:val="1"/>
    </w:pPr>
    <w:rPr>
      <w:rFonts w:eastAsiaTheme="majorEastAsia" w:cstheme="majorBidi"/>
      <w:b/>
      <w:sz w:val="36"/>
      <w:szCs w:val="26"/>
    </w:rPr>
  </w:style>
  <w:style w:type="paragraph" w:styleId="Ttulo3">
    <w:name w:val="heading 3"/>
    <w:basedOn w:val="Normal"/>
    <w:next w:val="Normal"/>
    <w:link w:val="Ttulo3Car"/>
    <w:uiPriority w:val="9"/>
    <w:unhideWhenUsed/>
    <w:qFormat/>
    <w:rsid w:val="00031EC4"/>
    <w:pPr>
      <w:keepNext/>
      <w:keepLines/>
      <w:numPr>
        <w:ilvl w:val="2"/>
        <w:numId w:val="1"/>
      </w:numPr>
      <w:spacing w:before="160" w:after="120"/>
      <w:outlineLvl w:val="2"/>
    </w:pPr>
    <w:rPr>
      <w:rFonts w:eastAsiaTheme="majorEastAsia" w:cstheme="majorBidi"/>
      <w:b/>
      <w:sz w:val="32"/>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31F13"/>
    <w:rPr>
      <w:rFonts w:ascii="LM Roman 12" w:eastAsiaTheme="majorEastAsia" w:hAnsi="LM Roman 12" w:cstheme="majorBidi"/>
      <w:b/>
      <w:sz w:val="40"/>
      <w:szCs w:val="32"/>
    </w:rPr>
  </w:style>
  <w:style w:type="paragraph" w:styleId="Sinespaciado">
    <w:name w:val="No Spacing"/>
    <w:uiPriority w:val="1"/>
    <w:qFormat/>
    <w:rsid w:val="00D95D5E"/>
    <w:pPr>
      <w:spacing w:after="0" w:line="240" w:lineRule="auto"/>
      <w:ind w:firstLine="709"/>
      <w:jc w:val="both"/>
    </w:pPr>
    <w:rPr>
      <w:rFonts w:ascii="LM Roman 12" w:hAnsi="LM Roman 12"/>
      <w:sz w:val="24"/>
    </w:rPr>
  </w:style>
  <w:style w:type="character" w:customStyle="1" w:styleId="Ttulo2Car">
    <w:name w:val="Título 2 Car"/>
    <w:basedOn w:val="Fuentedeprrafopredeter"/>
    <w:link w:val="Ttulo2"/>
    <w:uiPriority w:val="9"/>
    <w:rsid w:val="00031EC4"/>
    <w:rPr>
      <w:rFonts w:ascii="LM Roman 12" w:eastAsiaTheme="majorEastAsia" w:hAnsi="LM Roman 12" w:cstheme="majorBidi"/>
      <w:b/>
      <w:sz w:val="36"/>
      <w:szCs w:val="26"/>
    </w:rPr>
  </w:style>
  <w:style w:type="paragraph" w:styleId="Encabezado">
    <w:name w:val="header"/>
    <w:basedOn w:val="Normal"/>
    <w:link w:val="EncabezadoCar"/>
    <w:uiPriority w:val="99"/>
    <w:unhideWhenUsed/>
    <w:rsid w:val="004D1002"/>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4D1002"/>
    <w:rPr>
      <w:rFonts w:ascii="LM Roman 12" w:hAnsi="LM Roman 12"/>
      <w:sz w:val="24"/>
    </w:rPr>
  </w:style>
  <w:style w:type="paragraph" w:styleId="Piedepgina">
    <w:name w:val="footer"/>
    <w:basedOn w:val="Normal"/>
    <w:link w:val="PiedepginaCar"/>
    <w:uiPriority w:val="99"/>
    <w:unhideWhenUsed/>
    <w:rsid w:val="004D1002"/>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4D1002"/>
    <w:rPr>
      <w:rFonts w:ascii="LM Roman 12" w:hAnsi="LM Roman 12"/>
      <w:sz w:val="24"/>
    </w:rPr>
  </w:style>
  <w:style w:type="table" w:styleId="Tablaconcuadrcula">
    <w:name w:val="Table Grid"/>
    <w:basedOn w:val="Tablanormal"/>
    <w:uiPriority w:val="39"/>
    <w:rsid w:val="00081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031EC4"/>
    <w:rPr>
      <w:rFonts w:ascii="LM Roman 12" w:eastAsiaTheme="majorEastAsia" w:hAnsi="LM Roman 12" w:cstheme="majorBidi"/>
      <w:b/>
      <w:sz w:val="32"/>
      <w:szCs w:val="24"/>
    </w:rPr>
  </w:style>
  <w:style w:type="paragraph" w:styleId="TtuloTDC">
    <w:name w:val="TOC Heading"/>
    <w:basedOn w:val="Ttulo1"/>
    <w:next w:val="Normal"/>
    <w:uiPriority w:val="39"/>
    <w:unhideWhenUsed/>
    <w:qFormat/>
    <w:rsid w:val="00E60CF5"/>
    <w:pPr>
      <w:numPr>
        <w:numId w:val="0"/>
      </w:numP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60CF5"/>
    <w:pPr>
      <w:spacing w:after="100"/>
    </w:pPr>
  </w:style>
  <w:style w:type="character" w:styleId="Hipervnculo">
    <w:name w:val="Hyperlink"/>
    <w:basedOn w:val="Fuentedeprrafopredeter"/>
    <w:uiPriority w:val="99"/>
    <w:unhideWhenUsed/>
    <w:rsid w:val="00E60CF5"/>
    <w:rPr>
      <w:color w:val="0563C1" w:themeColor="hyperlink"/>
      <w:u w:val="single"/>
    </w:rPr>
  </w:style>
  <w:style w:type="paragraph" w:styleId="Bibliografa">
    <w:name w:val="Bibliography"/>
    <w:basedOn w:val="Normal"/>
    <w:next w:val="Normal"/>
    <w:uiPriority w:val="37"/>
    <w:unhideWhenUsed/>
    <w:rsid w:val="00837FD5"/>
    <w:pPr>
      <w:tabs>
        <w:tab w:val="left" w:pos="384"/>
      </w:tabs>
      <w:spacing w:after="0" w:line="240" w:lineRule="auto"/>
      <w:ind w:left="384" w:hanging="384"/>
    </w:pPr>
  </w:style>
  <w:style w:type="paragraph" w:styleId="Prrafodelista">
    <w:name w:val="List Paragraph"/>
    <w:basedOn w:val="Normal"/>
    <w:uiPriority w:val="34"/>
    <w:qFormat/>
    <w:rsid w:val="00EA0A7A"/>
    <w:pPr>
      <w:ind w:left="720"/>
      <w:contextualSpacing/>
    </w:pPr>
  </w:style>
  <w:style w:type="paragraph" w:styleId="TDC2">
    <w:name w:val="toc 2"/>
    <w:basedOn w:val="Normal"/>
    <w:next w:val="Normal"/>
    <w:autoRedefine/>
    <w:uiPriority w:val="39"/>
    <w:unhideWhenUsed/>
    <w:rsid w:val="003C418F"/>
    <w:pPr>
      <w:tabs>
        <w:tab w:val="left" w:pos="880"/>
        <w:tab w:val="right" w:leader="dot" w:pos="8494"/>
      </w:tabs>
      <w:spacing w:after="100"/>
      <w:ind w:left="240"/>
      <w:jc w:val="left"/>
    </w:pPr>
  </w:style>
  <w:style w:type="paragraph" w:styleId="Descripcin">
    <w:name w:val="caption"/>
    <w:basedOn w:val="Normal"/>
    <w:next w:val="Normal"/>
    <w:uiPriority w:val="35"/>
    <w:unhideWhenUsed/>
    <w:qFormat/>
    <w:rsid w:val="004307A1"/>
    <w:pPr>
      <w:spacing w:before="0" w:after="200" w:line="240" w:lineRule="auto"/>
    </w:pPr>
    <w:rPr>
      <w:i/>
      <w:iCs/>
      <w:szCs w:val="18"/>
    </w:rPr>
  </w:style>
  <w:style w:type="paragraph" w:styleId="Tabladeilustraciones">
    <w:name w:val="table of figures"/>
    <w:basedOn w:val="Normal"/>
    <w:next w:val="Normal"/>
    <w:uiPriority w:val="99"/>
    <w:unhideWhenUsed/>
    <w:rsid w:val="004307A1"/>
    <w:pPr>
      <w:spacing w:after="0"/>
    </w:pPr>
  </w:style>
  <w:style w:type="character" w:styleId="Mencinsinresolver">
    <w:name w:val="Unresolved Mention"/>
    <w:basedOn w:val="Fuentedeprrafopredeter"/>
    <w:uiPriority w:val="99"/>
    <w:semiHidden/>
    <w:unhideWhenUsed/>
    <w:rsid w:val="00632536"/>
    <w:rPr>
      <w:color w:val="605E5C"/>
      <w:shd w:val="clear" w:color="auto" w:fill="E1DFDD"/>
    </w:rPr>
  </w:style>
  <w:style w:type="paragraph" w:styleId="Subttulo">
    <w:name w:val="Subtitle"/>
    <w:basedOn w:val="Normal"/>
    <w:next w:val="Normal"/>
    <w:link w:val="SubttuloCar"/>
    <w:uiPriority w:val="11"/>
    <w:qFormat/>
    <w:rsid w:val="006750E9"/>
    <w:pPr>
      <w:numPr>
        <w:ilvl w:val="1"/>
      </w:numPr>
      <w:spacing w:after="160"/>
      <w:ind w:firstLine="397"/>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6750E9"/>
    <w:rPr>
      <w:rFonts w:eastAsiaTheme="minorEastAsia"/>
      <w:color w:val="5A5A5A" w:themeColor="text1" w:themeTint="A5"/>
      <w:spacing w:val="15"/>
    </w:rPr>
  </w:style>
  <w:style w:type="paragraph" w:styleId="HTMLconformatoprevio">
    <w:name w:val="HTML Preformatted"/>
    <w:basedOn w:val="Normal"/>
    <w:link w:val="HTMLconformatoprevioCar"/>
    <w:uiPriority w:val="99"/>
    <w:semiHidden/>
    <w:unhideWhenUsed/>
    <w:rsid w:val="001C7EE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ind w:firstLine="0"/>
      <w:jc w:val="left"/>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1C7EEE"/>
    <w:rPr>
      <w:rFonts w:ascii="Courier New" w:eastAsia="Times New Roman" w:hAnsi="Courier New" w:cs="Courier New"/>
      <w:sz w:val="20"/>
      <w:szCs w:val="20"/>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65487">
      <w:bodyDiv w:val="1"/>
      <w:marLeft w:val="0"/>
      <w:marRight w:val="0"/>
      <w:marTop w:val="0"/>
      <w:marBottom w:val="0"/>
      <w:divBdr>
        <w:top w:val="none" w:sz="0" w:space="0" w:color="auto"/>
        <w:left w:val="none" w:sz="0" w:space="0" w:color="auto"/>
        <w:bottom w:val="none" w:sz="0" w:space="0" w:color="auto"/>
        <w:right w:val="none" w:sz="0" w:space="0" w:color="auto"/>
      </w:divBdr>
      <w:divsChild>
        <w:div w:id="1324777306">
          <w:marLeft w:val="0"/>
          <w:marRight w:val="0"/>
          <w:marTop w:val="0"/>
          <w:marBottom w:val="0"/>
          <w:divBdr>
            <w:top w:val="none" w:sz="0" w:space="0" w:color="auto"/>
            <w:left w:val="none" w:sz="0" w:space="0" w:color="auto"/>
            <w:bottom w:val="none" w:sz="0" w:space="0" w:color="auto"/>
            <w:right w:val="none" w:sz="0" w:space="0" w:color="auto"/>
          </w:divBdr>
          <w:divsChild>
            <w:div w:id="911541884">
              <w:marLeft w:val="0"/>
              <w:marRight w:val="0"/>
              <w:marTop w:val="0"/>
              <w:marBottom w:val="0"/>
              <w:divBdr>
                <w:top w:val="none" w:sz="0" w:space="0" w:color="auto"/>
                <w:left w:val="none" w:sz="0" w:space="0" w:color="auto"/>
                <w:bottom w:val="none" w:sz="0" w:space="0" w:color="auto"/>
                <w:right w:val="none" w:sz="0" w:space="0" w:color="auto"/>
              </w:divBdr>
              <w:divsChild>
                <w:div w:id="929191500">
                  <w:marLeft w:val="0"/>
                  <w:marRight w:val="0"/>
                  <w:marTop w:val="0"/>
                  <w:marBottom w:val="0"/>
                  <w:divBdr>
                    <w:top w:val="none" w:sz="0" w:space="0" w:color="auto"/>
                    <w:left w:val="none" w:sz="0" w:space="0" w:color="auto"/>
                    <w:bottom w:val="none" w:sz="0" w:space="0" w:color="auto"/>
                    <w:right w:val="none" w:sz="0" w:space="0" w:color="auto"/>
                  </w:divBdr>
                  <w:divsChild>
                    <w:div w:id="1378430330">
                      <w:marLeft w:val="0"/>
                      <w:marRight w:val="0"/>
                      <w:marTop w:val="0"/>
                      <w:marBottom w:val="0"/>
                      <w:divBdr>
                        <w:top w:val="none" w:sz="0" w:space="0" w:color="auto"/>
                        <w:left w:val="none" w:sz="0" w:space="0" w:color="auto"/>
                        <w:bottom w:val="none" w:sz="0" w:space="0" w:color="auto"/>
                        <w:right w:val="none" w:sz="0" w:space="0" w:color="auto"/>
                      </w:divBdr>
                      <w:divsChild>
                        <w:div w:id="1252739146">
                          <w:marLeft w:val="0"/>
                          <w:marRight w:val="0"/>
                          <w:marTop w:val="0"/>
                          <w:marBottom w:val="0"/>
                          <w:divBdr>
                            <w:top w:val="none" w:sz="0" w:space="0" w:color="auto"/>
                            <w:left w:val="none" w:sz="0" w:space="0" w:color="auto"/>
                            <w:bottom w:val="none" w:sz="0" w:space="0" w:color="auto"/>
                            <w:right w:val="none" w:sz="0" w:space="0" w:color="auto"/>
                          </w:divBdr>
                          <w:divsChild>
                            <w:div w:id="651982965">
                              <w:marLeft w:val="0"/>
                              <w:marRight w:val="300"/>
                              <w:marTop w:val="180"/>
                              <w:marBottom w:val="0"/>
                              <w:divBdr>
                                <w:top w:val="none" w:sz="0" w:space="0" w:color="auto"/>
                                <w:left w:val="none" w:sz="0" w:space="0" w:color="auto"/>
                                <w:bottom w:val="none" w:sz="0" w:space="0" w:color="auto"/>
                                <w:right w:val="none" w:sz="0" w:space="0" w:color="auto"/>
                              </w:divBdr>
                              <w:divsChild>
                                <w:div w:id="1729957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4432361">
          <w:marLeft w:val="0"/>
          <w:marRight w:val="0"/>
          <w:marTop w:val="0"/>
          <w:marBottom w:val="0"/>
          <w:divBdr>
            <w:top w:val="none" w:sz="0" w:space="0" w:color="auto"/>
            <w:left w:val="none" w:sz="0" w:space="0" w:color="auto"/>
            <w:bottom w:val="none" w:sz="0" w:space="0" w:color="auto"/>
            <w:right w:val="none" w:sz="0" w:space="0" w:color="auto"/>
          </w:divBdr>
          <w:divsChild>
            <w:div w:id="1971664131">
              <w:marLeft w:val="0"/>
              <w:marRight w:val="0"/>
              <w:marTop w:val="0"/>
              <w:marBottom w:val="0"/>
              <w:divBdr>
                <w:top w:val="none" w:sz="0" w:space="0" w:color="auto"/>
                <w:left w:val="none" w:sz="0" w:space="0" w:color="auto"/>
                <w:bottom w:val="none" w:sz="0" w:space="0" w:color="auto"/>
                <w:right w:val="none" w:sz="0" w:space="0" w:color="auto"/>
              </w:divBdr>
              <w:divsChild>
                <w:div w:id="828912376">
                  <w:marLeft w:val="0"/>
                  <w:marRight w:val="0"/>
                  <w:marTop w:val="0"/>
                  <w:marBottom w:val="0"/>
                  <w:divBdr>
                    <w:top w:val="none" w:sz="0" w:space="0" w:color="auto"/>
                    <w:left w:val="none" w:sz="0" w:space="0" w:color="auto"/>
                    <w:bottom w:val="none" w:sz="0" w:space="0" w:color="auto"/>
                    <w:right w:val="none" w:sz="0" w:space="0" w:color="auto"/>
                  </w:divBdr>
                  <w:divsChild>
                    <w:div w:id="164056591">
                      <w:marLeft w:val="0"/>
                      <w:marRight w:val="0"/>
                      <w:marTop w:val="0"/>
                      <w:marBottom w:val="0"/>
                      <w:divBdr>
                        <w:top w:val="none" w:sz="0" w:space="0" w:color="auto"/>
                        <w:left w:val="none" w:sz="0" w:space="0" w:color="auto"/>
                        <w:bottom w:val="none" w:sz="0" w:space="0" w:color="auto"/>
                        <w:right w:val="none" w:sz="0" w:space="0" w:color="auto"/>
                      </w:divBdr>
                      <w:divsChild>
                        <w:div w:id="9972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5801276">
      <w:bodyDiv w:val="1"/>
      <w:marLeft w:val="0"/>
      <w:marRight w:val="0"/>
      <w:marTop w:val="0"/>
      <w:marBottom w:val="0"/>
      <w:divBdr>
        <w:top w:val="none" w:sz="0" w:space="0" w:color="auto"/>
        <w:left w:val="none" w:sz="0" w:space="0" w:color="auto"/>
        <w:bottom w:val="none" w:sz="0" w:space="0" w:color="auto"/>
        <w:right w:val="none" w:sz="0" w:space="0" w:color="auto"/>
      </w:divBdr>
    </w:div>
    <w:div w:id="1063404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npmjs.com/package/testing-awe" TargetMode="External"/><Relationship Id="rId18" Type="http://schemas.openxmlformats.org/officeDocument/2006/relationships/header" Target="header5.xml"/><Relationship Id="rId26" Type="http://schemas.openxmlformats.org/officeDocument/2006/relationships/hyperlink" Target="https://www.assembla.com/overview?utm_medium=PPC&amp;utm_source=Google&amp;utm_campaign=18-Q3-General-PPC&amp;lt=Contact-Us&amp;ltd=assembla-general-ppc&amp;gclid=CjwKCAjw-4_mBRBuEiwA5xnFIAyOLhE_x_VRuD7qZjlUYvhRVboyoocTdYLtRmvmnIEGVxNLgh5b1xoCLcsQAvD_BwE" TargetMode="External"/><Relationship Id="rId39" Type="http://schemas.openxmlformats.org/officeDocument/2006/relationships/hyperlink" Target="https://outlook.live.com/owa/" TargetMode="External"/><Relationship Id="rId21" Type="http://schemas.openxmlformats.org/officeDocument/2006/relationships/header" Target="header7.xml"/><Relationship Id="rId34" Type="http://schemas.openxmlformats.org/officeDocument/2006/relationships/hyperlink" Target="https://azure.microsoft.com/es-es/services/devops/" TargetMode="External"/><Relationship Id="rId42" Type="http://schemas.openxmlformats.org/officeDocument/2006/relationships/hyperlink" Target="https://outlook.live.com/owa/" TargetMode="External"/><Relationship Id="rId47" Type="http://schemas.openxmlformats.org/officeDocument/2006/relationships/hyperlink" Target="http://pad.haroopress.com/" TargetMode="External"/><Relationship Id="rId50" Type="http://schemas.openxmlformats.org/officeDocument/2006/relationships/hyperlink" Target="https://www.latex-project.org/" TargetMode="External"/><Relationship Id="rId55" Type="http://schemas.openxmlformats.org/officeDocument/2006/relationships/hyperlink" Target="https://electronjs.org/spectron" TargetMode="External"/><Relationship Id="rId63" Type="http://schemas.openxmlformats.org/officeDocument/2006/relationships/header" Target="header9.xml"/><Relationship Id="rId68" Type="http://schemas.openxmlformats.org/officeDocument/2006/relationships/image" Target="media/image10.png"/><Relationship Id="rId76" Type="http://schemas.openxmlformats.org/officeDocument/2006/relationships/image" Target="media/image18.png"/><Relationship Id="rId84" Type="http://schemas.openxmlformats.org/officeDocument/2006/relationships/image" Target="media/image22.png"/><Relationship Id="rId7" Type="http://schemas.openxmlformats.org/officeDocument/2006/relationships/endnotes" Target="endnotes.xml"/><Relationship Id="rId71"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hyperlink" Target="https://github.com/" TargetMode="External"/><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hyperlink" Target="https://about.gitlab.com/product/issueboard/" TargetMode="External"/><Relationship Id="rId37" Type="http://schemas.openxmlformats.org/officeDocument/2006/relationships/hyperlink" Target="https://www.gitkraken.com/" TargetMode="External"/><Relationship Id="rId40" Type="http://schemas.openxmlformats.org/officeDocument/2006/relationships/hyperlink" Target="https://www.skype.com/es/" TargetMode="External"/><Relationship Id="rId45" Type="http://schemas.openxmlformats.org/officeDocument/2006/relationships/hyperlink" Target="https://atom.io/" TargetMode="External"/><Relationship Id="rId53" Type="http://schemas.openxmlformats.org/officeDocument/2006/relationships/hyperlink" Target="https://angular.io/" TargetMode="External"/><Relationship Id="rId58" Type="http://schemas.openxmlformats.org/officeDocument/2006/relationships/hyperlink" Target="https://mochajs.org/" TargetMode="External"/><Relationship Id="rId66" Type="http://schemas.openxmlformats.org/officeDocument/2006/relationships/image" Target="media/image8.png"/><Relationship Id="rId74" Type="http://schemas.openxmlformats.org/officeDocument/2006/relationships/image" Target="media/image16.png"/><Relationship Id="rId79" Type="http://schemas.openxmlformats.org/officeDocument/2006/relationships/image" Target="media/image20.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zotero.org/" TargetMode="External"/><Relationship Id="rId82" Type="http://schemas.openxmlformats.org/officeDocument/2006/relationships/hyperlink" Target="https://cucumber.io/" TargetMode="Externa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npmjs.com/package/testing-awe" TargetMode="External"/><Relationship Id="rId22" Type="http://schemas.openxmlformats.org/officeDocument/2006/relationships/header" Target="header8.xml"/><Relationship Id="rId27" Type="http://schemas.openxmlformats.org/officeDocument/2006/relationships/hyperlink" Target="https://subversion.apache.org/" TargetMode="External"/><Relationship Id="rId30" Type="http://schemas.openxmlformats.org/officeDocument/2006/relationships/hyperlink" Target="https://about.gitlab.com/" TargetMode="External"/><Relationship Id="rId35" Type="http://schemas.openxmlformats.org/officeDocument/2006/relationships/hyperlink" Target="https://www.gitkraken.com/" TargetMode="External"/><Relationship Id="rId43" Type="http://schemas.openxmlformats.org/officeDocument/2006/relationships/hyperlink" Target="https://zoom.us/" TargetMode="External"/><Relationship Id="rId48" Type="http://schemas.openxmlformats.org/officeDocument/2006/relationships/hyperlink" Target="https://www.typora.io/" TargetMode="External"/><Relationship Id="rId56" Type="http://schemas.openxmlformats.org/officeDocument/2006/relationships/hyperlink" Target="https://sites.google.com/a/chromium.org/chromedriver/" TargetMode="External"/><Relationship Id="rId64" Type="http://schemas.openxmlformats.org/officeDocument/2006/relationships/hyperlink" Target="https://stackoverflow.com/" TargetMode="External"/><Relationship Id="rId69" Type="http://schemas.openxmlformats.org/officeDocument/2006/relationships/image" Target="media/image11.png"/><Relationship Id="rId77" Type="http://schemas.openxmlformats.org/officeDocument/2006/relationships/image" Target="media/image19.png"/><Relationship Id="rId8" Type="http://schemas.openxmlformats.org/officeDocument/2006/relationships/image" Target="media/image1.png"/><Relationship Id="rId51" Type="http://schemas.openxmlformats.org/officeDocument/2006/relationships/hyperlink" Target="https://products.office.com/es-es/word" TargetMode="External"/><Relationship Id="rId72" Type="http://schemas.openxmlformats.org/officeDocument/2006/relationships/image" Target="media/image14.png"/><Relationship Id="rId80" Type="http://schemas.openxmlformats.org/officeDocument/2006/relationships/image" Target="media/image21.png"/><Relationship Id="rId85" Type="http://schemas.openxmlformats.org/officeDocument/2006/relationships/hyperlink" Target="https://creativecommons.org/licenses/by/4.0/"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git-scm.com/" TargetMode="External"/><Relationship Id="rId33" Type="http://schemas.openxmlformats.org/officeDocument/2006/relationships/hyperlink" Target="https://azure.microsoft.com/es-es/services/devops/" TargetMode="External"/><Relationship Id="rId38" Type="http://schemas.openxmlformats.org/officeDocument/2006/relationships/hyperlink" Target="https://www.google.com/intl/es/gmail/about/" TargetMode="External"/><Relationship Id="rId46" Type="http://schemas.openxmlformats.org/officeDocument/2006/relationships/hyperlink" Target="https://code.visualstudio.com/" TargetMode="External"/><Relationship Id="rId59" Type="http://schemas.openxmlformats.org/officeDocument/2006/relationships/hyperlink" Target="https://www.chaijs.com/" TargetMode="External"/><Relationship Id="rId67" Type="http://schemas.openxmlformats.org/officeDocument/2006/relationships/image" Target="media/image9.png"/><Relationship Id="rId20" Type="http://schemas.openxmlformats.org/officeDocument/2006/relationships/image" Target="media/image4.PNG"/><Relationship Id="rId41" Type="http://schemas.openxmlformats.org/officeDocument/2006/relationships/hyperlink" Target="https://zoom.us/" TargetMode="External"/><Relationship Id="rId54" Type="http://schemas.openxmlformats.org/officeDocument/2006/relationships/hyperlink" Target="https://electronjs.org/" TargetMode="External"/><Relationship Id="rId62" Type="http://schemas.openxmlformats.org/officeDocument/2006/relationships/hyperlink" Target="http://astah.net/editions/uml-new" TargetMode="External"/><Relationship Id="rId70" Type="http://schemas.openxmlformats.org/officeDocument/2006/relationships/image" Target="media/image12.png"/><Relationship Id="rId75" Type="http://schemas.openxmlformats.org/officeDocument/2006/relationships/image" Target="media/image17.png"/><Relationship Id="rId83" Type="http://schemas.openxmlformats.org/officeDocument/2006/relationships/header" Target="header12.xml"/><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hyperlink" Target="https://git-scm.com/" TargetMode="External"/><Relationship Id="rId36" Type="http://schemas.openxmlformats.org/officeDocument/2006/relationships/hyperlink" Target="https://www.syntevo.com/smartgit/" TargetMode="External"/><Relationship Id="rId49" Type="http://schemas.openxmlformats.org/officeDocument/2006/relationships/hyperlink" Target="http://pad.haroopress.com/" TargetMode="External"/><Relationship Id="rId57" Type="http://schemas.openxmlformats.org/officeDocument/2006/relationships/hyperlink" Target="https://webdriver.io/" TargetMode="External"/><Relationship Id="rId10" Type="http://schemas.openxmlformats.org/officeDocument/2006/relationships/header" Target="header1.xml"/><Relationship Id="rId31" Type="http://schemas.openxmlformats.org/officeDocument/2006/relationships/hyperlink" Target="https://about.gitlab.com/" TargetMode="External"/><Relationship Id="rId44" Type="http://schemas.openxmlformats.org/officeDocument/2006/relationships/hyperlink" Target="https://code.visualstudio.com/" TargetMode="External"/><Relationship Id="rId52" Type="http://schemas.openxmlformats.org/officeDocument/2006/relationships/hyperlink" Target="https://products.office.com/es-es/word" TargetMode="External"/><Relationship Id="rId60" Type="http://schemas.openxmlformats.org/officeDocument/2006/relationships/hyperlink" Target="https://github.com/fb55/htmlparser2" TargetMode="External"/><Relationship Id="rId65" Type="http://schemas.openxmlformats.org/officeDocument/2006/relationships/image" Target="media/image7.png"/><Relationship Id="rId73" Type="http://schemas.openxmlformats.org/officeDocument/2006/relationships/image" Target="media/image15.png"/><Relationship Id="rId78" Type="http://schemas.openxmlformats.org/officeDocument/2006/relationships/header" Target="header10.xml"/><Relationship Id="rId81" Type="http://schemas.openxmlformats.org/officeDocument/2006/relationships/header" Target="header11.xml"/><Relationship Id="rId86" Type="http://schemas.openxmlformats.org/officeDocument/2006/relationships/header" Target="head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277D0A-061D-4129-A0F0-DD9AFA21C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9</TotalTime>
  <Pages>1</Pages>
  <Words>12818</Words>
  <Characters>70499</Characters>
  <Application>Microsoft Office Word</Application>
  <DocSecurity>0</DocSecurity>
  <Lines>587</Lines>
  <Paragraphs>1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 Ubierna</dc:creator>
  <cp:keywords/>
  <dc:description/>
  <cp:lastModifiedBy>Mario Ubierna</cp:lastModifiedBy>
  <cp:revision>797</cp:revision>
  <cp:lastPrinted>2019-07-15T16:45:00Z</cp:lastPrinted>
  <dcterms:created xsi:type="dcterms:W3CDTF">2019-02-17T15:19:00Z</dcterms:created>
  <dcterms:modified xsi:type="dcterms:W3CDTF">2019-07-15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unCVwCzn"/&gt;&lt;style id="http://www.zotero.org/styles/ieee" locale="es-ES" hasBibliography="1" bibliographyStyleHasBeenSet="1"/&gt;&lt;prefs&gt;&lt;pref name="fieldType" value="Field"/&gt;&lt;/prefs&gt;&lt;/data&gt;</vt:lpwstr>
  </property>
</Properties>
</file>